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E015E9">
      <w:pPr>
        <w:spacing w:after="0"/>
        <w:jc w:val="center"/>
        <w:rPr>
          <w:b/>
          <w:color w:val="000000"/>
        </w:rPr>
      </w:pPr>
      <w:r>
        <w:rPr>
          <w:b/>
          <w:color w:val="000000"/>
        </w:rPr>
        <w:t>UNIVERSIDAD NACIONAL DE INGENIERÍA</w:t>
      </w:r>
      <w: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E015E9">
      <w:pPr>
        <w:spacing w:after="0"/>
        <w:jc w:val="center"/>
        <w:rPr>
          <w:b/>
          <w:color w:val="000000"/>
        </w:rPr>
      </w:pPr>
      <w:r>
        <w:rPr>
          <w:b/>
          <w:color w:val="000000"/>
        </w:rPr>
        <w:t>FACULTAD DE CIENCIAS Y SISTEMAS</w:t>
      </w:r>
    </w:p>
    <w:p w14:paraId="4577E61F" w14:textId="77777777" w:rsidR="00505E9F" w:rsidRDefault="00505E9F" w:rsidP="00E015E9">
      <w:pPr>
        <w:spacing w:after="0"/>
        <w:jc w:val="center"/>
        <w:rPr>
          <w:b/>
          <w:color w:val="000000"/>
        </w:rPr>
      </w:pPr>
      <w:r>
        <w:rPr>
          <w:b/>
          <w:color w:val="000000"/>
        </w:rPr>
        <w:t>INGENIERIA DE SISTEMAS</w:t>
      </w:r>
    </w:p>
    <w:p w14:paraId="23C41831" w14:textId="77777777" w:rsidR="00505E9F" w:rsidRDefault="00505E9F" w:rsidP="00E015E9">
      <w:pPr>
        <w:spacing w:after="0"/>
        <w:jc w:val="center"/>
        <w:rPr>
          <w:b/>
          <w:color w:val="000000"/>
        </w:rPr>
      </w:pPr>
    </w:p>
    <w:p w14:paraId="34E0DCFA" w14:textId="77777777" w:rsidR="00505E9F" w:rsidRDefault="00505E9F" w:rsidP="00E015E9">
      <w:pPr>
        <w:spacing w:after="0"/>
        <w:jc w:val="center"/>
        <w:rPr>
          <w:b/>
          <w:color w:val="000000"/>
        </w:rPr>
      </w:pPr>
    </w:p>
    <w:p w14:paraId="318A401B" w14:textId="77777777" w:rsidR="00505E9F" w:rsidRDefault="00505E9F" w:rsidP="00E015E9">
      <w:pPr>
        <w:spacing w:after="0"/>
        <w:jc w:val="center"/>
        <w:rPr>
          <w:b/>
          <w:color w:val="000000"/>
        </w:rPr>
      </w:pPr>
      <w:r>
        <w:rPr>
          <w:b/>
          <w:color w:val="000000"/>
        </w:rPr>
        <w:t>FORMULACIÓN Y EVALUACIÓN DE PROYECTOS</w:t>
      </w:r>
    </w:p>
    <w:p w14:paraId="1FCA2B1F" w14:textId="77777777" w:rsidR="00505E9F" w:rsidRDefault="00505E9F" w:rsidP="00E015E9">
      <w:pPr>
        <w:spacing w:after="0"/>
        <w:jc w:val="center"/>
        <w:rPr>
          <w:b/>
          <w:color w:val="000000"/>
        </w:rPr>
      </w:pPr>
    </w:p>
    <w:p w14:paraId="29E4F98A" w14:textId="77777777" w:rsidR="00505E9F" w:rsidRDefault="00505E9F" w:rsidP="00E015E9">
      <w:pPr>
        <w:spacing w:after="0"/>
        <w:jc w:val="center"/>
        <w:rPr>
          <w:b/>
          <w:color w:val="000000"/>
        </w:rPr>
      </w:pPr>
      <w:r>
        <w:rPr>
          <w:b/>
          <w:color w:val="000000"/>
        </w:rPr>
        <w:t>Título</w:t>
      </w:r>
    </w:p>
    <w:p w14:paraId="5045DC3A" w14:textId="670AB9CD" w:rsidR="00505E9F" w:rsidRDefault="00505E9F" w:rsidP="00E015E9">
      <w:pPr>
        <w:spacing w:after="0"/>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w:t>
      </w:r>
      <w:bookmarkEnd w:id="0"/>
      <w:r w:rsidR="00B31D79">
        <w:t>1</w:t>
      </w:r>
      <w:r>
        <w:t>”</w:t>
      </w:r>
    </w:p>
    <w:p w14:paraId="231E86A5" w14:textId="77777777" w:rsidR="00505E9F" w:rsidRDefault="00505E9F" w:rsidP="00E015E9">
      <w:pPr>
        <w:spacing w:after="0"/>
        <w:jc w:val="center"/>
      </w:pPr>
    </w:p>
    <w:p w14:paraId="65203F28" w14:textId="77777777" w:rsidR="00505E9F" w:rsidRDefault="00505E9F" w:rsidP="00E015E9">
      <w:pPr>
        <w:spacing w:after="0"/>
        <w:jc w:val="center"/>
      </w:pPr>
    </w:p>
    <w:p w14:paraId="2123CBDB" w14:textId="77777777" w:rsidR="00505E9F" w:rsidRDefault="00505E9F" w:rsidP="00E015E9">
      <w:pPr>
        <w:spacing w:after="0"/>
        <w:jc w:val="center"/>
      </w:pPr>
    </w:p>
    <w:p w14:paraId="755060BB" w14:textId="77777777" w:rsidR="00505E9F" w:rsidRDefault="00505E9F" w:rsidP="00E015E9">
      <w:pPr>
        <w:spacing w:after="0"/>
        <w:jc w:val="center"/>
        <w:rPr>
          <w:b/>
        </w:rPr>
      </w:pPr>
      <w:r>
        <w:rPr>
          <w:b/>
        </w:rPr>
        <w:t>Autores:</w:t>
      </w:r>
    </w:p>
    <w:p w14:paraId="279BCD69" w14:textId="77777777" w:rsidR="00505E9F" w:rsidRDefault="00505E9F" w:rsidP="00E015E9">
      <w:pPr>
        <w:spacing w:after="0"/>
        <w:jc w:val="center"/>
      </w:pPr>
    </w:p>
    <w:p w14:paraId="1F240924" w14:textId="77777777" w:rsidR="00505E9F" w:rsidRDefault="00505E9F" w:rsidP="00E015E9">
      <w:pPr>
        <w:spacing w:after="0"/>
        <w:jc w:val="center"/>
      </w:pPr>
      <w:r>
        <w:t>Br. Jester Bismark López Rivera                2016-0375N</w:t>
      </w:r>
    </w:p>
    <w:p w14:paraId="447F754E" w14:textId="77777777" w:rsidR="00505E9F" w:rsidRDefault="00505E9F" w:rsidP="00E015E9">
      <w:pPr>
        <w:spacing w:after="0"/>
        <w:jc w:val="center"/>
      </w:pPr>
      <w:r>
        <w:t>Br. José Luis Escorcia Valdivia                  2013-0354N</w:t>
      </w:r>
    </w:p>
    <w:p w14:paraId="68C41942" w14:textId="6A09B262" w:rsidR="00505E9F" w:rsidRDefault="00505E9F" w:rsidP="00E015E9">
      <w:pPr>
        <w:spacing w:after="0"/>
        <w:jc w:val="center"/>
      </w:pPr>
      <w:r>
        <w:t>Br. Holvert Josué Pérez Talavera             2016-0085N</w:t>
      </w:r>
    </w:p>
    <w:p w14:paraId="4609F6B5" w14:textId="77777777" w:rsidR="00505E9F" w:rsidRDefault="00505E9F" w:rsidP="00E015E9">
      <w:pPr>
        <w:spacing w:after="0"/>
        <w:jc w:val="center"/>
      </w:pPr>
    </w:p>
    <w:p w14:paraId="074A4FA8" w14:textId="77777777" w:rsidR="00505E9F" w:rsidRDefault="00505E9F" w:rsidP="00E015E9">
      <w:pPr>
        <w:spacing w:after="0"/>
        <w:jc w:val="center"/>
      </w:pPr>
    </w:p>
    <w:p w14:paraId="48DE8199" w14:textId="77777777" w:rsidR="00505E9F" w:rsidRDefault="00505E9F" w:rsidP="00E015E9">
      <w:pPr>
        <w:spacing w:after="0"/>
        <w:jc w:val="center"/>
        <w:rPr>
          <w:b/>
        </w:rPr>
      </w:pPr>
      <w:r>
        <w:rPr>
          <w:b/>
        </w:rPr>
        <w:t>Docente:</w:t>
      </w:r>
    </w:p>
    <w:p w14:paraId="1B1EB2CF" w14:textId="77777777" w:rsidR="00505E9F" w:rsidRDefault="00505E9F" w:rsidP="00E015E9">
      <w:pPr>
        <w:spacing w:after="0"/>
        <w:jc w:val="center"/>
      </w:pPr>
      <w:r>
        <w:t>Msc. Keylin Mayela Pineda Rodríguez</w:t>
      </w:r>
    </w:p>
    <w:p w14:paraId="03BE7C14" w14:textId="77777777" w:rsidR="00505E9F" w:rsidRDefault="00505E9F" w:rsidP="00E015E9">
      <w:pPr>
        <w:spacing w:after="0"/>
        <w:jc w:val="center"/>
        <w:rPr>
          <w:b/>
        </w:rPr>
      </w:pPr>
    </w:p>
    <w:p w14:paraId="3DAACCAE" w14:textId="77777777" w:rsidR="00505E9F" w:rsidRDefault="00505E9F" w:rsidP="00E015E9">
      <w:pPr>
        <w:spacing w:after="0"/>
        <w:jc w:val="center"/>
        <w:rPr>
          <w:b/>
        </w:rPr>
      </w:pPr>
    </w:p>
    <w:p w14:paraId="5C7AF8A4" w14:textId="77777777" w:rsidR="00505E9F" w:rsidRDefault="00505E9F" w:rsidP="00E015E9">
      <w:pPr>
        <w:spacing w:after="0"/>
        <w:jc w:val="center"/>
        <w:rPr>
          <w:b/>
        </w:rPr>
      </w:pPr>
    </w:p>
    <w:p w14:paraId="74A185B7" w14:textId="77777777" w:rsidR="00505E9F" w:rsidRDefault="00505E9F" w:rsidP="00E015E9">
      <w:pPr>
        <w:spacing w:after="0"/>
        <w:jc w:val="center"/>
        <w:rPr>
          <w:b/>
        </w:rPr>
      </w:pPr>
    </w:p>
    <w:p w14:paraId="7393AB06" w14:textId="77777777" w:rsidR="00505E9F" w:rsidRDefault="00505E9F" w:rsidP="00E015E9">
      <w:pPr>
        <w:spacing w:after="0"/>
        <w:jc w:val="center"/>
        <w:rPr>
          <w:b/>
        </w:rPr>
      </w:pPr>
      <w:r>
        <w:rPr>
          <w:b/>
        </w:rPr>
        <w:t>Estelí, agosto 2020</w:t>
      </w:r>
    </w:p>
    <w:p w14:paraId="0314F49A" w14:textId="77777777" w:rsidR="00505E9F" w:rsidRDefault="00505E9F" w:rsidP="00E015E9">
      <w:pPr>
        <w:spacing w:after="0"/>
        <w:jc w:val="center"/>
        <w:rPr>
          <w:b/>
        </w:rPr>
      </w:pPr>
    </w:p>
    <w:p w14:paraId="55F86F51" w14:textId="77777777" w:rsidR="00505E9F" w:rsidRDefault="00505E9F" w:rsidP="00E015E9">
      <w:pPr>
        <w:rPr>
          <w:b/>
        </w:rPr>
      </w:pPr>
      <w:r>
        <w:br w:type="page"/>
      </w:r>
    </w:p>
    <w:p w14:paraId="36D3592F" w14:textId="77777777" w:rsidR="00505E9F" w:rsidRDefault="00505E9F" w:rsidP="00E015E9">
      <w:pPr>
        <w:spacing w:after="0"/>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316A80" w:rsidRDefault="00505E9F" w:rsidP="00E015E9">
          <w:pPr>
            <w:pStyle w:val="TtuloTDC"/>
            <w:rPr>
              <w:rFonts w:ascii="Arial" w:hAnsi="Arial" w:cs="Arial"/>
              <w:color w:val="auto"/>
              <w:sz w:val="24"/>
              <w:szCs w:val="24"/>
            </w:rPr>
          </w:pPr>
          <w:r w:rsidRPr="00316A80">
            <w:rPr>
              <w:rFonts w:ascii="Arial" w:hAnsi="Arial" w:cs="Arial"/>
              <w:color w:val="auto"/>
              <w:sz w:val="24"/>
              <w:szCs w:val="24"/>
              <w:lang w:val="es-ES"/>
            </w:rPr>
            <w:t>Contenido</w:t>
          </w:r>
        </w:p>
        <w:p w14:paraId="6E01648D" w14:textId="7F9088CF" w:rsidR="00D2433F" w:rsidRDefault="00505E9F" w:rsidP="00E015E9">
          <w:pPr>
            <w:pStyle w:val="TDC1"/>
            <w:tabs>
              <w:tab w:val="left" w:pos="480"/>
              <w:tab w:val="right" w:leader="dot" w:pos="8828"/>
            </w:tabs>
            <w:rPr>
              <w:rFonts w:asciiTheme="minorHAnsi" w:eastAsiaTheme="minorEastAsia" w:hAnsiTheme="minorHAnsi" w:cstheme="minorBidi"/>
              <w:bCs w:val="0"/>
              <w:caps w:val="0"/>
              <w:sz w:val="22"/>
              <w:szCs w:val="22"/>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3482435" w:history="1">
            <w:r w:rsidR="00D2433F" w:rsidRPr="00AF2EC9">
              <w:rPr>
                <w:rStyle w:val="Hipervnculo"/>
              </w:rPr>
              <w:t>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Introducción</w:t>
            </w:r>
            <w:r w:rsidR="00D2433F">
              <w:rPr>
                <w:webHidden/>
              </w:rPr>
              <w:tab/>
            </w:r>
            <w:r w:rsidR="00D2433F">
              <w:rPr>
                <w:webHidden/>
              </w:rPr>
              <w:fldChar w:fldCharType="begin"/>
            </w:r>
            <w:r w:rsidR="00D2433F">
              <w:rPr>
                <w:webHidden/>
              </w:rPr>
              <w:instrText xml:space="preserve"> PAGEREF _Toc53482435 \h </w:instrText>
            </w:r>
            <w:r w:rsidR="00D2433F">
              <w:rPr>
                <w:webHidden/>
              </w:rPr>
            </w:r>
            <w:r w:rsidR="00D2433F">
              <w:rPr>
                <w:webHidden/>
              </w:rPr>
              <w:fldChar w:fldCharType="separate"/>
            </w:r>
            <w:r w:rsidR="00D2433F">
              <w:rPr>
                <w:webHidden/>
              </w:rPr>
              <w:t>1</w:t>
            </w:r>
            <w:r w:rsidR="00D2433F">
              <w:rPr>
                <w:webHidden/>
              </w:rPr>
              <w:fldChar w:fldCharType="end"/>
            </w:r>
          </w:hyperlink>
        </w:p>
        <w:p w14:paraId="467B59DA" w14:textId="5D3A4741" w:rsidR="00D2433F" w:rsidRDefault="00EE52AD" w:rsidP="00E015E9">
          <w:pPr>
            <w:pStyle w:val="TDC1"/>
            <w:tabs>
              <w:tab w:val="left" w:pos="480"/>
              <w:tab w:val="right" w:leader="dot" w:pos="8828"/>
            </w:tabs>
            <w:rPr>
              <w:rFonts w:asciiTheme="minorHAnsi" w:eastAsiaTheme="minorEastAsia" w:hAnsiTheme="minorHAnsi" w:cstheme="minorBidi"/>
              <w:bCs w:val="0"/>
              <w:caps w:val="0"/>
              <w:sz w:val="22"/>
              <w:szCs w:val="22"/>
              <w:lang w:val="es-419" w:eastAsia="es-419"/>
            </w:rPr>
          </w:pPr>
          <w:hyperlink w:anchor="_Toc53482436" w:history="1">
            <w:r w:rsidR="00D2433F" w:rsidRPr="00AF2EC9">
              <w:rPr>
                <w:rStyle w:val="Hipervnculo"/>
              </w:rPr>
              <w:t>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Antec</w:t>
            </w:r>
            <w:r w:rsidR="00D2433F" w:rsidRPr="00AF2EC9">
              <w:rPr>
                <w:rStyle w:val="Hipervnculo"/>
              </w:rPr>
              <w:t>e</w:t>
            </w:r>
            <w:r w:rsidR="00D2433F" w:rsidRPr="00AF2EC9">
              <w:rPr>
                <w:rStyle w:val="Hipervnculo"/>
              </w:rPr>
              <w:t>dentes</w:t>
            </w:r>
            <w:r w:rsidR="00D2433F">
              <w:rPr>
                <w:webHidden/>
              </w:rPr>
              <w:tab/>
            </w:r>
            <w:r w:rsidR="00D2433F">
              <w:rPr>
                <w:webHidden/>
              </w:rPr>
              <w:fldChar w:fldCharType="begin"/>
            </w:r>
            <w:r w:rsidR="00D2433F">
              <w:rPr>
                <w:webHidden/>
              </w:rPr>
              <w:instrText xml:space="preserve"> PAGEREF _Toc53482436 \h </w:instrText>
            </w:r>
            <w:r w:rsidR="00D2433F">
              <w:rPr>
                <w:webHidden/>
              </w:rPr>
            </w:r>
            <w:r w:rsidR="00D2433F">
              <w:rPr>
                <w:webHidden/>
              </w:rPr>
              <w:fldChar w:fldCharType="separate"/>
            </w:r>
            <w:r w:rsidR="00D2433F">
              <w:rPr>
                <w:webHidden/>
              </w:rPr>
              <w:t>1</w:t>
            </w:r>
            <w:r w:rsidR="00D2433F">
              <w:rPr>
                <w:webHidden/>
              </w:rPr>
              <w:fldChar w:fldCharType="end"/>
            </w:r>
          </w:hyperlink>
        </w:p>
        <w:p w14:paraId="0532D7F1" w14:textId="07EB7BDE"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437" w:history="1">
            <w:r w:rsidR="00D2433F" w:rsidRPr="00AF2EC9">
              <w:rPr>
                <w:rStyle w:val="Hipervnculo"/>
              </w:rPr>
              <w:t>I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Justificación</w:t>
            </w:r>
            <w:r w:rsidR="00D2433F">
              <w:rPr>
                <w:webHidden/>
              </w:rPr>
              <w:tab/>
            </w:r>
            <w:r w:rsidR="00D2433F">
              <w:rPr>
                <w:webHidden/>
              </w:rPr>
              <w:fldChar w:fldCharType="begin"/>
            </w:r>
            <w:r w:rsidR="00D2433F">
              <w:rPr>
                <w:webHidden/>
              </w:rPr>
              <w:instrText xml:space="preserve"> PAGEREF _Toc53482437 \h </w:instrText>
            </w:r>
            <w:r w:rsidR="00D2433F">
              <w:rPr>
                <w:webHidden/>
              </w:rPr>
            </w:r>
            <w:r w:rsidR="00D2433F">
              <w:rPr>
                <w:webHidden/>
              </w:rPr>
              <w:fldChar w:fldCharType="separate"/>
            </w:r>
            <w:r w:rsidR="00D2433F">
              <w:rPr>
                <w:webHidden/>
              </w:rPr>
              <w:t>3</w:t>
            </w:r>
            <w:r w:rsidR="00D2433F">
              <w:rPr>
                <w:webHidden/>
              </w:rPr>
              <w:fldChar w:fldCharType="end"/>
            </w:r>
          </w:hyperlink>
        </w:p>
        <w:p w14:paraId="0A92E091" w14:textId="67E91562"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438" w:history="1">
            <w:r w:rsidR="00D2433F" w:rsidRPr="00AF2EC9">
              <w:rPr>
                <w:rStyle w:val="Hipervnculo"/>
              </w:rPr>
              <w:t>IV.</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Objetivos</w:t>
            </w:r>
            <w:r w:rsidR="00D2433F">
              <w:rPr>
                <w:webHidden/>
              </w:rPr>
              <w:tab/>
            </w:r>
            <w:r w:rsidR="00D2433F">
              <w:rPr>
                <w:webHidden/>
              </w:rPr>
              <w:fldChar w:fldCharType="begin"/>
            </w:r>
            <w:r w:rsidR="00D2433F">
              <w:rPr>
                <w:webHidden/>
              </w:rPr>
              <w:instrText xml:space="preserve"> PAGEREF _Toc53482438 \h </w:instrText>
            </w:r>
            <w:r w:rsidR="00D2433F">
              <w:rPr>
                <w:webHidden/>
              </w:rPr>
            </w:r>
            <w:r w:rsidR="00D2433F">
              <w:rPr>
                <w:webHidden/>
              </w:rPr>
              <w:fldChar w:fldCharType="separate"/>
            </w:r>
            <w:r w:rsidR="00D2433F">
              <w:rPr>
                <w:webHidden/>
              </w:rPr>
              <w:t>5</w:t>
            </w:r>
            <w:r w:rsidR="00D2433F">
              <w:rPr>
                <w:webHidden/>
              </w:rPr>
              <w:fldChar w:fldCharType="end"/>
            </w:r>
          </w:hyperlink>
        </w:p>
        <w:p w14:paraId="3FBDCE01" w14:textId="792243F7"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39" w:history="1">
            <w:r w:rsidR="00D2433F" w:rsidRPr="00AF2EC9">
              <w:rPr>
                <w:rStyle w:val="Hipervnculo"/>
                <w14:scene3d>
                  <w14:camera w14:prst="orthographicFront"/>
                  <w14:lightRig w14:rig="threePt" w14:dir="t">
                    <w14:rot w14:lat="0" w14:lon="0" w14:rev="0"/>
                  </w14:lightRig>
                </w14:scene3d>
              </w:rPr>
              <w:t>4.1</w:t>
            </w:r>
            <w:r w:rsidR="00D2433F">
              <w:rPr>
                <w:rFonts w:eastAsiaTheme="minorEastAsia" w:cstheme="minorBidi"/>
                <w:smallCaps w:val="0"/>
                <w:sz w:val="22"/>
                <w:szCs w:val="22"/>
                <w:lang w:val="es-419" w:eastAsia="es-419"/>
              </w:rPr>
              <w:tab/>
            </w:r>
            <w:r w:rsidR="00D2433F" w:rsidRPr="00AF2EC9">
              <w:rPr>
                <w:rStyle w:val="Hipervnculo"/>
              </w:rPr>
              <w:t>Objetivo general</w:t>
            </w:r>
            <w:r w:rsidR="00D2433F">
              <w:rPr>
                <w:webHidden/>
              </w:rPr>
              <w:tab/>
            </w:r>
            <w:r w:rsidR="00D2433F">
              <w:rPr>
                <w:webHidden/>
              </w:rPr>
              <w:fldChar w:fldCharType="begin"/>
            </w:r>
            <w:r w:rsidR="00D2433F">
              <w:rPr>
                <w:webHidden/>
              </w:rPr>
              <w:instrText xml:space="preserve"> PAGEREF _Toc53482439 \h </w:instrText>
            </w:r>
            <w:r w:rsidR="00D2433F">
              <w:rPr>
                <w:webHidden/>
              </w:rPr>
            </w:r>
            <w:r w:rsidR="00D2433F">
              <w:rPr>
                <w:webHidden/>
              </w:rPr>
              <w:fldChar w:fldCharType="separate"/>
            </w:r>
            <w:r w:rsidR="00D2433F">
              <w:rPr>
                <w:webHidden/>
              </w:rPr>
              <w:t>5</w:t>
            </w:r>
            <w:r w:rsidR="00D2433F">
              <w:rPr>
                <w:webHidden/>
              </w:rPr>
              <w:fldChar w:fldCharType="end"/>
            </w:r>
          </w:hyperlink>
        </w:p>
        <w:p w14:paraId="6F94C019" w14:textId="7F35A49D"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40" w:history="1">
            <w:r w:rsidR="00D2433F" w:rsidRPr="00AF2EC9">
              <w:rPr>
                <w:rStyle w:val="Hipervnculo"/>
                <w14:scene3d>
                  <w14:camera w14:prst="orthographicFront"/>
                  <w14:lightRig w14:rig="threePt" w14:dir="t">
                    <w14:rot w14:lat="0" w14:lon="0" w14:rev="0"/>
                  </w14:lightRig>
                </w14:scene3d>
              </w:rPr>
              <w:t>4.2</w:t>
            </w:r>
            <w:r w:rsidR="00D2433F">
              <w:rPr>
                <w:rFonts w:eastAsiaTheme="minorEastAsia" w:cstheme="minorBidi"/>
                <w:smallCaps w:val="0"/>
                <w:sz w:val="22"/>
                <w:szCs w:val="22"/>
                <w:lang w:val="es-419" w:eastAsia="es-419"/>
              </w:rPr>
              <w:tab/>
            </w:r>
            <w:r w:rsidR="00D2433F" w:rsidRPr="00AF2EC9">
              <w:rPr>
                <w:rStyle w:val="Hipervnculo"/>
              </w:rPr>
              <w:t>Objetivos específicos</w:t>
            </w:r>
            <w:r w:rsidR="00D2433F">
              <w:rPr>
                <w:webHidden/>
              </w:rPr>
              <w:tab/>
            </w:r>
            <w:r w:rsidR="00D2433F">
              <w:rPr>
                <w:webHidden/>
              </w:rPr>
              <w:fldChar w:fldCharType="begin"/>
            </w:r>
            <w:r w:rsidR="00D2433F">
              <w:rPr>
                <w:webHidden/>
              </w:rPr>
              <w:instrText xml:space="preserve"> PAGEREF _Toc53482440 \h </w:instrText>
            </w:r>
            <w:r w:rsidR="00D2433F">
              <w:rPr>
                <w:webHidden/>
              </w:rPr>
            </w:r>
            <w:r w:rsidR="00D2433F">
              <w:rPr>
                <w:webHidden/>
              </w:rPr>
              <w:fldChar w:fldCharType="separate"/>
            </w:r>
            <w:r w:rsidR="00D2433F">
              <w:rPr>
                <w:webHidden/>
              </w:rPr>
              <w:t>5</w:t>
            </w:r>
            <w:r w:rsidR="00D2433F">
              <w:rPr>
                <w:webHidden/>
              </w:rPr>
              <w:fldChar w:fldCharType="end"/>
            </w:r>
          </w:hyperlink>
        </w:p>
        <w:p w14:paraId="389A60B7" w14:textId="4F8155D5" w:rsidR="00D2433F" w:rsidRDefault="00EE52AD" w:rsidP="00E015E9">
          <w:pPr>
            <w:pStyle w:val="TDC1"/>
            <w:tabs>
              <w:tab w:val="left" w:pos="480"/>
              <w:tab w:val="right" w:leader="dot" w:pos="8828"/>
            </w:tabs>
            <w:rPr>
              <w:rFonts w:asciiTheme="minorHAnsi" w:eastAsiaTheme="minorEastAsia" w:hAnsiTheme="minorHAnsi" w:cstheme="minorBidi"/>
              <w:bCs w:val="0"/>
              <w:caps w:val="0"/>
              <w:sz w:val="22"/>
              <w:szCs w:val="22"/>
              <w:lang w:val="es-419" w:eastAsia="es-419"/>
            </w:rPr>
          </w:pPr>
          <w:hyperlink w:anchor="_Toc53482441" w:history="1">
            <w:r w:rsidR="00D2433F" w:rsidRPr="00AF2EC9">
              <w:rPr>
                <w:rStyle w:val="Hipervnculo"/>
              </w:rPr>
              <w:t>V.</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Marco teórico</w:t>
            </w:r>
            <w:r w:rsidR="00D2433F">
              <w:rPr>
                <w:webHidden/>
              </w:rPr>
              <w:tab/>
            </w:r>
            <w:r w:rsidR="00D2433F">
              <w:rPr>
                <w:webHidden/>
              </w:rPr>
              <w:fldChar w:fldCharType="begin"/>
            </w:r>
            <w:r w:rsidR="00D2433F">
              <w:rPr>
                <w:webHidden/>
              </w:rPr>
              <w:instrText xml:space="preserve"> PAGEREF _Toc53482441 \h </w:instrText>
            </w:r>
            <w:r w:rsidR="00D2433F">
              <w:rPr>
                <w:webHidden/>
              </w:rPr>
            </w:r>
            <w:r w:rsidR="00D2433F">
              <w:rPr>
                <w:webHidden/>
              </w:rPr>
              <w:fldChar w:fldCharType="separate"/>
            </w:r>
            <w:r w:rsidR="00D2433F">
              <w:rPr>
                <w:webHidden/>
              </w:rPr>
              <w:t>6</w:t>
            </w:r>
            <w:r w:rsidR="00D2433F">
              <w:rPr>
                <w:webHidden/>
              </w:rPr>
              <w:fldChar w:fldCharType="end"/>
            </w:r>
          </w:hyperlink>
        </w:p>
        <w:p w14:paraId="157D1A09" w14:textId="22F82E3D"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43" w:history="1">
            <w:r w:rsidR="00D2433F" w:rsidRPr="00AF2EC9">
              <w:rPr>
                <w:rStyle w:val="Hipervnculo"/>
                <w14:scene3d>
                  <w14:camera w14:prst="orthographicFront"/>
                  <w14:lightRig w14:rig="threePt" w14:dir="t">
                    <w14:rot w14:lat="0" w14:lon="0" w14:rev="0"/>
                  </w14:lightRig>
                </w14:scene3d>
              </w:rPr>
              <w:t>5.1</w:t>
            </w:r>
            <w:r w:rsidR="00D2433F">
              <w:rPr>
                <w:rFonts w:eastAsiaTheme="minorEastAsia" w:cstheme="minorBidi"/>
                <w:smallCaps w:val="0"/>
                <w:sz w:val="22"/>
                <w:szCs w:val="22"/>
                <w:lang w:val="es-419" w:eastAsia="es-419"/>
              </w:rPr>
              <w:tab/>
            </w:r>
            <w:r w:rsidR="00D2433F" w:rsidRPr="00AF2EC9">
              <w:rPr>
                <w:rStyle w:val="Hipervnculo"/>
              </w:rPr>
              <w:t>Estudio de mercado</w:t>
            </w:r>
            <w:r w:rsidR="00D2433F">
              <w:rPr>
                <w:webHidden/>
              </w:rPr>
              <w:tab/>
            </w:r>
            <w:r w:rsidR="00D2433F">
              <w:rPr>
                <w:webHidden/>
              </w:rPr>
              <w:fldChar w:fldCharType="begin"/>
            </w:r>
            <w:r w:rsidR="00D2433F">
              <w:rPr>
                <w:webHidden/>
              </w:rPr>
              <w:instrText xml:space="preserve"> PAGEREF _Toc53482443 \h </w:instrText>
            </w:r>
            <w:r w:rsidR="00D2433F">
              <w:rPr>
                <w:webHidden/>
              </w:rPr>
            </w:r>
            <w:r w:rsidR="00D2433F">
              <w:rPr>
                <w:webHidden/>
              </w:rPr>
              <w:fldChar w:fldCharType="separate"/>
            </w:r>
            <w:r w:rsidR="00D2433F">
              <w:rPr>
                <w:webHidden/>
              </w:rPr>
              <w:t>6</w:t>
            </w:r>
            <w:r w:rsidR="00D2433F">
              <w:rPr>
                <w:webHidden/>
              </w:rPr>
              <w:fldChar w:fldCharType="end"/>
            </w:r>
          </w:hyperlink>
        </w:p>
        <w:p w14:paraId="7B5C7EAB" w14:textId="5291798F"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4" w:history="1">
            <w:r w:rsidR="00D2433F" w:rsidRPr="00AF2EC9">
              <w:rPr>
                <w:rStyle w:val="Hipervnculo"/>
              </w:rPr>
              <w:t>5.1.1</w:t>
            </w:r>
            <w:r w:rsidR="00D2433F">
              <w:rPr>
                <w:rFonts w:eastAsiaTheme="minorEastAsia" w:cstheme="minorBidi"/>
                <w:i w:val="0"/>
                <w:iCs w:val="0"/>
                <w:sz w:val="22"/>
                <w:szCs w:val="22"/>
                <w:lang w:val="es-419" w:eastAsia="es-419"/>
              </w:rPr>
              <w:tab/>
            </w:r>
            <w:r w:rsidR="00D2433F" w:rsidRPr="00AF2EC9">
              <w:rPr>
                <w:rStyle w:val="Hipervnculo"/>
              </w:rPr>
              <w:t>Segmentación de mercado</w:t>
            </w:r>
            <w:r w:rsidR="00D2433F">
              <w:rPr>
                <w:webHidden/>
              </w:rPr>
              <w:tab/>
            </w:r>
            <w:r w:rsidR="00D2433F">
              <w:rPr>
                <w:webHidden/>
              </w:rPr>
              <w:fldChar w:fldCharType="begin"/>
            </w:r>
            <w:r w:rsidR="00D2433F">
              <w:rPr>
                <w:webHidden/>
              </w:rPr>
              <w:instrText xml:space="preserve"> PAGEREF _Toc53482444 \h </w:instrText>
            </w:r>
            <w:r w:rsidR="00D2433F">
              <w:rPr>
                <w:webHidden/>
              </w:rPr>
            </w:r>
            <w:r w:rsidR="00D2433F">
              <w:rPr>
                <w:webHidden/>
              </w:rPr>
              <w:fldChar w:fldCharType="separate"/>
            </w:r>
            <w:r w:rsidR="00D2433F">
              <w:rPr>
                <w:webHidden/>
              </w:rPr>
              <w:t>7</w:t>
            </w:r>
            <w:r w:rsidR="00D2433F">
              <w:rPr>
                <w:webHidden/>
              </w:rPr>
              <w:fldChar w:fldCharType="end"/>
            </w:r>
          </w:hyperlink>
        </w:p>
        <w:p w14:paraId="26745731" w14:textId="0D607A6B"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5" w:history="1">
            <w:r w:rsidR="00D2433F" w:rsidRPr="00AF2EC9">
              <w:rPr>
                <w:rStyle w:val="Hipervnculo"/>
              </w:rPr>
              <w:t>5.1.2</w:t>
            </w:r>
            <w:r w:rsidR="00D2433F">
              <w:rPr>
                <w:rFonts w:eastAsiaTheme="minorEastAsia" w:cstheme="minorBidi"/>
                <w:i w:val="0"/>
                <w:iCs w:val="0"/>
                <w:sz w:val="22"/>
                <w:szCs w:val="22"/>
                <w:lang w:val="es-419" w:eastAsia="es-419"/>
              </w:rPr>
              <w:tab/>
            </w:r>
            <w:r w:rsidR="00D2433F" w:rsidRPr="00AF2EC9">
              <w:rPr>
                <w:rStyle w:val="Hipervnculo"/>
              </w:rPr>
              <w:t>Análisis de la demanda</w:t>
            </w:r>
            <w:r w:rsidR="00D2433F">
              <w:rPr>
                <w:webHidden/>
              </w:rPr>
              <w:tab/>
            </w:r>
            <w:r w:rsidR="00D2433F">
              <w:rPr>
                <w:webHidden/>
              </w:rPr>
              <w:fldChar w:fldCharType="begin"/>
            </w:r>
            <w:r w:rsidR="00D2433F">
              <w:rPr>
                <w:webHidden/>
              </w:rPr>
              <w:instrText xml:space="preserve"> PAGEREF _Toc53482445 \h </w:instrText>
            </w:r>
            <w:r w:rsidR="00D2433F">
              <w:rPr>
                <w:webHidden/>
              </w:rPr>
            </w:r>
            <w:r w:rsidR="00D2433F">
              <w:rPr>
                <w:webHidden/>
              </w:rPr>
              <w:fldChar w:fldCharType="separate"/>
            </w:r>
            <w:r w:rsidR="00D2433F">
              <w:rPr>
                <w:webHidden/>
              </w:rPr>
              <w:t>7</w:t>
            </w:r>
            <w:r w:rsidR="00D2433F">
              <w:rPr>
                <w:webHidden/>
              </w:rPr>
              <w:fldChar w:fldCharType="end"/>
            </w:r>
          </w:hyperlink>
        </w:p>
        <w:p w14:paraId="5841AA06" w14:textId="093C1D6E"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6" w:history="1">
            <w:r w:rsidR="00D2433F" w:rsidRPr="00AF2EC9">
              <w:rPr>
                <w:rStyle w:val="Hipervnculo"/>
              </w:rPr>
              <w:t>5.1.3</w:t>
            </w:r>
            <w:r w:rsidR="00D2433F">
              <w:rPr>
                <w:rFonts w:eastAsiaTheme="minorEastAsia" w:cstheme="minorBidi"/>
                <w:i w:val="0"/>
                <w:iCs w:val="0"/>
                <w:sz w:val="22"/>
                <w:szCs w:val="22"/>
                <w:lang w:val="es-419" w:eastAsia="es-419"/>
              </w:rPr>
              <w:tab/>
            </w:r>
            <w:r w:rsidR="00D2433F" w:rsidRPr="00AF2EC9">
              <w:rPr>
                <w:rStyle w:val="Hipervnculo"/>
              </w:rPr>
              <w:t>Análisis de la oferta</w:t>
            </w:r>
            <w:r w:rsidR="00D2433F">
              <w:rPr>
                <w:webHidden/>
              </w:rPr>
              <w:tab/>
            </w:r>
            <w:r w:rsidR="00D2433F">
              <w:rPr>
                <w:webHidden/>
              </w:rPr>
              <w:fldChar w:fldCharType="begin"/>
            </w:r>
            <w:r w:rsidR="00D2433F">
              <w:rPr>
                <w:webHidden/>
              </w:rPr>
              <w:instrText xml:space="preserve"> PAGEREF _Toc53482446 \h </w:instrText>
            </w:r>
            <w:r w:rsidR="00D2433F">
              <w:rPr>
                <w:webHidden/>
              </w:rPr>
            </w:r>
            <w:r w:rsidR="00D2433F">
              <w:rPr>
                <w:webHidden/>
              </w:rPr>
              <w:fldChar w:fldCharType="separate"/>
            </w:r>
            <w:r w:rsidR="00D2433F">
              <w:rPr>
                <w:webHidden/>
              </w:rPr>
              <w:t>7</w:t>
            </w:r>
            <w:r w:rsidR="00D2433F">
              <w:rPr>
                <w:webHidden/>
              </w:rPr>
              <w:fldChar w:fldCharType="end"/>
            </w:r>
          </w:hyperlink>
        </w:p>
        <w:p w14:paraId="6A247CFF" w14:textId="626A4723"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7" w:history="1">
            <w:r w:rsidR="00D2433F" w:rsidRPr="00AF2EC9">
              <w:rPr>
                <w:rStyle w:val="Hipervnculo"/>
              </w:rPr>
              <w:t>5.1.4</w:t>
            </w:r>
            <w:r w:rsidR="00D2433F">
              <w:rPr>
                <w:rFonts w:eastAsiaTheme="minorEastAsia" w:cstheme="minorBidi"/>
                <w:i w:val="0"/>
                <w:iCs w:val="0"/>
                <w:sz w:val="22"/>
                <w:szCs w:val="22"/>
                <w:lang w:val="es-419" w:eastAsia="es-419"/>
              </w:rPr>
              <w:tab/>
            </w:r>
            <w:r w:rsidR="00D2433F" w:rsidRPr="00AF2EC9">
              <w:rPr>
                <w:rStyle w:val="Hipervnculo"/>
              </w:rPr>
              <w:t>Balance oferta-demanda</w:t>
            </w:r>
            <w:r w:rsidR="00D2433F">
              <w:rPr>
                <w:webHidden/>
              </w:rPr>
              <w:tab/>
            </w:r>
            <w:r w:rsidR="00D2433F">
              <w:rPr>
                <w:webHidden/>
              </w:rPr>
              <w:fldChar w:fldCharType="begin"/>
            </w:r>
            <w:r w:rsidR="00D2433F">
              <w:rPr>
                <w:webHidden/>
              </w:rPr>
              <w:instrText xml:space="preserve"> PAGEREF _Toc53482447 \h </w:instrText>
            </w:r>
            <w:r w:rsidR="00D2433F">
              <w:rPr>
                <w:webHidden/>
              </w:rPr>
            </w:r>
            <w:r w:rsidR="00D2433F">
              <w:rPr>
                <w:webHidden/>
              </w:rPr>
              <w:fldChar w:fldCharType="separate"/>
            </w:r>
            <w:r w:rsidR="00D2433F">
              <w:rPr>
                <w:webHidden/>
              </w:rPr>
              <w:t>8</w:t>
            </w:r>
            <w:r w:rsidR="00D2433F">
              <w:rPr>
                <w:webHidden/>
              </w:rPr>
              <w:fldChar w:fldCharType="end"/>
            </w:r>
          </w:hyperlink>
        </w:p>
        <w:p w14:paraId="14DC3428" w14:textId="1A68CB6E"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48" w:history="1">
            <w:r w:rsidR="00D2433F" w:rsidRPr="00AF2EC9">
              <w:rPr>
                <w:rStyle w:val="Hipervnculo"/>
              </w:rPr>
              <w:t>5.1.4.1</w:t>
            </w:r>
            <w:r w:rsidR="00D2433F">
              <w:rPr>
                <w:rFonts w:eastAsiaTheme="minorEastAsia" w:cstheme="minorBidi"/>
                <w:sz w:val="22"/>
                <w:szCs w:val="22"/>
                <w:lang w:val="es-419" w:eastAsia="es-419"/>
              </w:rPr>
              <w:tab/>
            </w:r>
            <w:r w:rsidR="00D2433F" w:rsidRPr="00AF2EC9">
              <w:rPr>
                <w:rStyle w:val="Hipervnculo"/>
              </w:rPr>
              <w:t>Demanda insatisfecha</w:t>
            </w:r>
            <w:r w:rsidR="00D2433F">
              <w:rPr>
                <w:webHidden/>
              </w:rPr>
              <w:tab/>
            </w:r>
            <w:r w:rsidR="00D2433F">
              <w:rPr>
                <w:webHidden/>
              </w:rPr>
              <w:fldChar w:fldCharType="begin"/>
            </w:r>
            <w:r w:rsidR="00D2433F">
              <w:rPr>
                <w:webHidden/>
              </w:rPr>
              <w:instrText xml:space="preserve"> PAGEREF _Toc53482448 \h </w:instrText>
            </w:r>
            <w:r w:rsidR="00D2433F">
              <w:rPr>
                <w:webHidden/>
              </w:rPr>
            </w:r>
            <w:r w:rsidR="00D2433F">
              <w:rPr>
                <w:webHidden/>
              </w:rPr>
              <w:fldChar w:fldCharType="separate"/>
            </w:r>
            <w:r w:rsidR="00D2433F">
              <w:rPr>
                <w:webHidden/>
              </w:rPr>
              <w:t>8</w:t>
            </w:r>
            <w:r w:rsidR="00D2433F">
              <w:rPr>
                <w:webHidden/>
              </w:rPr>
              <w:fldChar w:fldCharType="end"/>
            </w:r>
          </w:hyperlink>
        </w:p>
        <w:p w14:paraId="5EC99D20" w14:textId="5764DCF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49" w:history="1">
            <w:r w:rsidR="00D2433F" w:rsidRPr="00AF2EC9">
              <w:rPr>
                <w:rStyle w:val="Hipervnculo"/>
              </w:rPr>
              <w:t>5.1.4.2</w:t>
            </w:r>
            <w:r w:rsidR="00D2433F">
              <w:rPr>
                <w:rFonts w:eastAsiaTheme="minorEastAsia" w:cstheme="minorBidi"/>
                <w:sz w:val="22"/>
                <w:szCs w:val="22"/>
                <w:lang w:val="es-419" w:eastAsia="es-419"/>
              </w:rPr>
              <w:tab/>
            </w:r>
            <w:r w:rsidR="00D2433F" w:rsidRPr="00AF2EC9">
              <w:rPr>
                <w:rStyle w:val="Hipervnculo"/>
              </w:rPr>
              <w:t>Proyección del precio de venta</w:t>
            </w:r>
            <w:r w:rsidR="00D2433F">
              <w:rPr>
                <w:webHidden/>
              </w:rPr>
              <w:tab/>
            </w:r>
            <w:r w:rsidR="00D2433F">
              <w:rPr>
                <w:webHidden/>
              </w:rPr>
              <w:fldChar w:fldCharType="begin"/>
            </w:r>
            <w:r w:rsidR="00D2433F">
              <w:rPr>
                <w:webHidden/>
              </w:rPr>
              <w:instrText xml:space="preserve"> PAGEREF _Toc53482449 \h </w:instrText>
            </w:r>
            <w:r w:rsidR="00D2433F">
              <w:rPr>
                <w:webHidden/>
              </w:rPr>
            </w:r>
            <w:r w:rsidR="00D2433F">
              <w:rPr>
                <w:webHidden/>
              </w:rPr>
              <w:fldChar w:fldCharType="separate"/>
            </w:r>
            <w:r w:rsidR="00D2433F">
              <w:rPr>
                <w:webHidden/>
              </w:rPr>
              <w:t>8</w:t>
            </w:r>
            <w:r w:rsidR="00D2433F">
              <w:rPr>
                <w:webHidden/>
              </w:rPr>
              <w:fldChar w:fldCharType="end"/>
            </w:r>
          </w:hyperlink>
        </w:p>
        <w:p w14:paraId="779DB01C" w14:textId="62BD2693"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50" w:history="1">
            <w:r w:rsidR="00D2433F" w:rsidRPr="00AF2EC9">
              <w:rPr>
                <w:rStyle w:val="Hipervnculo"/>
              </w:rPr>
              <w:t>5.1.5</w:t>
            </w:r>
            <w:r w:rsidR="00D2433F">
              <w:rPr>
                <w:rFonts w:eastAsiaTheme="minorEastAsia" w:cstheme="minorBidi"/>
                <w:i w:val="0"/>
                <w:iCs w:val="0"/>
                <w:sz w:val="22"/>
                <w:szCs w:val="22"/>
                <w:lang w:val="es-419" w:eastAsia="es-419"/>
              </w:rPr>
              <w:tab/>
            </w:r>
            <w:r w:rsidR="00D2433F" w:rsidRPr="00AF2EC9">
              <w:rPr>
                <w:rStyle w:val="Hipervnculo"/>
              </w:rPr>
              <w:t>Mix del marketing</w:t>
            </w:r>
            <w:r w:rsidR="00D2433F">
              <w:rPr>
                <w:webHidden/>
              </w:rPr>
              <w:tab/>
            </w:r>
            <w:r w:rsidR="00D2433F">
              <w:rPr>
                <w:webHidden/>
              </w:rPr>
              <w:fldChar w:fldCharType="begin"/>
            </w:r>
            <w:r w:rsidR="00D2433F">
              <w:rPr>
                <w:webHidden/>
              </w:rPr>
              <w:instrText xml:space="preserve"> PAGEREF _Toc53482450 \h </w:instrText>
            </w:r>
            <w:r w:rsidR="00D2433F">
              <w:rPr>
                <w:webHidden/>
              </w:rPr>
            </w:r>
            <w:r w:rsidR="00D2433F">
              <w:rPr>
                <w:webHidden/>
              </w:rPr>
              <w:fldChar w:fldCharType="separate"/>
            </w:r>
            <w:r w:rsidR="00D2433F">
              <w:rPr>
                <w:webHidden/>
              </w:rPr>
              <w:t>9</w:t>
            </w:r>
            <w:r w:rsidR="00D2433F">
              <w:rPr>
                <w:webHidden/>
              </w:rPr>
              <w:fldChar w:fldCharType="end"/>
            </w:r>
          </w:hyperlink>
        </w:p>
        <w:p w14:paraId="777A1A0E" w14:textId="553F886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1" w:history="1">
            <w:r w:rsidR="00D2433F" w:rsidRPr="00AF2EC9">
              <w:rPr>
                <w:rStyle w:val="Hipervnculo"/>
              </w:rPr>
              <w:t>5.1.5.1</w:t>
            </w:r>
            <w:r w:rsidR="00D2433F">
              <w:rPr>
                <w:rFonts w:eastAsiaTheme="minorEastAsia" w:cstheme="minorBidi"/>
                <w:sz w:val="22"/>
                <w:szCs w:val="22"/>
                <w:lang w:val="es-419" w:eastAsia="es-419"/>
              </w:rPr>
              <w:tab/>
            </w:r>
            <w:r w:rsidR="00D2433F" w:rsidRPr="00AF2EC9">
              <w:rPr>
                <w:rStyle w:val="Hipervnculo"/>
              </w:rPr>
              <w:t>Estrategias de producto</w:t>
            </w:r>
            <w:r w:rsidR="00D2433F">
              <w:rPr>
                <w:webHidden/>
              </w:rPr>
              <w:tab/>
            </w:r>
            <w:r w:rsidR="00D2433F">
              <w:rPr>
                <w:webHidden/>
              </w:rPr>
              <w:fldChar w:fldCharType="begin"/>
            </w:r>
            <w:r w:rsidR="00D2433F">
              <w:rPr>
                <w:webHidden/>
              </w:rPr>
              <w:instrText xml:space="preserve"> PAGEREF _Toc53482451 \h </w:instrText>
            </w:r>
            <w:r w:rsidR="00D2433F">
              <w:rPr>
                <w:webHidden/>
              </w:rPr>
            </w:r>
            <w:r w:rsidR="00D2433F">
              <w:rPr>
                <w:webHidden/>
              </w:rPr>
              <w:fldChar w:fldCharType="separate"/>
            </w:r>
            <w:r w:rsidR="00D2433F">
              <w:rPr>
                <w:webHidden/>
              </w:rPr>
              <w:t>9</w:t>
            </w:r>
            <w:r w:rsidR="00D2433F">
              <w:rPr>
                <w:webHidden/>
              </w:rPr>
              <w:fldChar w:fldCharType="end"/>
            </w:r>
          </w:hyperlink>
        </w:p>
        <w:p w14:paraId="22467CE7" w14:textId="7D2B1A4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2" w:history="1">
            <w:r w:rsidR="00D2433F" w:rsidRPr="00AF2EC9">
              <w:rPr>
                <w:rStyle w:val="Hipervnculo"/>
              </w:rPr>
              <w:t>5.1.5.2</w:t>
            </w:r>
            <w:r w:rsidR="00D2433F">
              <w:rPr>
                <w:rFonts w:eastAsiaTheme="minorEastAsia" w:cstheme="minorBidi"/>
                <w:sz w:val="22"/>
                <w:szCs w:val="22"/>
                <w:lang w:val="es-419" w:eastAsia="es-419"/>
              </w:rPr>
              <w:tab/>
            </w:r>
            <w:r w:rsidR="00D2433F" w:rsidRPr="00AF2EC9">
              <w:rPr>
                <w:rStyle w:val="Hipervnculo"/>
              </w:rPr>
              <w:t>Determinación y estrategias de precio</w:t>
            </w:r>
            <w:r w:rsidR="00D2433F">
              <w:rPr>
                <w:webHidden/>
              </w:rPr>
              <w:tab/>
            </w:r>
            <w:r w:rsidR="00D2433F">
              <w:rPr>
                <w:webHidden/>
              </w:rPr>
              <w:fldChar w:fldCharType="begin"/>
            </w:r>
            <w:r w:rsidR="00D2433F">
              <w:rPr>
                <w:webHidden/>
              </w:rPr>
              <w:instrText xml:space="preserve"> PAGEREF _Toc53482452 \h </w:instrText>
            </w:r>
            <w:r w:rsidR="00D2433F">
              <w:rPr>
                <w:webHidden/>
              </w:rPr>
            </w:r>
            <w:r w:rsidR="00D2433F">
              <w:rPr>
                <w:webHidden/>
              </w:rPr>
              <w:fldChar w:fldCharType="separate"/>
            </w:r>
            <w:r w:rsidR="00D2433F">
              <w:rPr>
                <w:webHidden/>
              </w:rPr>
              <w:t>9</w:t>
            </w:r>
            <w:r w:rsidR="00D2433F">
              <w:rPr>
                <w:webHidden/>
              </w:rPr>
              <w:fldChar w:fldCharType="end"/>
            </w:r>
          </w:hyperlink>
        </w:p>
        <w:p w14:paraId="05328077" w14:textId="271A677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3" w:history="1">
            <w:r w:rsidR="00D2433F" w:rsidRPr="00AF2EC9">
              <w:rPr>
                <w:rStyle w:val="Hipervnculo"/>
              </w:rPr>
              <w:t>5.1.5.3</w:t>
            </w:r>
            <w:r w:rsidR="00D2433F">
              <w:rPr>
                <w:rFonts w:eastAsiaTheme="minorEastAsia" w:cstheme="minorBidi"/>
                <w:sz w:val="22"/>
                <w:szCs w:val="22"/>
                <w:lang w:val="es-419" w:eastAsia="es-419"/>
              </w:rPr>
              <w:tab/>
            </w:r>
            <w:r w:rsidR="00D2433F" w:rsidRPr="00AF2EC9">
              <w:rPr>
                <w:rStyle w:val="Hipervnculo"/>
              </w:rPr>
              <w:t>Estrategias de distribución</w:t>
            </w:r>
            <w:r w:rsidR="00D2433F">
              <w:rPr>
                <w:webHidden/>
              </w:rPr>
              <w:tab/>
            </w:r>
            <w:r w:rsidR="00D2433F">
              <w:rPr>
                <w:webHidden/>
              </w:rPr>
              <w:fldChar w:fldCharType="begin"/>
            </w:r>
            <w:r w:rsidR="00D2433F">
              <w:rPr>
                <w:webHidden/>
              </w:rPr>
              <w:instrText xml:space="preserve"> PAGEREF _Toc53482453 \h </w:instrText>
            </w:r>
            <w:r w:rsidR="00D2433F">
              <w:rPr>
                <w:webHidden/>
              </w:rPr>
            </w:r>
            <w:r w:rsidR="00D2433F">
              <w:rPr>
                <w:webHidden/>
              </w:rPr>
              <w:fldChar w:fldCharType="separate"/>
            </w:r>
            <w:r w:rsidR="00D2433F">
              <w:rPr>
                <w:webHidden/>
              </w:rPr>
              <w:t>10</w:t>
            </w:r>
            <w:r w:rsidR="00D2433F">
              <w:rPr>
                <w:webHidden/>
              </w:rPr>
              <w:fldChar w:fldCharType="end"/>
            </w:r>
          </w:hyperlink>
        </w:p>
        <w:p w14:paraId="7D7700D6" w14:textId="752DE01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4" w:history="1">
            <w:r w:rsidR="00D2433F" w:rsidRPr="00AF2EC9">
              <w:rPr>
                <w:rStyle w:val="Hipervnculo"/>
              </w:rPr>
              <w:t>5.1.5.4</w:t>
            </w:r>
            <w:r w:rsidR="00D2433F">
              <w:rPr>
                <w:rFonts w:eastAsiaTheme="minorEastAsia" w:cstheme="minorBidi"/>
                <w:sz w:val="22"/>
                <w:szCs w:val="22"/>
                <w:lang w:val="es-419" w:eastAsia="es-419"/>
              </w:rPr>
              <w:tab/>
            </w:r>
            <w:r w:rsidR="00D2433F" w:rsidRPr="00AF2EC9">
              <w:rPr>
                <w:rStyle w:val="Hipervnculo"/>
              </w:rPr>
              <w:t>Estrategias de comercialización</w:t>
            </w:r>
            <w:r w:rsidR="00D2433F">
              <w:rPr>
                <w:webHidden/>
              </w:rPr>
              <w:tab/>
            </w:r>
            <w:r w:rsidR="00D2433F">
              <w:rPr>
                <w:webHidden/>
              </w:rPr>
              <w:fldChar w:fldCharType="begin"/>
            </w:r>
            <w:r w:rsidR="00D2433F">
              <w:rPr>
                <w:webHidden/>
              </w:rPr>
              <w:instrText xml:space="preserve"> PAGEREF _Toc53482454 \h </w:instrText>
            </w:r>
            <w:r w:rsidR="00D2433F">
              <w:rPr>
                <w:webHidden/>
              </w:rPr>
            </w:r>
            <w:r w:rsidR="00D2433F">
              <w:rPr>
                <w:webHidden/>
              </w:rPr>
              <w:fldChar w:fldCharType="separate"/>
            </w:r>
            <w:r w:rsidR="00D2433F">
              <w:rPr>
                <w:webHidden/>
              </w:rPr>
              <w:t>10</w:t>
            </w:r>
            <w:r w:rsidR="00D2433F">
              <w:rPr>
                <w:webHidden/>
              </w:rPr>
              <w:fldChar w:fldCharType="end"/>
            </w:r>
          </w:hyperlink>
        </w:p>
        <w:p w14:paraId="59680701" w14:textId="6683304C"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55" w:history="1">
            <w:r w:rsidR="00D2433F" w:rsidRPr="00AF2EC9">
              <w:rPr>
                <w:rStyle w:val="Hipervnculo"/>
              </w:rPr>
              <w:t>5.1.6</w:t>
            </w:r>
            <w:r w:rsidR="00D2433F">
              <w:rPr>
                <w:rFonts w:eastAsiaTheme="minorEastAsia" w:cstheme="minorBidi"/>
                <w:i w:val="0"/>
                <w:iCs w:val="0"/>
                <w:sz w:val="22"/>
                <w:szCs w:val="22"/>
                <w:lang w:val="es-419" w:eastAsia="es-419"/>
              </w:rPr>
              <w:tab/>
            </w:r>
            <w:r w:rsidR="00D2433F" w:rsidRPr="00AF2EC9">
              <w:rPr>
                <w:rStyle w:val="Hipervnculo"/>
              </w:rPr>
              <w:t>Análisis del entorno y de la industria</w:t>
            </w:r>
            <w:r w:rsidR="00D2433F">
              <w:rPr>
                <w:webHidden/>
              </w:rPr>
              <w:tab/>
            </w:r>
            <w:r w:rsidR="00D2433F">
              <w:rPr>
                <w:webHidden/>
              </w:rPr>
              <w:fldChar w:fldCharType="begin"/>
            </w:r>
            <w:r w:rsidR="00D2433F">
              <w:rPr>
                <w:webHidden/>
              </w:rPr>
              <w:instrText xml:space="preserve"> PAGEREF _Toc53482455 \h </w:instrText>
            </w:r>
            <w:r w:rsidR="00D2433F">
              <w:rPr>
                <w:webHidden/>
              </w:rPr>
            </w:r>
            <w:r w:rsidR="00D2433F">
              <w:rPr>
                <w:webHidden/>
              </w:rPr>
              <w:fldChar w:fldCharType="separate"/>
            </w:r>
            <w:r w:rsidR="00D2433F">
              <w:rPr>
                <w:webHidden/>
              </w:rPr>
              <w:t>10</w:t>
            </w:r>
            <w:r w:rsidR="00D2433F">
              <w:rPr>
                <w:webHidden/>
              </w:rPr>
              <w:fldChar w:fldCharType="end"/>
            </w:r>
          </w:hyperlink>
        </w:p>
        <w:p w14:paraId="06E1958C" w14:textId="739AFAB9"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56" w:history="1">
            <w:r w:rsidR="00D2433F" w:rsidRPr="00AF2EC9">
              <w:rPr>
                <w:rStyle w:val="Hipervnculo"/>
                <w14:scene3d>
                  <w14:camera w14:prst="orthographicFront"/>
                  <w14:lightRig w14:rig="threePt" w14:dir="t">
                    <w14:rot w14:lat="0" w14:lon="0" w14:rev="0"/>
                  </w14:lightRig>
                </w14:scene3d>
              </w:rPr>
              <w:t>5.2</w:t>
            </w:r>
            <w:r w:rsidR="00D2433F">
              <w:rPr>
                <w:rFonts w:eastAsiaTheme="minorEastAsia" w:cstheme="minorBidi"/>
                <w:smallCaps w:val="0"/>
                <w:sz w:val="22"/>
                <w:szCs w:val="22"/>
                <w:lang w:val="es-419" w:eastAsia="es-419"/>
              </w:rPr>
              <w:tab/>
            </w:r>
            <w:r w:rsidR="00D2433F" w:rsidRPr="00AF2EC9">
              <w:rPr>
                <w:rStyle w:val="Hipervnculo"/>
              </w:rPr>
              <w:t>Estudio técnico</w:t>
            </w:r>
            <w:r w:rsidR="00D2433F">
              <w:rPr>
                <w:webHidden/>
              </w:rPr>
              <w:tab/>
            </w:r>
            <w:r w:rsidR="00D2433F">
              <w:rPr>
                <w:webHidden/>
              </w:rPr>
              <w:fldChar w:fldCharType="begin"/>
            </w:r>
            <w:r w:rsidR="00D2433F">
              <w:rPr>
                <w:webHidden/>
              </w:rPr>
              <w:instrText xml:space="preserve"> PAGEREF _Toc53482456 \h </w:instrText>
            </w:r>
            <w:r w:rsidR="00D2433F">
              <w:rPr>
                <w:webHidden/>
              </w:rPr>
            </w:r>
            <w:r w:rsidR="00D2433F">
              <w:rPr>
                <w:webHidden/>
              </w:rPr>
              <w:fldChar w:fldCharType="separate"/>
            </w:r>
            <w:r w:rsidR="00D2433F">
              <w:rPr>
                <w:webHidden/>
              </w:rPr>
              <w:t>11</w:t>
            </w:r>
            <w:r w:rsidR="00D2433F">
              <w:rPr>
                <w:webHidden/>
              </w:rPr>
              <w:fldChar w:fldCharType="end"/>
            </w:r>
          </w:hyperlink>
        </w:p>
        <w:p w14:paraId="1732C9B8" w14:textId="5EA09632"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57" w:history="1">
            <w:r w:rsidR="00D2433F" w:rsidRPr="00AF2EC9">
              <w:rPr>
                <w:rStyle w:val="Hipervnculo"/>
              </w:rPr>
              <w:t>5.2.1</w:t>
            </w:r>
            <w:r w:rsidR="00D2433F">
              <w:rPr>
                <w:rFonts w:eastAsiaTheme="minorEastAsia" w:cstheme="minorBidi"/>
                <w:i w:val="0"/>
                <w:iCs w:val="0"/>
                <w:sz w:val="22"/>
                <w:szCs w:val="22"/>
                <w:lang w:val="es-419" w:eastAsia="es-419"/>
              </w:rPr>
              <w:tab/>
            </w:r>
            <w:r w:rsidR="00D2433F" w:rsidRPr="00AF2EC9">
              <w:rPr>
                <w:rStyle w:val="Hipervnculo"/>
              </w:rPr>
              <w:t>Localización del proyecto</w:t>
            </w:r>
            <w:r w:rsidR="00D2433F">
              <w:rPr>
                <w:webHidden/>
              </w:rPr>
              <w:tab/>
            </w:r>
            <w:r w:rsidR="00D2433F">
              <w:rPr>
                <w:webHidden/>
              </w:rPr>
              <w:fldChar w:fldCharType="begin"/>
            </w:r>
            <w:r w:rsidR="00D2433F">
              <w:rPr>
                <w:webHidden/>
              </w:rPr>
              <w:instrText xml:space="preserve"> PAGEREF _Toc53482457 \h </w:instrText>
            </w:r>
            <w:r w:rsidR="00D2433F">
              <w:rPr>
                <w:webHidden/>
              </w:rPr>
            </w:r>
            <w:r w:rsidR="00D2433F">
              <w:rPr>
                <w:webHidden/>
              </w:rPr>
              <w:fldChar w:fldCharType="separate"/>
            </w:r>
            <w:r w:rsidR="00D2433F">
              <w:rPr>
                <w:webHidden/>
              </w:rPr>
              <w:t>11</w:t>
            </w:r>
            <w:r w:rsidR="00D2433F">
              <w:rPr>
                <w:webHidden/>
              </w:rPr>
              <w:fldChar w:fldCharType="end"/>
            </w:r>
          </w:hyperlink>
        </w:p>
        <w:p w14:paraId="1271519E" w14:textId="66480F0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8" w:history="1">
            <w:r w:rsidR="00D2433F" w:rsidRPr="00AF2EC9">
              <w:rPr>
                <w:rStyle w:val="Hipervnculo"/>
              </w:rPr>
              <w:t>5.2.1.1</w:t>
            </w:r>
            <w:r w:rsidR="00D2433F">
              <w:rPr>
                <w:rFonts w:eastAsiaTheme="minorEastAsia" w:cstheme="minorBidi"/>
                <w:sz w:val="22"/>
                <w:szCs w:val="22"/>
                <w:lang w:val="es-419" w:eastAsia="es-419"/>
              </w:rPr>
              <w:tab/>
            </w:r>
            <w:r w:rsidR="00D2433F" w:rsidRPr="00AF2EC9">
              <w:rPr>
                <w:rStyle w:val="Hipervnculo"/>
              </w:rPr>
              <w:t>Macro localización</w:t>
            </w:r>
            <w:r w:rsidR="00D2433F">
              <w:rPr>
                <w:webHidden/>
              </w:rPr>
              <w:tab/>
            </w:r>
            <w:r w:rsidR="00D2433F">
              <w:rPr>
                <w:webHidden/>
              </w:rPr>
              <w:fldChar w:fldCharType="begin"/>
            </w:r>
            <w:r w:rsidR="00D2433F">
              <w:rPr>
                <w:webHidden/>
              </w:rPr>
              <w:instrText xml:space="preserve"> PAGEREF _Toc53482458 \h </w:instrText>
            </w:r>
            <w:r w:rsidR="00D2433F">
              <w:rPr>
                <w:webHidden/>
              </w:rPr>
            </w:r>
            <w:r w:rsidR="00D2433F">
              <w:rPr>
                <w:webHidden/>
              </w:rPr>
              <w:fldChar w:fldCharType="separate"/>
            </w:r>
            <w:r w:rsidR="00D2433F">
              <w:rPr>
                <w:webHidden/>
              </w:rPr>
              <w:t>12</w:t>
            </w:r>
            <w:r w:rsidR="00D2433F">
              <w:rPr>
                <w:webHidden/>
              </w:rPr>
              <w:fldChar w:fldCharType="end"/>
            </w:r>
          </w:hyperlink>
        </w:p>
        <w:p w14:paraId="2054CF9A" w14:textId="2ECB7F8C"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9" w:history="1">
            <w:r w:rsidR="00D2433F" w:rsidRPr="00AF2EC9">
              <w:rPr>
                <w:rStyle w:val="Hipervnculo"/>
              </w:rPr>
              <w:t>5.2.1.2</w:t>
            </w:r>
            <w:r w:rsidR="00D2433F">
              <w:rPr>
                <w:rFonts w:eastAsiaTheme="minorEastAsia" w:cstheme="minorBidi"/>
                <w:sz w:val="22"/>
                <w:szCs w:val="22"/>
                <w:lang w:val="es-419" w:eastAsia="es-419"/>
              </w:rPr>
              <w:tab/>
            </w:r>
            <w:r w:rsidR="00D2433F" w:rsidRPr="00AF2EC9">
              <w:rPr>
                <w:rStyle w:val="Hipervnculo"/>
              </w:rPr>
              <w:t>Micro localización</w:t>
            </w:r>
            <w:r w:rsidR="00D2433F">
              <w:rPr>
                <w:webHidden/>
              </w:rPr>
              <w:tab/>
            </w:r>
            <w:r w:rsidR="00D2433F">
              <w:rPr>
                <w:webHidden/>
              </w:rPr>
              <w:fldChar w:fldCharType="begin"/>
            </w:r>
            <w:r w:rsidR="00D2433F">
              <w:rPr>
                <w:webHidden/>
              </w:rPr>
              <w:instrText xml:space="preserve"> PAGEREF _Toc53482459 \h </w:instrText>
            </w:r>
            <w:r w:rsidR="00D2433F">
              <w:rPr>
                <w:webHidden/>
              </w:rPr>
            </w:r>
            <w:r w:rsidR="00D2433F">
              <w:rPr>
                <w:webHidden/>
              </w:rPr>
              <w:fldChar w:fldCharType="separate"/>
            </w:r>
            <w:r w:rsidR="00D2433F">
              <w:rPr>
                <w:webHidden/>
              </w:rPr>
              <w:t>12</w:t>
            </w:r>
            <w:r w:rsidR="00D2433F">
              <w:rPr>
                <w:webHidden/>
              </w:rPr>
              <w:fldChar w:fldCharType="end"/>
            </w:r>
          </w:hyperlink>
        </w:p>
        <w:p w14:paraId="70ACF912" w14:textId="4AFE29E4"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0" w:history="1">
            <w:r w:rsidR="00D2433F" w:rsidRPr="00AF2EC9">
              <w:rPr>
                <w:rStyle w:val="Hipervnculo"/>
              </w:rPr>
              <w:t>5.2.2</w:t>
            </w:r>
            <w:r w:rsidR="00D2433F">
              <w:rPr>
                <w:rFonts w:eastAsiaTheme="minorEastAsia" w:cstheme="minorBidi"/>
                <w:i w:val="0"/>
                <w:iCs w:val="0"/>
                <w:sz w:val="22"/>
                <w:szCs w:val="22"/>
                <w:lang w:val="es-419" w:eastAsia="es-419"/>
              </w:rPr>
              <w:tab/>
            </w:r>
            <w:r w:rsidR="00D2433F" w:rsidRPr="00AF2EC9">
              <w:rPr>
                <w:rStyle w:val="Hipervnculo"/>
              </w:rPr>
              <w:t>Tamaño del proyecto</w:t>
            </w:r>
            <w:r w:rsidR="00D2433F">
              <w:rPr>
                <w:webHidden/>
              </w:rPr>
              <w:tab/>
            </w:r>
            <w:r w:rsidR="00D2433F">
              <w:rPr>
                <w:webHidden/>
              </w:rPr>
              <w:fldChar w:fldCharType="begin"/>
            </w:r>
            <w:r w:rsidR="00D2433F">
              <w:rPr>
                <w:webHidden/>
              </w:rPr>
              <w:instrText xml:space="preserve"> PAGEREF _Toc53482460 \h </w:instrText>
            </w:r>
            <w:r w:rsidR="00D2433F">
              <w:rPr>
                <w:webHidden/>
              </w:rPr>
            </w:r>
            <w:r w:rsidR="00D2433F">
              <w:rPr>
                <w:webHidden/>
              </w:rPr>
              <w:fldChar w:fldCharType="separate"/>
            </w:r>
            <w:r w:rsidR="00D2433F">
              <w:rPr>
                <w:webHidden/>
              </w:rPr>
              <w:t>12</w:t>
            </w:r>
            <w:r w:rsidR="00D2433F">
              <w:rPr>
                <w:webHidden/>
              </w:rPr>
              <w:fldChar w:fldCharType="end"/>
            </w:r>
          </w:hyperlink>
        </w:p>
        <w:p w14:paraId="36DC153C" w14:textId="6619E4C9"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1" w:history="1">
            <w:r w:rsidR="00D2433F" w:rsidRPr="00AF2EC9">
              <w:rPr>
                <w:rStyle w:val="Hipervnculo"/>
              </w:rPr>
              <w:t>5.2.3</w:t>
            </w:r>
            <w:r w:rsidR="00D2433F">
              <w:rPr>
                <w:rFonts w:eastAsiaTheme="minorEastAsia" w:cstheme="minorBidi"/>
                <w:i w:val="0"/>
                <w:iCs w:val="0"/>
                <w:sz w:val="22"/>
                <w:szCs w:val="22"/>
                <w:lang w:val="es-419" w:eastAsia="es-419"/>
              </w:rPr>
              <w:tab/>
            </w:r>
            <w:r w:rsidR="00D2433F" w:rsidRPr="00AF2EC9">
              <w:rPr>
                <w:rStyle w:val="Hipervnculo"/>
              </w:rPr>
              <w:t>Ingeniería o proceso</w:t>
            </w:r>
            <w:r w:rsidR="00D2433F">
              <w:rPr>
                <w:webHidden/>
              </w:rPr>
              <w:tab/>
            </w:r>
            <w:r w:rsidR="00D2433F">
              <w:rPr>
                <w:webHidden/>
              </w:rPr>
              <w:fldChar w:fldCharType="begin"/>
            </w:r>
            <w:r w:rsidR="00D2433F">
              <w:rPr>
                <w:webHidden/>
              </w:rPr>
              <w:instrText xml:space="preserve"> PAGEREF _Toc53482461 \h </w:instrText>
            </w:r>
            <w:r w:rsidR="00D2433F">
              <w:rPr>
                <w:webHidden/>
              </w:rPr>
            </w:r>
            <w:r w:rsidR="00D2433F">
              <w:rPr>
                <w:webHidden/>
              </w:rPr>
              <w:fldChar w:fldCharType="separate"/>
            </w:r>
            <w:r w:rsidR="00D2433F">
              <w:rPr>
                <w:webHidden/>
              </w:rPr>
              <w:t>13</w:t>
            </w:r>
            <w:r w:rsidR="00D2433F">
              <w:rPr>
                <w:webHidden/>
              </w:rPr>
              <w:fldChar w:fldCharType="end"/>
            </w:r>
          </w:hyperlink>
        </w:p>
        <w:p w14:paraId="342775A4" w14:textId="0ABC1AC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2" w:history="1">
            <w:r w:rsidR="00D2433F" w:rsidRPr="00AF2EC9">
              <w:rPr>
                <w:rStyle w:val="Hipervnculo"/>
              </w:rPr>
              <w:t>5.2.3.1</w:t>
            </w:r>
            <w:r w:rsidR="00D2433F">
              <w:rPr>
                <w:rFonts w:eastAsiaTheme="minorEastAsia" w:cstheme="minorBidi"/>
                <w:sz w:val="22"/>
                <w:szCs w:val="22"/>
                <w:lang w:val="es-419" w:eastAsia="es-419"/>
              </w:rPr>
              <w:tab/>
            </w:r>
            <w:r w:rsidR="00D2433F" w:rsidRPr="00AF2EC9">
              <w:rPr>
                <w:rStyle w:val="Hipervnculo"/>
              </w:rPr>
              <w:t>Descripción del proceso</w:t>
            </w:r>
            <w:r w:rsidR="00D2433F">
              <w:rPr>
                <w:webHidden/>
              </w:rPr>
              <w:tab/>
            </w:r>
            <w:r w:rsidR="00D2433F">
              <w:rPr>
                <w:webHidden/>
              </w:rPr>
              <w:fldChar w:fldCharType="begin"/>
            </w:r>
            <w:r w:rsidR="00D2433F">
              <w:rPr>
                <w:webHidden/>
              </w:rPr>
              <w:instrText xml:space="preserve"> PAGEREF _Toc53482462 \h </w:instrText>
            </w:r>
            <w:r w:rsidR="00D2433F">
              <w:rPr>
                <w:webHidden/>
              </w:rPr>
            </w:r>
            <w:r w:rsidR="00D2433F">
              <w:rPr>
                <w:webHidden/>
              </w:rPr>
              <w:fldChar w:fldCharType="separate"/>
            </w:r>
            <w:r w:rsidR="00D2433F">
              <w:rPr>
                <w:webHidden/>
              </w:rPr>
              <w:t>14</w:t>
            </w:r>
            <w:r w:rsidR="00D2433F">
              <w:rPr>
                <w:webHidden/>
              </w:rPr>
              <w:fldChar w:fldCharType="end"/>
            </w:r>
          </w:hyperlink>
        </w:p>
        <w:p w14:paraId="68D8DC0F" w14:textId="5E2FAFD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3" w:history="1">
            <w:r w:rsidR="00D2433F" w:rsidRPr="00AF2EC9">
              <w:rPr>
                <w:rStyle w:val="Hipervnculo"/>
              </w:rPr>
              <w:t>5.2.3.2</w:t>
            </w:r>
            <w:r w:rsidR="00D2433F">
              <w:rPr>
                <w:rFonts w:eastAsiaTheme="minorEastAsia" w:cstheme="minorBidi"/>
                <w:sz w:val="22"/>
                <w:szCs w:val="22"/>
                <w:lang w:val="es-419" w:eastAsia="es-419"/>
              </w:rPr>
              <w:tab/>
            </w:r>
            <w:r w:rsidR="00D2433F" w:rsidRPr="00AF2EC9">
              <w:rPr>
                <w:rStyle w:val="Hipervnculo"/>
              </w:rPr>
              <w:t>Obras físicas</w:t>
            </w:r>
            <w:r w:rsidR="00D2433F">
              <w:rPr>
                <w:webHidden/>
              </w:rPr>
              <w:tab/>
            </w:r>
            <w:r w:rsidR="00D2433F">
              <w:rPr>
                <w:webHidden/>
              </w:rPr>
              <w:fldChar w:fldCharType="begin"/>
            </w:r>
            <w:r w:rsidR="00D2433F">
              <w:rPr>
                <w:webHidden/>
              </w:rPr>
              <w:instrText xml:space="preserve"> PAGEREF _Toc53482463 \h </w:instrText>
            </w:r>
            <w:r w:rsidR="00D2433F">
              <w:rPr>
                <w:webHidden/>
              </w:rPr>
            </w:r>
            <w:r w:rsidR="00D2433F">
              <w:rPr>
                <w:webHidden/>
              </w:rPr>
              <w:fldChar w:fldCharType="separate"/>
            </w:r>
            <w:r w:rsidR="00D2433F">
              <w:rPr>
                <w:webHidden/>
              </w:rPr>
              <w:t>14</w:t>
            </w:r>
            <w:r w:rsidR="00D2433F">
              <w:rPr>
                <w:webHidden/>
              </w:rPr>
              <w:fldChar w:fldCharType="end"/>
            </w:r>
          </w:hyperlink>
        </w:p>
        <w:p w14:paraId="627F103A" w14:textId="49007701"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4" w:history="1">
            <w:r w:rsidR="00D2433F" w:rsidRPr="00AF2EC9">
              <w:rPr>
                <w:rStyle w:val="Hipervnculo"/>
              </w:rPr>
              <w:t>5.2.3.3</w:t>
            </w:r>
            <w:r w:rsidR="00D2433F">
              <w:rPr>
                <w:rFonts w:eastAsiaTheme="minorEastAsia" w:cstheme="minorBidi"/>
                <w:sz w:val="22"/>
                <w:szCs w:val="22"/>
                <w:lang w:val="es-419" w:eastAsia="es-419"/>
              </w:rPr>
              <w:tab/>
            </w:r>
            <w:r w:rsidR="00D2433F" w:rsidRPr="00AF2EC9">
              <w:rPr>
                <w:rStyle w:val="Hipervnculo"/>
              </w:rPr>
              <w:t>Equipamiento</w:t>
            </w:r>
            <w:r w:rsidR="00D2433F">
              <w:rPr>
                <w:webHidden/>
              </w:rPr>
              <w:tab/>
            </w:r>
            <w:r w:rsidR="00D2433F">
              <w:rPr>
                <w:webHidden/>
              </w:rPr>
              <w:fldChar w:fldCharType="begin"/>
            </w:r>
            <w:r w:rsidR="00D2433F">
              <w:rPr>
                <w:webHidden/>
              </w:rPr>
              <w:instrText xml:space="preserve"> PAGEREF _Toc53482464 \h </w:instrText>
            </w:r>
            <w:r w:rsidR="00D2433F">
              <w:rPr>
                <w:webHidden/>
              </w:rPr>
            </w:r>
            <w:r w:rsidR="00D2433F">
              <w:rPr>
                <w:webHidden/>
              </w:rPr>
              <w:fldChar w:fldCharType="separate"/>
            </w:r>
            <w:r w:rsidR="00D2433F">
              <w:rPr>
                <w:webHidden/>
              </w:rPr>
              <w:t>14</w:t>
            </w:r>
            <w:r w:rsidR="00D2433F">
              <w:rPr>
                <w:webHidden/>
              </w:rPr>
              <w:fldChar w:fldCharType="end"/>
            </w:r>
          </w:hyperlink>
        </w:p>
        <w:p w14:paraId="3F9E66AC" w14:textId="189383F1"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5" w:history="1">
            <w:r w:rsidR="00D2433F" w:rsidRPr="00AF2EC9">
              <w:rPr>
                <w:rStyle w:val="Hipervnculo"/>
              </w:rPr>
              <w:t>5.2.3.4</w:t>
            </w:r>
            <w:r w:rsidR="00D2433F">
              <w:rPr>
                <w:rFonts w:eastAsiaTheme="minorEastAsia" w:cstheme="minorBidi"/>
                <w:sz w:val="22"/>
                <w:szCs w:val="22"/>
                <w:lang w:val="es-419" w:eastAsia="es-419"/>
              </w:rPr>
              <w:tab/>
            </w:r>
            <w:r w:rsidR="00D2433F" w:rsidRPr="00AF2EC9">
              <w:rPr>
                <w:rStyle w:val="Hipervnculo"/>
              </w:rPr>
              <w:t>Distribución de planta</w:t>
            </w:r>
            <w:r w:rsidR="00D2433F">
              <w:rPr>
                <w:webHidden/>
              </w:rPr>
              <w:tab/>
            </w:r>
            <w:r w:rsidR="00D2433F">
              <w:rPr>
                <w:webHidden/>
              </w:rPr>
              <w:fldChar w:fldCharType="begin"/>
            </w:r>
            <w:r w:rsidR="00D2433F">
              <w:rPr>
                <w:webHidden/>
              </w:rPr>
              <w:instrText xml:space="preserve"> PAGEREF _Toc53482465 \h </w:instrText>
            </w:r>
            <w:r w:rsidR="00D2433F">
              <w:rPr>
                <w:webHidden/>
              </w:rPr>
            </w:r>
            <w:r w:rsidR="00D2433F">
              <w:rPr>
                <w:webHidden/>
              </w:rPr>
              <w:fldChar w:fldCharType="separate"/>
            </w:r>
            <w:r w:rsidR="00D2433F">
              <w:rPr>
                <w:webHidden/>
              </w:rPr>
              <w:t>15</w:t>
            </w:r>
            <w:r w:rsidR="00D2433F">
              <w:rPr>
                <w:webHidden/>
              </w:rPr>
              <w:fldChar w:fldCharType="end"/>
            </w:r>
          </w:hyperlink>
        </w:p>
        <w:p w14:paraId="3AD5BA03" w14:textId="7A17BC40"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6" w:history="1">
            <w:r w:rsidR="00D2433F" w:rsidRPr="00AF2EC9">
              <w:rPr>
                <w:rStyle w:val="Hipervnculo"/>
              </w:rPr>
              <w:t>5.2.4</w:t>
            </w:r>
            <w:r w:rsidR="00D2433F">
              <w:rPr>
                <w:rFonts w:eastAsiaTheme="minorEastAsia" w:cstheme="minorBidi"/>
                <w:i w:val="0"/>
                <w:iCs w:val="0"/>
                <w:sz w:val="22"/>
                <w:szCs w:val="22"/>
                <w:lang w:val="es-419" w:eastAsia="es-419"/>
              </w:rPr>
              <w:tab/>
            </w:r>
            <w:r w:rsidR="00D2433F" w:rsidRPr="00AF2EC9">
              <w:rPr>
                <w:rStyle w:val="Hipervnculo"/>
              </w:rPr>
              <w:t>Análisis organizacional</w:t>
            </w:r>
            <w:r w:rsidR="00D2433F">
              <w:rPr>
                <w:webHidden/>
              </w:rPr>
              <w:tab/>
            </w:r>
            <w:r w:rsidR="00D2433F">
              <w:rPr>
                <w:webHidden/>
              </w:rPr>
              <w:fldChar w:fldCharType="begin"/>
            </w:r>
            <w:r w:rsidR="00D2433F">
              <w:rPr>
                <w:webHidden/>
              </w:rPr>
              <w:instrText xml:space="preserve"> PAGEREF _Toc53482466 \h </w:instrText>
            </w:r>
            <w:r w:rsidR="00D2433F">
              <w:rPr>
                <w:webHidden/>
              </w:rPr>
            </w:r>
            <w:r w:rsidR="00D2433F">
              <w:rPr>
                <w:webHidden/>
              </w:rPr>
              <w:fldChar w:fldCharType="separate"/>
            </w:r>
            <w:r w:rsidR="00D2433F">
              <w:rPr>
                <w:webHidden/>
              </w:rPr>
              <w:t>15</w:t>
            </w:r>
            <w:r w:rsidR="00D2433F">
              <w:rPr>
                <w:webHidden/>
              </w:rPr>
              <w:fldChar w:fldCharType="end"/>
            </w:r>
          </w:hyperlink>
        </w:p>
        <w:p w14:paraId="344DE3A6" w14:textId="0494366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7" w:history="1">
            <w:r w:rsidR="00D2433F" w:rsidRPr="00AF2EC9">
              <w:rPr>
                <w:rStyle w:val="Hipervnculo"/>
              </w:rPr>
              <w:t>5.2.4.1</w:t>
            </w:r>
            <w:r w:rsidR="00D2433F">
              <w:rPr>
                <w:rFonts w:eastAsiaTheme="minorEastAsia" w:cstheme="minorBidi"/>
                <w:sz w:val="22"/>
                <w:szCs w:val="22"/>
                <w:lang w:val="es-419" w:eastAsia="es-419"/>
              </w:rPr>
              <w:tab/>
            </w:r>
            <w:r w:rsidR="00D2433F" w:rsidRPr="00AF2EC9">
              <w:rPr>
                <w:rStyle w:val="Hipervnculo"/>
              </w:rPr>
              <w:t>Estructura organizacional</w:t>
            </w:r>
            <w:r w:rsidR="00D2433F">
              <w:rPr>
                <w:webHidden/>
              </w:rPr>
              <w:tab/>
            </w:r>
            <w:r w:rsidR="00D2433F">
              <w:rPr>
                <w:webHidden/>
              </w:rPr>
              <w:fldChar w:fldCharType="begin"/>
            </w:r>
            <w:r w:rsidR="00D2433F">
              <w:rPr>
                <w:webHidden/>
              </w:rPr>
              <w:instrText xml:space="preserve"> PAGEREF _Toc53482467 \h </w:instrText>
            </w:r>
            <w:r w:rsidR="00D2433F">
              <w:rPr>
                <w:webHidden/>
              </w:rPr>
            </w:r>
            <w:r w:rsidR="00D2433F">
              <w:rPr>
                <w:webHidden/>
              </w:rPr>
              <w:fldChar w:fldCharType="separate"/>
            </w:r>
            <w:r w:rsidR="00D2433F">
              <w:rPr>
                <w:webHidden/>
              </w:rPr>
              <w:t>16</w:t>
            </w:r>
            <w:r w:rsidR="00D2433F">
              <w:rPr>
                <w:webHidden/>
              </w:rPr>
              <w:fldChar w:fldCharType="end"/>
            </w:r>
          </w:hyperlink>
        </w:p>
        <w:p w14:paraId="2B2339FD" w14:textId="0B45DA0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8" w:history="1">
            <w:r w:rsidR="00D2433F" w:rsidRPr="00AF2EC9">
              <w:rPr>
                <w:rStyle w:val="Hipervnculo"/>
              </w:rPr>
              <w:t>5.2.4.2</w:t>
            </w:r>
            <w:r w:rsidR="00D2433F">
              <w:rPr>
                <w:rFonts w:eastAsiaTheme="minorEastAsia" w:cstheme="minorBidi"/>
                <w:sz w:val="22"/>
                <w:szCs w:val="22"/>
                <w:lang w:val="es-419" w:eastAsia="es-419"/>
              </w:rPr>
              <w:tab/>
            </w:r>
            <w:r w:rsidR="00D2433F" w:rsidRPr="00AF2EC9">
              <w:rPr>
                <w:rStyle w:val="Hipervnculo"/>
              </w:rPr>
              <w:t>Políticas internas de la empresa</w:t>
            </w:r>
            <w:r w:rsidR="00D2433F">
              <w:rPr>
                <w:webHidden/>
              </w:rPr>
              <w:tab/>
            </w:r>
            <w:r w:rsidR="00D2433F">
              <w:rPr>
                <w:webHidden/>
              </w:rPr>
              <w:fldChar w:fldCharType="begin"/>
            </w:r>
            <w:r w:rsidR="00D2433F">
              <w:rPr>
                <w:webHidden/>
              </w:rPr>
              <w:instrText xml:space="preserve"> PAGEREF _Toc53482468 \h </w:instrText>
            </w:r>
            <w:r w:rsidR="00D2433F">
              <w:rPr>
                <w:webHidden/>
              </w:rPr>
            </w:r>
            <w:r w:rsidR="00D2433F">
              <w:rPr>
                <w:webHidden/>
              </w:rPr>
              <w:fldChar w:fldCharType="separate"/>
            </w:r>
            <w:r w:rsidR="00D2433F">
              <w:rPr>
                <w:webHidden/>
              </w:rPr>
              <w:t>17</w:t>
            </w:r>
            <w:r w:rsidR="00D2433F">
              <w:rPr>
                <w:webHidden/>
              </w:rPr>
              <w:fldChar w:fldCharType="end"/>
            </w:r>
          </w:hyperlink>
        </w:p>
        <w:p w14:paraId="01745ADB" w14:textId="7D17F025"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9" w:history="1">
            <w:r w:rsidR="00D2433F" w:rsidRPr="00AF2EC9">
              <w:rPr>
                <w:rStyle w:val="Hipervnculo"/>
                <w:highlight w:val="white"/>
              </w:rPr>
              <w:t>5.2.5</w:t>
            </w:r>
            <w:r w:rsidR="00D2433F">
              <w:rPr>
                <w:rFonts w:eastAsiaTheme="minorEastAsia" w:cstheme="minorBidi"/>
                <w:i w:val="0"/>
                <w:iCs w:val="0"/>
                <w:sz w:val="22"/>
                <w:szCs w:val="22"/>
                <w:lang w:val="es-419" w:eastAsia="es-419"/>
              </w:rPr>
              <w:tab/>
            </w:r>
            <w:r w:rsidR="00D2433F" w:rsidRPr="00AF2EC9">
              <w:rPr>
                <w:rStyle w:val="Hipervnculo"/>
                <w:highlight w:val="white"/>
              </w:rPr>
              <w:t>Marco legal</w:t>
            </w:r>
            <w:r w:rsidR="00D2433F">
              <w:rPr>
                <w:webHidden/>
              </w:rPr>
              <w:tab/>
            </w:r>
            <w:r w:rsidR="00D2433F">
              <w:rPr>
                <w:webHidden/>
              </w:rPr>
              <w:fldChar w:fldCharType="begin"/>
            </w:r>
            <w:r w:rsidR="00D2433F">
              <w:rPr>
                <w:webHidden/>
              </w:rPr>
              <w:instrText xml:space="preserve"> PAGEREF _Toc53482469 \h </w:instrText>
            </w:r>
            <w:r w:rsidR="00D2433F">
              <w:rPr>
                <w:webHidden/>
              </w:rPr>
            </w:r>
            <w:r w:rsidR="00D2433F">
              <w:rPr>
                <w:webHidden/>
              </w:rPr>
              <w:fldChar w:fldCharType="separate"/>
            </w:r>
            <w:r w:rsidR="00D2433F">
              <w:rPr>
                <w:webHidden/>
              </w:rPr>
              <w:t>17</w:t>
            </w:r>
            <w:r w:rsidR="00D2433F">
              <w:rPr>
                <w:webHidden/>
              </w:rPr>
              <w:fldChar w:fldCharType="end"/>
            </w:r>
          </w:hyperlink>
        </w:p>
        <w:p w14:paraId="67CE4305" w14:textId="21F17C66"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70" w:history="1">
            <w:r w:rsidR="00D2433F" w:rsidRPr="00AF2EC9">
              <w:rPr>
                <w:rStyle w:val="Hipervnculo"/>
                <w14:scene3d>
                  <w14:camera w14:prst="orthographicFront"/>
                  <w14:lightRig w14:rig="threePt" w14:dir="t">
                    <w14:rot w14:lat="0" w14:lon="0" w14:rev="0"/>
                  </w14:lightRig>
                </w14:scene3d>
              </w:rPr>
              <w:t>5.3</w:t>
            </w:r>
            <w:r w:rsidR="00D2433F">
              <w:rPr>
                <w:rFonts w:eastAsiaTheme="minorEastAsia" w:cstheme="minorBidi"/>
                <w:smallCaps w:val="0"/>
                <w:sz w:val="22"/>
                <w:szCs w:val="22"/>
                <w:lang w:val="es-419" w:eastAsia="es-419"/>
              </w:rPr>
              <w:tab/>
            </w:r>
            <w:r w:rsidR="00D2433F" w:rsidRPr="00AF2EC9">
              <w:rPr>
                <w:rStyle w:val="Hipervnculo"/>
              </w:rPr>
              <w:t>Estudio Económico-financiero</w:t>
            </w:r>
            <w:r w:rsidR="00D2433F">
              <w:rPr>
                <w:webHidden/>
              </w:rPr>
              <w:tab/>
            </w:r>
            <w:r w:rsidR="00D2433F">
              <w:rPr>
                <w:webHidden/>
              </w:rPr>
              <w:fldChar w:fldCharType="begin"/>
            </w:r>
            <w:r w:rsidR="00D2433F">
              <w:rPr>
                <w:webHidden/>
              </w:rPr>
              <w:instrText xml:space="preserve"> PAGEREF _Toc53482470 \h </w:instrText>
            </w:r>
            <w:r w:rsidR="00D2433F">
              <w:rPr>
                <w:webHidden/>
              </w:rPr>
            </w:r>
            <w:r w:rsidR="00D2433F">
              <w:rPr>
                <w:webHidden/>
              </w:rPr>
              <w:fldChar w:fldCharType="separate"/>
            </w:r>
            <w:r w:rsidR="00D2433F">
              <w:rPr>
                <w:webHidden/>
              </w:rPr>
              <w:t>18</w:t>
            </w:r>
            <w:r w:rsidR="00D2433F">
              <w:rPr>
                <w:webHidden/>
              </w:rPr>
              <w:fldChar w:fldCharType="end"/>
            </w:r>
          </w:hyperlink>
        </w:p>
        <w:p w14:paraId="6EEE113F" w14:textId="66A5EF67"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1" w:history="1">
            <w:r w:rsidR="00D2433F" w:rsidRPr="00AF2EC9">
              <w:rPr>
                <w:rStyle w:val="Hipervnculo"/>
              </w:rPr>
              <w:t>5.3.1</w:t>
            </w:r>
            <w:r w:rsidR="00D2433F">
              <w:rPr>
                <w:rFonts w:eastAsiaTheme="minorEastAsia" w:cstheme="minorBidi"/>
                <w:i w:val="0"/>
                <w:iCs w:val="0"/>
                <w:sz w:val="22"/>
                <w:szCs w:val="22"/>
                <w:lang w:val="es-419" w:eastAsia="es-419"/>
              </w:rPr>
              <w:tab/>
            </w:r>
            <w:r w:rsidR="00D2433F" w:rsidRPr="00AF2EC9">
              <w:rPr>
                <w:rStyle w:val="Hipervnculo"/>
              </w:rPr>
              <w:t>Estructura de costos</w:t>
            </w:r>
            <w:r w:rsidR="00D2433F">
              <w:rPr>
                <w:webHidden/>
              </w:rPr>
              <w:tab/>
            </w:r>
            <w:r w:rsidR="00D2433F">
              <w:rPr>
                <w:webHidden/>
              </w:rPr>
              <w:fldChar w:fldCharType="begin"/>
            </w:r>
            <w:r w:rsidR="00D2433F">
              <w:rPr>
                <w:webHidden/>
              </w:rPr>
              <w:instrText xml:space="preserve"> PAGEREF _Toc53482471 \h </w:instrText>
            </w:r>
            <w:r w:rsidR="00D2433F">
              <w:rPr>
                <w:webHidden/>
              </w:rPr>
            </w:r>
            <w:r w:rsidR="00D2433F">
              <w:rPr>
                <w:webHidden/>
              </w:rPr>
              <w:fldChar w:fldCharType="separate"/>
            </w:r>
            <w:r w:rsidR="00D2433F">
              <w:rPr>
                <w:webHidden/>
              </w:rPr>
              <w:t>18</w:t>
            </w:r>
            <w:r w:rsidR="00D2433F">
              <w:rPr>
                <w:webHidden/>
              </w:rPr>
              <w:fldChar w:fldCharType="end"/>
            </w:r>
          </w:hyperlink>
        </w:p>
        <w:p w14:paraId="3E18A1E9" w14:textId="048B3C1B"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2" w:history="1">
            <w:r w:rsidR="00D2433F" w:rsidRPr="00AF2EC9">
              <w:rPr>
                <w:rStyle w:val="Hipervnculo"/>
              </w:rPr>
              <w:t>5.3.1.1</w:t>
            </w:r>
            <w:r w:rsidR="00D2433F">
              <w:rPr>
                <w:rFonts w:eastAsiaTheme="minorEastAsia" w:cstheme="minorBidi"/>
                <w:sz w:val="22"/>
                <w:szCs w:val="22"/>
                <w:lang w:val="es-419" w:eastAsia="es-419"/>
              </w:rPr>
              <w:tab/>
            </w:r>
            <w:r w:rsidR="00D2433F" w:rsidRPr="00AF2EC9">
              <w:rPr>
                <w:rStyle w:val="Hipervnculo"/>
              </w:rPr>
              <w:t>Costos Fijos</w:t>
            </w:r>
            <w:r w:rsidR="00D2433F">
              <w:rPr>
                <w:webHidden/>
              </w:rPr>
              <w:tab/>
            </w:r>
            <w:r w:rsidR="00D2433F">
              <w:rPr>
                <w:webHidden/>
              </w:rPr>
              <w:fldChar w:fldCharType="begin"/>
            </w:r>
            <w:r w:rsidR="00D2433F">
              <w:rPr>
                <w:webHidden/>
              </w:rPr>
              <w:instrText xml:space="preserve"> PAGEREF _Toc53482472 \h </w:instrText>
            </w:r>
            <w:r w:rsidR="00D2433F">
              <w:rPr>
                <w:webHidden/>
              </w:rPr>
            </w:r>
            <w:r w:rsidR="00D2433F">
              <w:rPr>
                <w:webHidden/>
              </w:rPr>
              <w:fldChar w:fldCharType="separate"/>
            </w:r>
            <w:r w:rsidR="00D2433F">
              <w:rPr>
                <w:webHidden/>
              </w:rPr>
              <w:t>18</w:t>
            </w:r>
            <w:r w:rsidR="00D2433F">
              <w:rPr>
                <w:webHidden/>
              </w:rPr>
              <w:fldChar w:fldCharType="end"/>
            </w:r>
          </w:hyperlink>
        </w:p>
        <w:p w14:paraId="52084395" w14:textId="26A5A0D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3" w:history="1">
            <w:r w:rsidR="00D2433F" w:rsidRPr="00AF2EC9">
              <w:rPr>
                <w:rStyle w:val="Hipervnculo"/>
              </w:rPr>
              <w:t>5.3.1.2</w:t>
            </w:r>
            <w:r w:rsidR="00D2433F">
              <w:rPr>
                <w:rFonts w:eastAsiaTheme="minorEastAsia" w:cstheme="minorBidi"/>
                <w:sz w:val="22"/>
                <w:szCs w:val="22"/>
                <w:lang w:val="es-419" w:eastAsia="es-419"/>
              </w:rPr>
              <w:tab/>
            </w:r>
            <w:r w:rsidR="00D2433F" w:rsidRPr="00AF2EC9">
              <w:rPr>
                <w:rStyle w:val="Hipervnculo"/>
              </w:rPr>
              <w:t>Costos variables</w:t>
            </w:r>
            <w:r w:rsidR="00D2433F">
              <w:rPr>
                <w:webHidden/>
              </w:rPr>
              <w:tab/>
            </w:r>
            <w:r w:rsidR="00D2433F">
              <w:rPr>
                <w:webHidden/>
              </w:rPr>
              <w:fldChar w:fldCharType="begin"/>
            </w:r>
            <w:r w:rsidR="00D2433F">
              <w:rPr>
                <w:webHidden/>
              </w:rPr>
              <w:instrText xml:space="preserve"> PAGEREF _Toc53482473 \h </w:instrText>
            </w:r>
            <w:r w:rsidR="00D2433F">
              <w:rPr>
                <w:webHidden/>
              </w:rPr>
            </w:r>
            <w:r w:rsidR="00D2433F">
              <w:rPr>
                <w:webHidden/>
              </w:rPr>
              <w:fldChar w:fldCharType="separate"/>
            </w:r>
            <w:r w:rsidR="00D2433F">
              <w:rPr>
                <w:webHidden/>
              </w:rPr>
              <w:t>18</w:t>
            </w:r>
            <w:r w:rsidR="00D2433F">
              <w:rPr>
                <w:webHidden/>
              </w:rPr>
              <w:fldChar w:fldCharType="end"/>
            </w:r>
          </w:hyperlink>
        </w:p>
        <w:p w14:paraId="2215801A" w14:textId="0CC75FE7"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4" w:history="1">
            <w:r w:rsidR="00D2433F" w:rsidRPr="00AF2EC9">
              <w:rPr>
                <w:rStyle w:val="Hipervnculo"/>
              </w:rPr>
              <w:t>5.3.1.3</w:t>
            </w:r>
            <w:r w:rsidR="00D2433F">
              <w:rPr>
                <w:rFonts w:eastAsiaTheme="minorEastAsia" w:cstheme="minorBidi"/>
                <w:sz w:val="22"/>
                <w:szCs w:val="22"/>
                <w:lang w:val="es-419" w:eastAsia="es-419"/>
              </w:rPr>
              <w:tab/>
            </w:r>
            <w:r w:rsidR="00D2433F" w:rsidRPr="00AF2EC9">
              <w:rPr>
                <w:rStyle w:val="Hipervnculo"/>
              </w:rPr>
              <w:t>Gastos de administración.</w:t>
            </w:r>
            <w:r w:rsidR="00D2433F">
              <w:rPr>
                <w:webHidden/>
              </w:rPr>
              <w:tab/>
            </w:r>
            <w:r w:rsidR="00D2433F">
              <w:rPr>
                <w:webHidden/>
              </w:rPr>
              <w:fldChar w:fldCharType="begin"/>
            </w:r>
            <w:r w:rsidR="00D2433F">
              <w:rPr>
                <w:webHidden/>
              </w:rPr>
              <w:instrText xml:space="preserve"> PAGEREF _Toc53482474 \h </w:instrText>
            </w:r>
            <w:r w:rsidR="00D2433F">
              <w:rPr>
                <w:webHidden/>
              </w:rPr>
            </w:r>
            <w:r w:rsidR="00D2433F">
              <w:rPr>
                <w:webHidden/>
              </w:rPr>
              <w:fldChar w:fldCharType="separate"/>
            </w:r>
            <w:r w:rsidR="00D2433F">
              <w:rPr>
                <w:webHidden/>
              </w:rPr>
              <w:t>18</w:t>
            </w:r>
            <w:r w:rsidR="00D2433F">
              <w:rPr>
                <w:webHidden/>
              </w:rPr>
              <w:fldChar w:fldCharType="end"/>
            </w:r>
          </w:hyperlink>
        </w:p>
        <w:p w14:paraId="2DE0182C" w14:textId="590A7192"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5" w:history="1">
            <w:r w:rsidR="00D2433F" w:rsidRPr="00AF2EC9">
              <w:rPr>
                <w:rStyle w:val="Hipervnculo"/>
              </w:rPr>
              <w:t>5.3.2</w:t>
            </w:r>
            <w:r w:rsidR="00D2433F">
              <w:rPr>
                <w:rFonts w:eastAsiaTheme="minorEastAsia" w:cstheme="minorBidi"/>
                <w:i w:val="0"/>
                <w:iCs w:val="0"/>
                <w:sz w:val="22"/>
                <w:szCs w:val="22"/>
                <w:lang w:val="es-419" w:eastAsia="es-419"/>
              </w:rPr>
              <w:tab/>
            </w:r>
            <w:r w:rsidR="00D2433F" w:rsidRPr="00AF2EC9">
              <w:rPr>
                <w:rStyle w:val="Hipervnculo"/>
              </w:rPr>
              <w:t>Gastos de ventas</w:t>
            </w:r>
            <w:r w:rsidR="00D2433F">
              <w:rPr>
                <w:webHidden/>
              </w:rPr>
              <w:tab/>
            </w:r>
            <w:r w:rsidR="00D2433F">
              <w:rPr>
                <w:webHidden/>
              </w:rPr>
              <w:fldChar w:fldCharType="begin"/>
            </w:r>
            <w:r w:rsidR="00D2433F">
              <w:rPr>
                <w:webHidden/>
              </w:rPr>
              <w:instrText xml:space="preserve"> PAGEREF _Toc53482475 \h </w:instrText>
            </w:r>
            <w:r w:rsidR="00D2433F">
              <w:rPr>
                <w:webHidden/>
              </w:rPr>
            </w:r>
            <w:r w:rsidR="00D2433F">
              <w:rPr>
                <w:webHidden/>
              </w:rPr>
              <w:fldChar w:fldCharType="separate"/>
            </w:r>
            <w:r w:rsidR="00D2433F">
              <w:rPr>
                <w:webHidden/>
              </w:rPr>
              <w:t>19</w:t>
            </w:r>
            <w:r w:rsidR="00D2433F">
              <w:rPr>
                <w:webHidden/>
              </w:rPr>
              <w:fldChar w:fldCharType="end"/>
            </w:r>
          </w:hyperlink>
        </w:p>
        <w:p w14:paraId="090C28B4" w14:textId="75FB1BA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6" w:history="1">
            <w:r w:rsidR="00D2433F" w:rsidRPr="00AF2EC9">
              <w:rPr>
                <w:rStyle w:val="Hipervnculo"/>
              </w:rPr>
              <w:t>5.3.2.1</w:t>
            </w:r>
            <w:r w:rsidR="00D2433F">
              <w:rPr>
                <w:rFonts w:eastAsiaTheme="minorEastAsia" w:cstheme="minorBidi"/>
                <w:sz w:val="22"/>
                <w:szCs w:val="22"/>
                <w:lang w:val="es-419" w:eastAsia="es-419"/>
              </w:rPr>
              <w:tab/>
            </w:r>
            <w:r w:rsidR="00D2433F" w:rsidRPr="00AF2EC9">
              <w:rPr>
                <w:rStyle w:val="Hipervnculo"/>
              </w:rPr>
              <w:t>Gastos financieros</w:t>
            </w:r>
            <w:r w:rsidR="00D2433F">
              <w:rPr>
                <w:webHidden/>
              </w:rPr>
              <w:tab/>
            </w:r>
            <w:r w:rsidR="00D2433F">
              <w:rPr>
                <w:webHidden/>
              </w:rPr>
              <w:fldChar w:fldCharType="begin"/>
            </w:r>
            <w:r w:rsidR="00D2433F">
              <w:rPr>
                <w:webHidden/>
              </w:rPr>
              <w:instrText xml:space="preserve"> PAGEREF _Toc53482476 \h </w:instrText>
            </w:r>
            <w:r w:rsidR="00D2433F">
              <w:rPr>
                <w:webHidden/>
              </w:rPr>
            </w:r>
            <w:r w:rsidR="00D2433F">
              <w:rPr>
                <w:webHidden/>
              </w:rPr>
              <w:fldChar w:fldCharType="separate"/>
            </w:r>
            <w:r w:rsidR="00D2433F">
              <w:rPr>
                <w:webHidden/>
              </w:rPr>
              <w:t>19</w:t>
            </w:r>
            <w:r w:rsidR="00D2433F">
              <w:rPr>
                <w:webHidden/>
              </w:rPr>
              <w:fldChar w:fldCharType="end"/>
            </w:r>
          </w:hyperlink>
        </w:p>
        <w:p w14:paraId="32823744" w14:textId="78E47C65"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7" w:history="1">
            <w:r w:rsidR="00D2433F" w:rsidRPr="00AF2EC9">
              <w:rPr>
                <w:rStyle w:val="Hipervnculo"/>
              </w:rPr>
              <w:t>5.3.3</w:t>
            </w:r>
            <w:r w:rsidR="00D2433F">
              <w:rPr>
                <w:rFonts w:eastAsiaTheme="minorEastAsia" w:cstheme="minorBidi"/>
                <w:i w:val="0"/>
                <w:iCs w:val="0"/>
                <w:sz w:val="22"/>
                <w:szCs w:val="22"/>
                <w:lang w:val="es-419" w:eastAsia="es-419"/>
              </w:rPr>
              <w:tab/>
            </w:r>
            <w:r w:rsidR="00D2433F" w:rsidRPr="00AF2EC9">
              <w:rPr>
                <w:rStyle w:val="Hipervnculo"/>
              </w:rPr>
              <w:t>Estructura inversión inicial</w:t>
            </w:r>
            <w:r w:rsidR="00D2433F">
              <w:rPr>
                <w:webHidden/>
              </w:rPr>
              <w:tab/>
            </w:r>
            <w:r w:rsidR="00D2433F">
              <w:rPr>
                <w:webHidden/>
              </w:rPr>
              <w:fldChar w:fldCharType="begin"/>
            </w:r>
            <w:r w:rsidR="00D2433F">
              <w:rPr>
                <w:webHidden/>
              </w:rPr>
              <w:instrText xml:space="preserve"> PAGEREF _Toc53482477 \h </w:instrText>
            </w:r>
            <w:r w:rsidR="00D2433F">
              <w:rPr>
                <w:webHidden/>
              </w:rPr>
            </w:r>
            <w:r w:rsidR="00D2433F">
              <w:rPr>
                <w:webHidden/>
              </w:rPr>
              <w:fldChar w:fldCharType="separate"/>
            </w:r>
            <w:r w:rsidR="00D2433F">
              <w:rPr>
                <w:webHidden/>
              </w:rPr>
              <w:t>20</w:t>
            </w:r>
            <w:r w:rsidR="00D2433F">
              <w:rPr>
                <w:webHidden/>
              </w:rPr>
              <w:fldChar w:fldCharType="end"/>
            </w:r>
          </w:hyperlink>
        </w:p>
        <w:p w14:paraId="488EF62F" w14:textId="02933EAC"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8" w:history="1">
            <w:r w:rsidR="00D2433F" w:rsidRPr="00AF2EC9">
              <w:rPr>
                <w:rStyle w:val="Hipervnculo"/>
              </w:rPr>
              <w:t>5.3.4</w:t>
            </w:r>
            <w:r w:rsidR="00D2433F">
              <w:rPr>
                <w:rFonts w:eastAsiaTheme="minorEastAsia" w:cstheme="minorBidi"/>
                <w:i w:val="0"/>
                <w:iCs w:val="0"/>
                <w:sz w:val="22"/>
                <w:szCs w:val="22"/>
                <w:lang w:val="es-419" w:eastAsia="es-419"/>
              </w:rPr>
              <w:tab/>
            </w:r>
            <w:r w:rsidR="00D2433F" w:rsidRPr="00AF2EC9">
              <w:rPr>
                <w:rStyle w:val="Hipervnculo"/>
              </w:rPr>
              <w:t>Presupuesto de ingresos</w:t>
            </w:r>
            <w:r w:rsidR="00D2433F">
              <w:rPr>
                <w:webHidden/>
              </w:rPr>
              <w:tab/>
            </w:r>
            <w:r w:rsidR="00D2433F">
              <w:rPr>
                <w:webHidden/>
              </w:rPr>
              <w:fldChar w:fldCharType="begin"/>
            </w:r>
            <w:r w:rsidR="00D2433F">
              <w:rPr>
                <w:webHidden/>
              </w:rPr>
              <w:instrText xml:space="preserve"> PAGEREF _Toc53482478 \h </w:instrText>
            </w:r>
            <w:r w:rsidR="00D2433F">
              <w:rPr>
                <w:webHidden/>
              </w:rPr>
            </w:r>
            <w:r w:rsidR="00D2433F">
              <w:rPr>
                <w:webHidden/>
              </w:rPr>
              <w:fldChar w:fldCharType="separate"/>
            </w:r>
            <w:r w:rsidR="00D2433F">
              <w:rPr>
                <w:webHidden/>
              </w:rPr>
              <w:t>20</w:t>
            </w:r>
            <w:r w:rsidR="00D2433F">
              <w:rPr>
                <w:webHidden/>
              </w:rPr>
              <w:fldChar w:fldCharType="end"/>
            </w:r>
          </w:hyperlink>
        </w:p>
        <w:p w14:paraId="2F8731AE" w14:textId="2EB3298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9" w:history="1">
            <w:r w:rsidR="00D2433F" w:rsidRPr="00AF2EC9">
              <w:rPr>
                <w:rStyle w:val="Hipervnculo"/>
              </w:rPr>
              <w:t>5.3.4.1</w:t>
            </w:r>
            <w:r w:rsidR="00D2433F">
              <w:rPr>
                <w:rFonts w:eastAsiaTheme="minorEastAsia" w:cstheme="minorBidi"/>
                <w:sz w:val="22"/>
                <w:szCs w:val="22"/>
                <w:lang w:val="es-419" w:eastAsia="es-419"/>
              </w:rPr>
              <w:tab/>
            </w:r>
            <w:r w:rsidR="00D2433F" w:rsidRPr="00AF2EC9">
              <w:rPr>
                <w:rStyle w:val="Hipervnculo"/>
              </w:rPr>
              <w:t>Estados financieros</w:t>
            </w:r>
            <w:r w:rsidR="00D2433F">
              <w:rPr>
                <w:webHidden/>
              </w:rPr>
              <w:tab/>
            </w:r>
            <w:r w:rsidR="00D2433F">
              <w:rPr>
                <w:webHidden/>
              </w:rPr>
              <w:fldChar w:fldCharType="begin"/>
            </w:r>
            <w:r w:rsidR="00D2433F">
              <w:rPr>
                <w:webHidden/>
              </w:rPr>
              <w:instrText xml:space="preserve"> PAGEREF _Toc53482479 \h </w:instrText>
            </w:r>
            <w:r w:rsidR="00D2433F">
              <w:rPr>
                <w:webHidden/>
              </w:rPr>
            </w:r>
            <w:r w:rsidR="00D2433F">
              <w:rPr>
                <w:webHidden/>
              </w:rPr>
              <w:fldChar w:fldCharType="separate"/>
            </w:r>
            <w:r w:rsidR="00D2433F">
              <w:rPr>
                <w:webHidden/>
              </w:rPr>
              <w:t>21</w:t>
            </w:r>
            <w:r w:rsidR="00D2433F">
              <w:rPr>
                <w:webHidden/>
              </w:rPr>
              <w:fldChar w:fldCharType="end"/>
            </w:r>
          </w:hyperlink>
        </w:p>
        <w:p w14:paraId="7089BA6C" w14:textId="65CF1B9E"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0" w:history="1">
            <w:r w:rsidR="00D2433F" w:rsidRPr="00AF2EC9">
              <w:rPr>
                <w:rStyle w:val="Hipervnculo"/>
              </w:rPr>
              <w:t>5.3.4.2</w:t>
            </w:r>
            <w:r w:rsidR="00D2433F">
              <w:rPr>
                <w:rFonts w:eastAsiaTheme="minorEastAsia" w:cstheme="minorBidi"/>
                <w:sz w:val="22"/>
                <w:szCs w:val="22"/>
                <w:lang w:val="es-419" w:eastAsia="es-419"/>
              </w:rPr>
              <w:tab/>
            </w:r>
            <w:r w:rsidR="00D2433F" w:rsidRPr="00AF2EC9">
              <w:rPr>
                <w:rStyle w:val="Hipervnculo"/>
              </w:rPr>
              <w:t>Estado de flujo de efectivo</w:t>
            </w:r>
            <w:r w:rsidR="00D2433F">
              <w:rPr>
                <w:webHidden/>
              </w:rPr>
              <w:tab/>
            </w:r>
            <w:r w:rsidR="00D2433F">
              <w:rPr>
                <w:webHidden/>
              </w:rPr>
              <w:fldChar w:fldCharType="begin"/>
            </w:r>
            <w:r w:rsidR="00D2433F">
              <w:rPr>
                <w:webHidden/>
              </w:rPr>
              <w:instrText xml:space="preserve"> PAGEREF _Toc53482480 \h </w:instrText>
            </w:r>
            <w:r w:rsidR="00D2433F">
              <w:rPr>
                <w:webHidden/>
              </w:rPr>
            </w:r>
            <w:r w:rsidR="00D2433F">
              <w:rPr>
                <w:webHidden/>
              </w:rPr>
              <w:fldChar w:fldCharType="separate"/>
            </w:r>
            <w:r w:rsidR="00D2433F">
              <w:rPr>
                <w:webHidden/>
              </w:rPr>
              <w:t>21</w:t>
            </w:r>
            <w:r w:rsidR="00D2433F">
              <w:rPr>
                <w:webHidden/>
              </w:rPr>
              <w:fldChar w:fldCharType="end"/>
            </w:r>
          </w:hyperlink>
        </w:p>
        <w:p w14:paraId="6EC1B5BF" w14:textId="60041EA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1" w:history="1">
            <w:r w:rsidR="00D2433F" w:rsidRPr="00AF2EC9">
              <w:rPr>
                <w:rStyle w:val="Hipervnculo"/>
              </w:rPr>
              <w:t>5.3.4.3</w:t>
            </w:r>
            <w:r w:rsidR="00D2433F">
              <w:rPr>
                <w:rFonts w:eastAsiaTheme="minorEastAsia" w:cstheme="minorBidi"/>
                <w:sz w:val="22"/>
                <w:szCs w:val="22"/>
                <w:lang w:val="es-419" w:eastAsia="es-419"/>
              </w:rPr>
              <w:tab/>
            </w:r>
            <w:r w:rsidR="00D2433F" w:rsidRPr="00AF2EC9">
              <w:rPr>
                <w:rStyle w:val="Hipervnculo"/>
              </w:rPr>
              <w:t>Estado de resultado</w:t>
            </w:r>
            <w:r w:rsidR="00D2433F">
              <w:rPr>
                <w:webHidden/>
              </w:rPr>
              <w:tab/>
            </w:r>
            <w:r w:rsidR="00D2433F">
              <w:rPr>
                <w:webHidden/>
              </w:rPr>
              <w:fldChar w:fldCharType="begin"/>
            </w:r>
            <w:r w:rsidR="00D2433F">
              <w:rPr>
                <w:webHidden/>
              </w:rPr>
              <w:instrText xml:space="preserve"> PAGEREF _Toc53482481 \h </w:instrText>
            </w:r>
            <w:r w:rsidR="00D2433F">
              <w:rPr>
                <w:webHidden/>
              </w:rPr>
            </w:r>
            <w:r w:rsidR="00D2433F">
              <w:rPr>
                <w:webHidden/>
              </w:rPr>
              <w:fldChar w:fldCharType="separate"/>
            </w:r>
            <w:r w:rsidR="00D2433F">
              <w:rPr>
                <w:webHidden/>
              </w:rPr>
              <w:t>22</w:t>
            </w:r>
            <w:r w:rsidR="00D2433F">
              <w:rPr>
                <w:webHidden/>
              </w:rPr>
              <w:fldChar w:fldCharType="end"/>
            </w:r>
          </w:hyperlink>
        </w:p>
        <w:p w14:paraId="18664B9D" w14:textId="616B7FB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2" w:history="1">
            <w:r w:rsidR="00D2433F" w:rsidRPr="00AF2EC9">
              <w:rPr>
                <w:rStyle w:val="Hipervnculo"/>
              </w:rPr>
              <w:t>5.3.4.4</w:t>
            </w:r>
            <w:r w:rsidR="00D2433F">
              <w:rPr>
                <w:rFonts w:eastAsiaTheme="minorEastAsia" w:cstheme="minorBidi"/>
                <w:sz w:val="22"/>
                <w:szCs w:val="22"/>
                <w:lang w:val="es-419" w:eastAsia="es-419"/>
              </w:rPr>
              <w:tab/>
            </w:r>
            <w:r w:rsidR="00D2433F" w:rsidRPr="00AF2EC9">
              <w:rPr>
                <w:rStyle w:val="Hipervnculo"/>
              </w:rPr>
              <w:t>Balance general</w:t>
            </w:r>
            <w:r w:rsidR="00D2433F">
              <w:rPr>
                <w:webHidden/>
              </w:rPr>
              <w:tab/>
            </w:r>
            <w:r w:rsidR="00D2433F">
              <w:rPr>
                <w:webHidden/>
              </w:rPr>
              <w:fldChar w:fldCharType="begin"/>
            </w:r>
            <w:r w:rsidR="00D2433F">
              <w:rPr>
                <w:webHidden/>
              </w:rPr>
              <w:instrText xml:space="preserve"> PAGEREF _Toc53482482 \h </w:instrText>
            </w:r>
            <w:r w:rsidR="00D2433F">
              <w:rPr>
                <w:webHidden/>
              </w:rPr>
            </w:r>
            <w:r w:rsidR="00D2433F">
              <w:rPr>
                <w:webHidden/>
              </w:rPr>
              <w:fldChar w:fldCharType="separate"/>
            </w:r>
            <w:r w:rsidR="00D2433F">
              <w:rPr>
                <w:webHidden/>
              </w:rPr>
              <w:t>22</w:t>
            </w:r>
            <w:r w:rsidR="00D2433F">
              <w:rPr>
                <w:webHidden/>
              </w:rPr>
              <w:fldChar w:fldCharType="end"/>
            </w:r>
          </w:hyperlink>
        </w:p>
        <w:p w14:paraId="276F76D1" w14:textId="62249D21"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83" w:history="1">
            <w:r w:rsidR="00D2433F" w:rsidRPr="00AF2EC9">
              <w:rPr>
                <w:rStyle w:val="Hipervnculo"/>
              </w:rPr>
              <w:t>5.3.5</w:t>
            </w:r>
            <w:r w:rsidR="00D2433F">
              <w:rPr>
                <w:rFonts w:eastAsiaTheme="minorEastAsia" w:cstheme="minorBidi"/>
                <w:i w:val="0"/>
                <w:iCs w:val="0"/>
                <w:sz w:val="22"/>
                <w:szCs w:val="22"/>
                <w:lang w:val="es-419" w:eastAsia="es-419"/>
              </w:rPr>
              <w:tab/>
            </w:r>
            <w:r w:rsidR="00D2433F" w:rsidRPr="00AF2EC9">
              <w:rPr>
                <w:rStyle w:val="Hipervnculo"/>
              </w:rPr>
              <w:t>Indicadores financieros</w:t>
            </w:r>
            <w:r w:rsidR="00D2433F">
              <w:rPr>
                <w:webHidden/>
              </w:rPr>
              <w:tab/>
            </w:r>
            <w:r w:rsidR="00D2433F">
              <w:rPr>
                <w:webHidden/>
              </w:rPr>
              <w:fldChar w:fldCharType="begin"/>
            </w:r>
            <w:r w:rsidR="00D2433F">
              <w:rPr>
                <w:webHidden/>
              </w:rPr>
              <w:instrText xml:space="preserve"> PAGEREF _Toc53482483 \h </w:instrText>
            </w:r>
            <w:r w:rsidR="00D2433F">
              <w:rPr>
                <w:webHidden/>
              </w:rPr>
            </w:r>
            <w:r w:rsidR="00D2433F">
              <w:rPr>
                <w:webHidden/>
              </w:rPr>
              <w:fldChar w:fldCharType="separate"/>
            </w:r>
            <w:r w:rsidR="00D2433F">
              <w:rPr>
                <w:webHidden/>
              </w:rPr>
              <w:t>23</w:t>
            </w:r>
            <w:r w:rsidR="00D2433F">
              <w:rPr>
                <w:webHidden/>
              </w:rPr>
              <w:fldChar w:fldCharType="end"/>
            </w:r>
          </w:hyperlink>
        </w:p>
        <w:p w14:paraId="7A2DECEA" w14:textId="32A5DAE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4" w:history="1">
            <w:r w:rsidR="00D2433F" w:rsidRPr="00AF2EC9">
              <w:rPr>
                <w:rStyle w:val="Hipervnculo"/>
              </w:rPr>
              <w:t>5.3.5.1</w:t>
            </w:r>
            <w:r w:rsidR="00D2433F">
              <w:rPr>
                <w:rFonts w:eastAsiaTheme="minorEastAsia" w:cstheme="minorBidi"/>
                <w:sz w:val="22"/>
                <w:szCs w:val="22"/>
                <w:lang w:val="es-419" w:eastAsia="es-419"/>
              </w:rPr>
              <w:tab/>
            </w:r>
            <w:r w:rsidR="00D2433F" w:rsidRPr="00AF2EC9">
              <w:rPr>
                <w:rStyle w:val="Hipervnculo"/>
              </w:rPr>
              <w:t>Solvencia</w:t>
            </w:r>
            <w:r w:rsidR="00D2433F">
              <w:rPr>
                <w:webHidden/>
              </w:rPr>
              <w:tab/>
            </w:r>
            <w:r w:rsidR="00D2433F">
              <w:rPr>
                <w:webHidden/>
              </w:rPr>
              <w:fldChar w:fldCharType="begin"/>
            </w:r>
            <w:r w:rsidR="00D2433F">
              <w:rPr>
                <w:webHidden/>
              </w:rPr>
              <w:instrText xml:space="preserve"> PAGEREF _Toc53482484 \h </w:instrText>
            </w:r>
            <w:r w:rsidR="00D2433F">
              <w:rPr>
                <w:webHidden/>
              </w:rPr>
            </w:r>
            <w:r w:rsidR="00D2433F">
              <w:rPr>
                <w:webHidden/>
              </w:rPr>
              <w:fldChar w:fldCharType="separate"/>
            </w:r>
            <w:r w:rsidR="00D2433F">
              <w:rPr>
                <w:webHidden/>
              </w:rPr>
              <w:t>23</w:t>
            </w:r>
            <w:r w:rsidR="00D2433F">
              <w:rPr>
                <w:webHidden/>
              </w:rPr>
              <w:fldChar w:fldCharType="end"/>
            </w:r>
          </w:hyperlink>
        </w:p>
        <w:p w14:paraId="4EE6C7AA" w14:textId="108D277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5" w:history="1">
            <w:r w:rsidR="00D2433F" w:rsidRPr="00AF2EC9">
              <w:rPr>
                <w:rStyle w:val="Hipervnculo"/>
              </w:rPr>
              <w:t>5.3.5.2</w:t>
            </w:r>
            <w:r w:rsidR="00D2433F">
              <w:rPr>
                <w:rFonts w:eastAsiaTheme="minorEastAsia" w:cstheme="minorBidi"/>
                <w:sz w:val="22"/>
                <w:szCs w:val="22"/>
                <w:lang w:val="es-419" w:eastAsia="es-419"/>
              </w:rPr>
              <w:tab/>
            </w:r>
            <w:r w:rsidR="00D2433F" w:rsidRPr="00AF2EC9">
              <w:rPr>
                <w:rStyle w:val="Hipervnculo"/>
              </w:rPr>
              <w:t>Liquidez</w:t>
            </w:r>
            <w:r w:rsidR="00D2433F">
              <w:rPr>
                <w:webHidden/>
              </w:rPr>
              <w:tab/>
            </w:r>
            <w:r w:rsidR="00D2433F">
              <w:rPr>
                <w:webHidden/>
              </w:rPr>
              <w:fldChar w:fldCharType="begin"/>
            </w:r>
            <w:r w:rsidR="00D2433F">
              <w:rPr>
                <w:webHidden/>
              </w:rPr>
              <w:instrText xml:space="preserve"> PAGEREF _Toc53482485 \h </w:instrText>
            </w:r>
            <w:r w:rsidR="00D2433F">
              <w:rPr>
                <w:webHidden/>
              </w:rPr>
            </w:r>
            <w:r w:rsidR="00D2433F">
              <w:rPr>
                <w:webHidden/>
              </w:rPr>
              <w:fldChar w:fldCharType="separate"/>
            </w:r>
            <w:r w:rsidR="00D2433F">
              <w:rPr>
                <w:webHidden/>
              </w:rPr>
              <w:t>23</w:t>
            </w:r>
            <w:r w:rsidR="00D2433F">
              <w:rPr>
                <w:webHidden/>
              </w:rPr>
              <w:fldChar w:fldCharType="end"/>
            </w:r>
          </w:hyperlink>
        </w:p>
        <w:p w14:paraId="0686ABF0" w14:textId="562B2ED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6" w:history="1">
            <w:r w:rsidR="00D2433F" w:rsidRPr="00AF2EC9">
              <w:rPr>
                <w:rStyle w:val="Hipervnculo"/>
              </w:rPr>
              <w:t>5.3.5.3</w:t>
            </w:r>
            <w:r w:rsidR="00D2433F">
              <w:rPr>
                <w:rFonts w:eastAsiaTheme="minorEastAsia" w:cstheme="minorBidi"/>
                <w:sz w:val="22"/>
                <w:szCs w:val="22"/>
                <w:lang w:val="es-419" w:eastAsia="es-419"/>
              </w:rPr>
              <w:tab/>
            </w:r>
            <w:r w:rsidR="00D2433F" w:rsidRPr="00AF2EC9">
              <w:rPr>
                <w:rStyle w:val="Hipervnculo"/>
              </w:rPr>
              <w:t>Eficiencia Operativa</w:t>
            </w:r>
            <w:r w:rsidR="00D2433F">
              <w:rPr>
                <w:webHidden/>
              </w:rPr>
              <w:tab/>
            </w:r>
            <w:r w:rsidR="00D2433F">
              <w:rPr>
                <w:webHidden/>
              </w:rPr>
              <w:fldChar w:fldCharType="begin"/>
            </w:r>
            <w:r w:rsidR="00D2433F">
              <w:rPr>
                <w:webHidden/>
              </w:rPr>
              <w:instrText xml:space="preserve"> PAGEREF _Toc53482486 \h </w:instrText>
            </w:r>
            <w:r w:rsidR="00D2433F">
              <w:rPr>
                <w:webHidden/>
              </w:rPr>
            </w:r>
            <w:r w:rsidR="00D2433F">
              <w:rPr>
                <w:webHidden/>
              </w:rPr>
              <w:fldChar w:fldCharType="separate"/>
            </w:r>
            <w:r w:rsidR="00D2433F">
              <w:rPr>
                <w:webHidden/>
              </w:rPr>
              <w:t>23</w:t>
            </w:r>
            <w:r w:rsidR="00D2433F">
              <w:rPr>
                <w:webHidden/>
              </w:rPr>
              <w:fldChar w:fldCharType="end"/>
            </w:r>
          </w:hyperlink>
        </w:p>
        <w:p w14:paraId="777ECE3B" w14:textId="6E632482"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7" w:history="1">
            <w:r w:rsidR="00D2433F" w:rsidRPr="00AF2EC9">
              <w:rPr>
                <w:rStyle w:val="Hipervnculo"/>
              </w:rPr>
              <w:t>5.3.5.4</w:t>
            </w:r>
            <w:r w:rsidR="00D2433F">
              <w:rPr>
                <w:rFonts w:eastAsiaTheme="minorEastAsia" w:cstheme="minorBidi"/>
                <w:sz w:val="22"/>
                <w:szCs w:val="22"/>
                <w:lang w:val="es-419" w:eastAsia="es-419"/>
              </w:rPr>
              <w:tab/>
            </w:r>
            <w:r w:rsidR="00D2433F" w:rsidRPr="00AF2EC9">
              <w:rPr>
                <w:rStyle w:val="Hipervnculo"/>
              </w:rPr>
              <w:t>Rentabilidad</w:t>
            </w:r>
            <w:r w:rsidR="00D2433F">
              <w:rPr>
                <w:webHidden/>
              </w:rPr>
              <w:tab/>
            </w:r>
            <w:r w:rsidR="00D2433F">
              <w:rPr>
                <w:webHidden/>
              </w:rPr>
              <w:fldChar w:fldCharType="begin"/>
            </w:r>
            <w:r w:rsidR="00D2433F">
              <w:rPr>
                <w:webHidden/>
              </w:rPr>
              <w:instrText xml:space="preserve"> PAGEREF _Toc53482487 \h </w:instrText>
            </w:r>
            <w:r w:rsidR="00D2433F">
              <w:rPr>
                <w:webHidden/>
              </w:rPr>
            </w:r>
            <w:r w:rsidR="00D2433F">
              <w:rPr>
                <w:webHidden/>
              </w:rPr>
              <w:fldChar w:fldCharType="separate"/>
            </w:r>
            <w:r w:rsidR="00D2433F">
              <w:rPr>
                <w:webHidden/>
              </w:rPr>
              <w:t>23</w:t>
            </w:r>
            <w:r w:rsidR="00D2433F">
              <w:rPr>
                <w:webHidden/>
              </w:rPr>
              <w:fldChar w:fldCharType="end"/>
            </w:r>
          </w:hyperlink>
        </w:p>
        <w:p w14:paraId="56BAA88A" w14:textId="78429729"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88" w:history="1">
            <w:r w:rsidR="00D2433F" w:rsidRPr="00AF2EC9">
              <w:rPr>
                <w:rStyle w:val="Hipervnculo"/>
                <w14:scene3d>
                  <w14:camera w14:prst="orthographicFront"/>
                  <w14:lightRig w14:rig="threePt" w14:dir="t">
                    <w14:rot w14:lat="0" w14:lon="0" w14:rev="0"/>
                  </w14:lightRig>
                </w14:scene3d>
              </w:rPr>
              <w:t>5.4</w:t>
            </w:r>
            <w:r w:rsidR="00D2433F">
              <w:rPr>
                <w:rFonts w:eastAsiaTheme="minorEastAsia" w:cstheme="minorBidi"/>
                <w:smallCaps w:val="0"/>
                <w:sz w:val="22"/>
                <w:szCs w:val="22"/>
                <w:lang w:val="es-419" w:eastAsia="es-419"/>
              </w:rPr>
              <w:tab/>
            </w:r>
            <w:r w:rsidR="00D2433F" w:rsidRPr="00AF2EC9">
              <w:rPr>
                <w:rStyle w:val="Hipervnculo"/>
              </w:rPr>
              <w:t>Impacto Ambiental</w:t>
            </w:r>
            <w:r w:rsidR="00D2433F">
              <w:rPr>
                <w:webHidden/>
              </w:rPr>
              <w:tab/>
            </w:r>
            <w:r w:rsidR="00D2433F">
              <w:rPr>
                <w:webHidden/>
              </w:rPr>
              <w:fldChar w:fldCharType="begin"/>
            </w:r>
            <w:r w:rsidR="00D2433F">
              <w:rPr>
                <w:webHidden/>
              </w:rPr>
              <w:instrText xml:space="preserve"> PAGEREF _Toc53482488 \h </w:instrText>
            </w:r>
            <w:r w:rsidR="00D2433F">
              <w:rPr>
                <w:webHidden/>
              </w:rPr>
            </w:r>
            <w:r w:rsidR="00D2433F">
              <w:rPr>
                <w:webHidden/>
              </w:rPr>
              <w:fldChar w:fldCharType="separate"/>
            </w:r>
            <w:r w:rsidR="00D2433F">
              <w:rPr>
                <w:webHidden/>
              </w:rPr>
              <w:t>24</w:t>
            </w:r>
            <w:r w:rsidR="00D2433F">
              <w:rPr>
                <w:webHidden/>
              </w:rPr>
              <w:fldChar w:fldCharType="end"/>
            </w:r>
          </w:hyperlink>
        </w:p>
        <w:p w14:paraId="51E0A0C1" w14:textId="00FF6555"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89" w:history="1">
            <w:r w:rsidR="00D2433F" w:rsidRPr="00AF2EC9">
              <w:rPr>
                <w:rStyle w:val="Hipervnculo"/>
              </w:rPr>
              <w:t>5.4.1</w:t>
            </w:r>
            <w:r w:rsidR="00D2433F">
              <w:rPr>
                <w:rFonts w:eastAsiaTheme="minorEastAsia" w:cstheme="minorBidi"/>
                <w:i w:val="0"/>
                <w:iCs w:val="0"/>
                <w:sz w:val="22"/>
                <w:szCs w:val="22"/>
                <w:lang w:val="es-419" w:eastAsia="es-419"/>
              </w:rPr>
              <w:tab/>
            </w:r>
            <w:r w:rsidR="00D2433F" w:rsidRPr="00AF2EC9">
              <w:rPr>
                <w:rStyle w:val="Hipervnculo"/>
              </w:rPr>
              <w:t>Matriz de Leopold</w:t>
            </w:r>
            <w:r w:rsidR="00D2433F">
              <w:rPr>
                <w:webHidden/>
              </w:rPr>
              <w:tab/>
            </w:r>
            <w:r w:rsidR="00D2433F">
              <w:rPr>
                <w:webHidden/>
              </w:rPr>
              <w:fldChar w:fldCharType="begin"/>
            </w:r>
            <w:r w:rsidR="00D2433F">
              <w:rPr>
                <w:webHidden/>
              </w:rPr>
              <w:instrText xml:space="preserve"> PAGEREF _Toc53482489 \h </w:instrText>
            </w:r>
            <w:r w:rsidR="00D2433F">
              <w:rPr>
                <w:webHidden/>
              </w:rPr>
            </w:r>
            <w:r w:rsidR="00D2433F">
              <w:rPr>
                <w:webHidden/>
              </w:rPr>
              <w:fldChar w:fldCharType="separate"/>
            </w:r>
            <w:r w:rsidR="00D2433F">
              <w:rPr>
                <w:webHidden/>
              </w:rPr>
              <w:t>24</w:t>
            </w:r>
            <w:r w:rsidR="00D2433F">
              <w:rPr>
                <w:webHidden/>
              </w:rPr>
              <w:fldChar w:fldCharType="end"/>
            </w:r>
          </w:hyperlink>
        </w:p>
        <w:p w14:paraId="3183F829" w14:textId="156F4882"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0" w:history="1">
            <w:r w:rsidR="00D2433F" w:rsidRPr="00AF2EC9">
              <w:rPr>
                <w:rStyle w:val="Hipervnculo"/>
              </w:rPr>
              <w:t>5.4.2</w:t>
            </w:r>
            <w:r w:rsidR="00D2433F">
              <w:rPr>
                <w:rFonts w:eastAsiaTheme="minorEastAsia" w:cstheme="minorBidi"/>
                <w:i w:val="0"/>
                <w:iCs w:val="0"/>
                <w:sz w:val="22"/>
                <w:szCs w:val="22"/>
                <w:lang w:val="es-419" w:eastAsia="es-419"/>
              </w:rPr>
              <w:tab/>
            </w:r>
            <w:r w:rsidR="00D2433F" w:rsidRPr="00AF2EC9">
              <w:rPr>
                <w:rStyle w:val="Hipervnculo"/>
              </w:rPr>
              <w:t>Estrategias de mitigación de impacto</w:t>
            </w:r>
            <w:r w:rsidR="00D2433F">
              <w:rPr>
                <w:webHidden/>
              </w:rPr>
              <w:tab/>
            </w:r>
            <w:r w:rsidR="00D2433F">
              <w:rPr>
                <w:webHidden/>
              </w:rPr>
              <w:fldChar w:fldCharType="begin"/>
            </w:r>
            <w:r w:rsidR="00D2433F">
              <w:rPr>
                <w:webHidden/>
              </w:rPr>
              <w:instrText xml:space="preserve"> PAGEREF _Toc53482490 \h </w:instrText>
            </w:r>
            <w:r w:rsidR="00D2433F">
              <w:rPr>
                <w:webHidden/>
              </w:rPr>
            </w:r>
            <w:r w:rsidR="00D2433F">
              <w:rPr>
                <w:webHidden/>
              </w:rPr>
              <w:fldChar w:fldCharType="separate"/>
            </w:r>
            <w:r w:rsidR="00D2433F">
              <w:rPr>
                <w:webHidden/>
              </w:rPr>
              <w:t>24</w:t>
            </w:r>
            <w:r w:rsidR="00D2433F">
              <w:rPr>
                <w:webHidden/>
              </w:rPr>
              <w:fldChar w:fldCharType="end"/>
            </w:r>
          </w:hyperlink>
        </w:p>
        <w:p w14:paraId="2ED413E3" w14:textId="7CE80F80"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491" w:history="1">
            <w:r w:rsidR="00D2433F" w:rsidRPr="00AF2EC9">
              <w:rPr>
                <w:rStyle w:val="Hipervnculo"/>
              </w:rPr>
              <w:t>V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Metodología</w:t>
            </w:r>
            <w:r w:rsidR="00D2433F">
              <w:rPr>
                <w:webHidden/>
              </w:rPr>
              <w:tab/>
            </w:r>
            <w:r w:rsidR="00D2433F">
              <w:rPr>
                <w:webHidden/>
              </w:rPr>
              <w:fldChar w:fldCharType="begin"/>
            </w:r>
            <w:r w:rsidR="00D2433F">
              <w:rPr>
                <w:webHidden/>
              </w:rPr>
              <w:instrText xml:space="preserve"> PAGEREF _Toc53482491 \h </w:instrText>
            </w:r>
            <w:r w:rsidR="00D2433F">
              <w:rPr>
                <w:webHidden/>
              </w:rPr>
            </w:r>
            <w:r w:rsidR="00D2433F">
              <w:rPr>
                <w:webHidden/>
              </w:rPr>
              <w:fldChar w:fldCharType="separate"/>
            </w:r>
            <w:r w:rsidR="00D2433F">
              <w:rPr>
                <w:webHidden/>
              </w:rPr>
              <w:t>24</w:t>
            </w:r>
            <w:r w:rsidR="00D2433F">
              <w:rPr>
                <w:webHidden/>
              </w:rPr>
              <w:fldChar w:fldCharType="end"/>
            </w:r>
          </w:hyperlink>
        </w:p>
        <w:p w14:paraId="190BC0E3" w14:textId="4E6C648D"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93" w:history="1">
            <w:r w:rsidR="00D2433F" w:rsidRPr="00AF2EC9">
              <w:rPr>
                <w:rStyle w:val="Hipervnculo"/>
                <w14:scene3d>
                  <w14:camera w14:prst="orthographicFront"/>
                  <w14:lightRig w14:rig="threePt" w14:dir="t">
                    <w14:rot w14:lat="0" w14:lon="0" w14:rev="0"/>
                  </w14:lightRig>
                </w14:scene3d>
              </w:rPr>
              <w:t>6.1</w:t>
            </w:r>
            <w:r w:rsidR="00D2433F">
              <w:rPr>
                <w:rFonts w:eastAsiaTheme="minorEastAsia" w:cstheme="minorBidi"/>
                <w:smallCaps w:val="0"/>
                <w:sz w:val="22"/>
                <w:szCs w:val="22"/>
                <w:lang w:val="es-419" w:eastAsia="es-419"/>
              </w:rPr>
              <w:tab/>
            </w:r>
            <w:r w:rsidR="00D2433F" w:rsidRPr="00AF2EC9">
              <w:rPr>
                <w:rStyle w:val="Hipervnculo"/>
                <w:i/>
                <w:iCs/>
              </w:rPr>
              <w:t xml:space="preserve">Capitulo I. </w:t>
            </w:r>
            <w:r w:rsidR="00D2433F" w:rsidRPr="00AF2EC9">
              <w:rPr>
                <w:rStyle w:val="Hipervnculo"/>
              </w:rPr>
              <w:t>Estudio de Mercado</w:t>
            </w:r>
            <w:r w:rsidR="00D2433F">
              <w:rPr>
                <w:webHidden/>
              </w:rPr>
              <w:tab/>
            </w:r>
            <w:r w:rsidR="00D2433F">
              <w:rPr>
                <w:webHidden/>
              </w:rPr>
              <w:fldChar w:fldCharType="begin"/>
            </w:r>
            <w:r w:rsidR="00D2433F">
              <w:rPr>
                <w:webHidden/>
              </w:rPr>
              <w:instrText xml:space="preserve"> PAGEREF _Toc53482493 \h </w:instrText>
            </w:r>
            <w:r w:rsidR="00D2433F">
              <w:rPr>
                <w:webHidden/>
              </w:rPr>
            </w:r>
            <w:r w:rsidR="00D2433F">
              <w:rPr>
                <w:webHidden/>
              </w:rPr>
              <w:fldChar w:fldCharType="separate"/>
            </w:r>
            <w:r w:rsidR="00D2433F">
              <w:rPr>
                <w:webHidden/>
              </w:rPr>
              <w:t>24</w:t>
            </w:r>
            <w:r w:rsidR="00D2433F">
              <w:rPr>
                <w:webHidden/>
              </w:rPr>
              <w:fldChar w:fldCharType="end"/>
            </w:r>
          </w:hyperlink>
        </w:p>
        <w:p w14:paraId="72F37AA3" w14:textId="743E22DE"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4" w:history="1">
            <w:r w:rsidR="00D2433F" w:rsidRPr="00AF2EC9">
              <w:rPr>
                <w:rStyle w:val="Hipervnculo"/>
              </w:rPr>
              <w:t>6.1.1</w:t>
            </w:r>
            <w:r w:rsidR="00D2433F">
              <w:rPr>
                <w:rFonts w:eastAsiaTheme="minorEastAsia" w:cstheme="minorBidi"/>
                <w:i w:val="0"/>
                <w:iCs w:val="0"/>
                <w:sz w:val="22"/>
                <w:szCs w:val="22"/>
                <w:lang w:val="es-419" w:eastAsia="es-419"/>
              </w:rPr>
              <w:tab/>
            </w:r>
            <w:r w:rsidR="00D2433F" w:rsidRPr="00AF2EC9">
              <w:rPr>
                <w:rStyle w:val="Hipervnculo"/>
              </w:rPr>
              <w:t>Misión</w:t>
            </w:r>
            <w:r w:rsidR="00D2433F">
              <w:rPr>
                <w:webHidden/>
              </w:rPr>
              <w:tab/>
            </w:r>
            <w:r w:rsidR="00D2433F">
              <w:rPr>
                <w:webHidden/>
              </w:rPr>
              <w:fldChar w:fldCharType="begin"/>
            </w:r>
            <w:r w:rsidR="00D2433F">
              <w:rPr>
                <w:webHidden/>
              </w:rPr>
              <w:instrText xml:space="preserve"> PAGEREF _Toc53482494 \h </w:instrText>
            </w:r>
            <w:r w:rsidR="00D2433F">
              <w:rPr>
                <w:webHidden/>
              </w:rPr>
            </w:r>
            <w:r w:rsidR="00D2433F">
              <w:rPr>
                <w:webHidden/>
              </w:rPr>
              <w:fldChar w:fldCharType="separate"/>
            </w:r>
            <w:r w:rsidR="00D2433F">
              <w:rPr>
                <w:webHidden/>
              </w:rPr>
              <w:t>24</w:t>
            </w:r>
            <w:r w:rsidR="00D2433F">
              <w:rPr>
                <w:webHidden/>
              </w:rPr>
              <w:fldChar w:fldCharType="end"/>
            </w:r>
          </w:hyperlink>
        </w:p>
        <w:p w14:paraId="01B4A592" w14:textId="4AFA31D1"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5" w:history="1">
            <w:r w:rsidR="00D2433F" w:rsidRPr="00AF2EC9">
              <w:rPr>
                <w:rStyle w:val="Hipervnculo"/>
              </w:rPr>
              <w:t>6.1.2</w:t>
            </w:r>
            <w:r w:rsidR="00D2433F">
              <w:rPr>
                <w:rFonts w:eastAsiaTheme="minorEastAsia" w:cstheme="minorBidi"/>
                <w:i w:val="0"/>
                <w:iCs w:val="0"/>
                <w:sz w:val="22"/>
                <w:szCs w:val="22"/>
                <w:lang w:val="es-419" w:eastAsia="es-419"/>
              </w:rPr>
              <w:tab/>
            </w:r>
            <w:r w:rsidR="00D2433F" w:rsidRPr="00AF2EC9">
              <w:rPr>
                <w:rStyle w:val="Hipervnculo"/>
              </w:rPr>
              <w:t>Visión</w:t>
            </w:r>
            <w:r w:rsidR="00D2433F">
              <w:rPr>
                <w:webHidden/>
              </w:rPr>
              <w:tab/>
            </w:r>
            <w:r w:rsidR="00D2433F">
              <w:rPr>
                <w:webHidden/>
              </w:rPr>
              <w:fldChar w:fldCharType="begin"/>
            </w:r>
            <w:r w:rsidR="00D2433F">
              <w:rPr>
                <w:webHidden/>
              </w:rPr>
              <w:instrText xml:space="preserve"> PAGEREF _Toc53482495 \h </w:instrText>
            </w:r>
            <w:r w:rsidR="00D2433F">
              <w:rPr>
                <w:webHidden/>
              </w:rPr>
            </w:r>
            <w:r w:rsidR="00D2433F">
              <w:rPr>
                <w:webHidden/>
              </w:rPr>
              <w:fldChar w:fldCharType="separate"/>
            </w:r>
            <w:r w:rsidR="00D2433F">
              <w:rPr>
                <w:webHidden/>
              </w:rPr>
              <w:t>24</w:t>
            </w:r>
            <w:r w:rsidR="00D2433F">
              <w:rPr>
                <w:webHidden/>
              </w:rPr>
              <w:fldChar w:fldCharType="end"/>
            </w:r>
          </w:hyperlink>
        </w:p>
        <w:p w14:paraId="0A408A50" w14:textId="359AA098"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6" w:history="1">
            <w:r w:rsidR="00D2433F" w:rsidRPr="00AF2EC9">
              <w:rPr>
                <w:rStyle w:val="Hipervnculo"/>
              </w:rPr>
              <w:t>6.1.3</w:t>
            </w:r>
            <w:r w:rsidR="00D2433F">
              <w:rPr>
                <w:rFonts w:eastAsiaTheme="minorEastAsia" w:cstheme="minorBidi"/>
                <w:i w:val="0"/>
                <w:iCs w:val="0"/>
                <w:sz w:val="22"/>
                <w:szCs w:val="22"/>
                <w:lang w:val="es-419" w:eastAsia="es-419"/>
              </w:rPr>
              <w:tab/>
            </w:r>
            <w:r w:rsidR="00D2433F" w:rsidRPr="00AF2EC9">
              <w:rPr>
                <w:rStyle w:val="Hipervnculo"/>
              </w:rPr>
              <w:t>Segmento de mercado</w:t>
            </w:r>
            <w:r w:rsidR="00D2433F">
              <w:rPr>
                <w:webHidden/>
              </w:rPr>
              <w:tab/>
            </w:r>
            <w:r w:rsidR="00D2433F">
              <w:rPr>
                <w:webHidden/>
              </w:rPr>
              <w:fldChar w:fldCharType="begin"/>
            </w:r>
            <w:r w:rsidR="00D2433F">
              <w:rPr>
                <w:webHidden/>
              </w:rPr>
              <w:instrText xml:space="preserve"> PAGEREF _Toc53482496 \h </w:instrText>
            </w:r>
            <w:r w:rsidR="00D2433F">
              <w:rPr>
                <w:webHidden/>
              </w:rPr>
            </w:r>
            <w:r w:rsidR="00D2433F">
              <w:rPr>
                <w:webHidden/>
              </w:rPr>
              <w:fldChar w:fldCharType="separate"/>
            </w:r>
            <w:r w:rsidR="00D2433F">
              <w:rPr>
                <w:webHidden/>
              </w:rPr>
              <w:t>25</w:t>
            </w:r>
            <w:r w:rsidR="00D2433F">
              <w:rPr>
                <w:webHidden/>
              </w:rPr>
              <w:fldChar w:fldCharType="end"/>
            </w:r>
          </w:hyperlink>
        </w:p>
        <w:p w14:paraId="6906E259" w14:textId="393C95FD"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7" w:history="1">
            <w:r w:rsidR="00D2433F" w:rsidRPr="00AF2EC9">
              <w:rPr>
                <w:rStyle w:val="Hipervnculo"/>
              </w:rPr>
              <w:t>6.1.4</w:t>
            </w:r>
            <w:r w:rsidR="00D2433F">
              <w:rPr>
                <w:rFonts w:eastAsiaTheme="minorEastAsia" w:cstheme="minorBidi"/>
                <w:i w:val="0"/>
                <w:iCs w:val="0"/>
                <w:sz w:val="22"/>
                <w:szCs w:val="22"/>
                <w:lang w:val="es-419" w:eastAsia="es-419"/>
              </w:rPr>
              <w:tab/>
            </w:r>
            <w:r w:rsidR="00D2433F" w:rsidRPr="00AF2EC9">
              <w:rPr>
                <w:rStyle w:val="Hipervnculo"/>
              </w:rPr>
              <w:t>Investigación de mercado</w:t>
            </w:r>
            <w:r w:rsidR="00D2433F">
              <w:rPr>
                <w:webHidden/>
              </w:rPr>
              <w:tab/>
            </w:r>
            <w:r w:rsidR="00D2433F">
              <w:rPr>
                <w:webHidden/>
              </w:rPr>
              <w:fldChar w:fldCharType="begin"/>
            </w:r>
            <w:r w:rsidR="00D2433F">
              <w:rPr>
                <w:webHidden/>
              </w:rPr>
              <w:instrText xml:space="preserve"> PAGEREF _Toc53482497 \h </w:instrText>
            </w:r>
            <w:r w:rsidR="00D2433F">
              <w:rPr>
                <w:webHidden/>
              </w:rPr>
            </w:r>
            <w:r w:rsidR="00D2433F">
              <w:rPr>
                <w:webHidden/>
              </w:rPr>
              <w:fldChar w:fldCharType="separate"/>
            </w:r>
            <w:r w:rsidR="00D2433F">
              <w:rPr>
                <w:webHidden/>
              </w:rPr>
              <w:t>25</w:t>
            </w:r>
            <w:r w:rsidR="00D2433F">
              <w:rPr>
                <w:webHidden/>
              </w:rPr>
              <w:fldChar w:fldCharType="end"/>
            </w:r>
          </w:hyperlink>
        </w:p>
        <w:p w14:paraId="48266583" w14:textId="645A6364"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8" w:history="1">
            <w:r w:rsidR="00D2433F" w:rsidRPr="00AF2EC9">
              <w:rPr>
                <w:rStyle w:val="Hipervnculo"/>
                <w:rFonts w:cs="Helvetica"/>
              </w:rPr>
              <w:t>6.1.5</w:t>
            </w:r>
            <w:r w:rsidR="00D2433F">
              <w:rPr>
                <w:rFonts w:eastAsiaTheme="minorEastAsia" w:cstheme="minorBidi"/>
                <w:i w:val="0"/>
                <w:iCs w:val="0"/>
                <w:sz w:val="22"/>
                <w:szCs w:val="22"/>
                <w:lang w:val="es-419" w:eastAsia="es-419"/>
              </w:rPr>
              <w:tab/>
            </w:r>
            <w:r w:rsidR="00D2433F" w:rsidRPr="00AF2EC9">
              <w:rPr>
                <w:rStyle w:val="Hipervnculo"/>
              </w:rPr>
              <w:t>Análisis de la oferta</w:t>
            </w:r>
            <w:r w:rsidR="00D2433F">
              <w:rPr>
                <w:webHidden/>
              </w:rPr>
              <w:tab/>
            </w:r>
            <w:r w:rsidR="00D2433F">
              <w:rPr>
                <w:webHidden/>
              </w:rPr>
              <w:fldChar w:fldCharType="begin"/>
            </w:r>
            <w:r w:rsidR="00D2433F">
              <w:rPr>
                <w:webHidden/>
              </w:rPr>
              <w:instrText xml:space="preserve"> PAGEREF _Toc53482498 \h </w:instrText>
            </w:r>
            <w:r w:rsidR="00D2433F">
              <w:rPr>
                <w:webHidden/>
              </w:rPr>
            </w:r>
            <w:r w:rsidR="00D2433F">
              <w:rPr>
                <w:webHidden/>
              </w:rPr>
              <w:fldChar w:fldCharType="separate"/>
            </w:r>
            <w:r w:rsidR="00D2433F">
              <w:rPr>
                <w:webHidden/>
              </w:rPr>
              <w:t>25</w:t>
            </w:r>
            <w:r w:rsidR="00D2433F">
              <w:rPr>
                <w:webHidden/>
              </w:rPr>
              <w:fldChar w:fldCharType="end"/>
            </w:r>
          </w:hyperlink>
        </w:p>
        <w:p w14:paraId="04112072" w14:textId="14A8D8FE"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9" w:history="1">
            <w:r w:rsidR="00D2433F" w:rsidRPr="00AF2EC9">
              <w:rPr>
                <w:rStyle w:val="Hipervnculo"/>
                <w:rFonts w:cs="Helvetica"/>
              </w:rPr>
              <w:t>6.1.6</w:t>
            </w:r>
            <w:r w:rsidR="00D2433F">
              <w:rPr>
                <w:rFonts w:eastAsiaTheme="minorEastAsia" w:cstheme="minorBidi"/>
                <w:i w:val="0"/>
                <w:iCs w:val="0"/>
                <w:sz w:val="22"/>
                <w:szCs w:val="22"/>
                <w:lang w:val="es-419" w:eastAsia="es-419"/>
              </w:rPr>
              <w:tab/>
            </w:r>
            <w:r w:rsidR="00D2433F" w:rsidRPr="00AF2EC9">
              <w:rPr>
                <w:rStyle w:val="Hipervnculo"/>
              </w:rPr>
              <w:t>Aná</w:t>
            </w:r>
            <w:r w:rsidR="00D2433F" w:rsidRPr="00AF2EC9">
              <w:rPr>
                <w:rStyle w:val="Hipervnculo"/>
              </w:rPr>
              <w:t>l</w:t>
            </w:r>
            <w:r w:rsidR="00D2433F" w:rsidRPr="00AF2EC9">
              <w:rPr>
                <w:rStyle w:val="Hipervnculo"/>
              </w:rPr>
              <w:t>isis de demanda</w:t>
            </w:r>
            <w:r w:rsidR="00D2433F">
              <w:rPr>
                <w:webHidden/>
              </w:rPr>
              <w:tab/>
            </w:r>
            <w:r w:rsidR="00D2433F">
              <w:rPr>
                <w:webHidden/>
              </w:rPr>
              <w:fldChar w:fldCharType="begin"/>
            </w:r>
            <w:r w:rsidR="00D2433F">
              <w:rPr>
                <w:webHidden/>
              </w:rPr>
              <w:instrText xml:space="preserve"> PAGEREF _Toc53482499 \h </w:instrText>
            </w:r>
            <w:r w:rsidR="00D2433F">
              <w:rPr>
                <w:webHidden/>
              </w:rPr>
            </w:r>
            <w:r w:rsidR="00D2433F">
              <w:rPr>
                <w:webHidden/>
              </w:rPr>
              <w:fldChar w:fldCharType="separate"/>
            </w:r>
            <w:r w:rsidR="00D2433F">
              <w:rPr>
                <w:webHidden/>
              </w:rPr>
              <w:t>26</w:t>
            </w:r>
            <w:r w:rsidR="00D2433F">
              <w:rPr>
                <w:webHidden/>
              </w:rPr>
              <w:fldChar w:fldCharType="end"/>
            </w:r>
          </w:hyperlink>
        </w:p>
        <w:p w14:paraId="20165E54" w14:textId="0F89F939"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0" w:history="1">
            <w:r w:rsidR="00D2433F" w:rsidRPr="00AF2EC9">
              <w:rPr>
                <w:rStyle w:val="Hipervnculo"/>
              </w:rPr>
              <w:t>6.1.6.1</w:t>
            </w:r>
            <w:r w:rsidR="00D2433F">
              <w:rPr>
                <w:rFonts w:eastAsiaTheme="minorEastAsia" w:cstheme="minorBidi"/>
                <w:sz w:val="22"/>
                <w:szCs w:val="22"/>
                <w:lang w:val="es-419" w:eastAsia="es-419"/>
              </w:rPr>
              <w:tab/>
            </w:r>
            <w:r w:rsidR="00D2433F" w:rsidRPr="00AF2EC9">
              <w:rPr>
                <w:rStyle w:val="Hipervnculo"/>
              </w:rPr>
              <w:t>Demanda potencial</w:t>
            </w:r>
            <w:r w:rsidR="00D2433F">
              <w:rPr>
                <w:webHidden/>
              </w:rPr>
              <w:tab/>
            </w:r>
            <w:r w:rsidR="00D2433F">
              <w:rPr>
                <w:webHidden/>
              </w:rPr>
              <w:fldChar w:fldCharType="begin"/>
            </w:r>
            <w:r w:rsidR="00D2433F">
              <w:rPr>
                <w:webHidden/>
              </w:rPr>
              <w:instrText xml:space="preserve"> PAGEREF _Toc53482500 \h </w:instrText>
            </w:r>
            <w:r w:rsidR="00D2433F">
              <w:rPr>
                <w:webHidden/>
              </w:rPr>
            </w:r>
            <w:r w:rsidR="00D2433F">
              <w:rPr>
                <w:webHidden/>
              </w:rPr>
              <w:fldChar w:fldCharType="separate"/>
            </w:r>
            <w:r w:rsidR="00D2433F">
              <w:rPr>
                <w:webHidden/>
              </w:rPr>
              <w:t>27</w:t>
            </w:r>
            <w:r w:rsidR="00D2433F">
              <w:rPr>
                <w:webHidden/>
              </w:rPr>
              <w:fldChar w:fldCharType="end"/>
            </w:r>
          </w:hyperlink>
        </w:p>
        <w:p w14:paraId="152D76BD" w14:textId="6297301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1" w:history="1">
            <w:r w:rsidR="00D2433F" w:rsidRPr="00AF2EC9">
              <w:rPr>
                <w:rStyle w:val="Hipervnculo"/>
              </w:rPr>
              <w:t>6.1.6.2</w:t>
            </w:r>
            <w:r w:rsidR="00D2433F">
              <w:rPr>
                <w:rFonts w:eastAsiaTheme="minorEastAsia" w:cstheme="minorBidi"/>
                <w:sz w:val="22"/>
                <w:szCs w:val="22"/>
                <w:lang w:val="es-419" w:eastAsia="es-419"/>
              </w:rPr>
              <w:tab/>
            </w:r>
            <w:r w:rsidR="00D2433F" w:rsidRPr="00AF2EC9">
              <w:rPr>
                <w:rStyle w:val="Hipervnculo"/>
              </w:rPr>
              <w:t>Demanda real</w:t>
            </w:r>
            <w:r w:rsidR="00D2433F">
              <w:rPr>
                <w:webHidden/>
              </w:rPr>
              <w:tab/>
            </w:r>
            <w:r w:rsidR="00D2433F">
              <w:rPr>
                <w:webHidden/>
              </w:rPr>
              <w:fldChar w:fldCharType="begin"/>
            </w:r>
            <w:r w:rsidR="00D2433F">
              <w:rPr>
                <w:webHidden/>
              </w:rPr>
              <w:instrText xml:space="preserve"> PAGEREF _Toc53482501 \h </w:instrText>
            </w:r>
            <w:r w:rsidR="00D2433F">
              <w:rPr>
                <w:webHidden/>
              </w:rPr>
            </w:r>
            <w:r w:rsidR="00D2433F">
              <w:rPr>
                <w:webHidden/>
              </w:rPr>
              <w:fldChar w:fldCharType="separate"/>
            </w:r>
            <w:r w:rsidR="00D2433F">
              <w:rPr>
                <w:webHidden/>
              </w:rPr>
              <w:t>27</w:t>
            </w:r>
            <w:r w:rsidR="00D2433F">
              <w:rPr>
                <w:webHidden/>
              </w:rPr>
              <w:fldChar w:fldCharType="end"/>
            </w:r>
          </w:hyperlink>
        </w:p>
        <w:p w14:paraId="0C30E94F" w14:textId="181A4F5F"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502" w:history="1">
            <w:r w:rsidR="00D2433F" w:rsidRPr="00AF2EC9">
              <w:rPr>
                <w:rStyle w:val="Hipervnculo"/>
              </w:rPr>
              <w:t>6.1.7</w:t>
            </w:r>
            <w:r w:rsidR="00D2433F">
              <w:rPr>
                <w:rFonts w:eastAsiaTheme="minorEastAsia" w:cstheme="minorBidi"/>
                <w:i w:val="0"/>
                <w:iCs w:val="0"/>
                <w:sz w:val="22"/>
                <w:szCs w:val="22"/>
                <w:lang w:val="es-419" w:eastAsia="es-419"/>
              </w:rPr>
              <w:tab/>
            </w:r>
            <w:r w:rsidR="00D2433F" w:rsidRPr="00AF2EC9">
              <w:rPr>
                <w:rStyle w:val="Hipervnculo"/>
              </w:rPr>
              <w:t>Mix del marketing</w:t>
            </w:r>
            <w:r w:rsidR="00D2433F">
              <w:rPr>
                <w:webHidden/>
              </w:rPr>
              <w:tab/>
            </w:r>
            <w:r w:rsidR="00D2433F">
              <w:rPr>
                <w:webHidden/>
              </w:rPr>
              <w:fldChar w:fldCharType="begin"/>
            </w:r>
            <w:r w:rsidR="00D2433F">
              <w:rPr>
                <w:webHidden/>
              </w:rPr>
              <w:instrText xml:space="preserve"> PAGEREF _Toc53482502 \h </w:instrText>
            </w:r>
            <w:r w:rsidR="00D2433F">
              <w:rPr>
                <w:webHidden/>
              </w:rPr>
            </w:r>
            <w:r w:rsidR="00D2433F">
              <w:rPr>
                <w:webHidden/>
              </w:rPr>
              <w:fldChar w:fldCharType="separate"/>
            </w:r>
            <w:r w:rsidR="00D2433F">
              <w:rPr>
                <w:webHidden/>
              </w:rPr>
              <w:t>27</w:t>
            </w:r>
            <w:r w:rsidR="00D2433F">
              <w:rPr>
                <w:webHidden/>
              </w:rPr>
              <w:fldChar w:fldCharType="end"/>
            </w:r>
          </w:hyperlink>
        </w:p>
        <w:p w14:paraId="4B733B76" w14:textId="64CC88F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3" w:history="1">
            <w:r w:rsidR="00D2433F" w:rsidRPr="00AF2EC9">
              <w:rPr>
                <w:rStyle w:val="Hipervnculo"/>
              </w:rPr>
              <w:t>6.1.7.1</w:t>
            </w:r>
            <w:r w:rsidR="00D2433F">
              <w:rPr>
                <w:rFonts w:eastAsiaTheme="minorEastAsia" w:cstheme="minorBidi"/>
                <w:sz w:val="22"/>
                <w:szCs w:val="22"/>
                <w:lang w:val="es-419" w:eastAsia="es-419"/>
              </w:rPr>
              <w:tab/>
            </w:r>
            <w:r w:rsidR="00D2433F" w:rsidRPr="00AF2EC9">
              <w:rPr>
                <w:rStyle w:val="Hipervnculo"/>
              </w:rPr>
              <w:t>Estrategias de Producto</w:t>
            </w:r>
            <w:r w:rsidR="00D2433F">
              <w:rPr>
                <w:webHidden/>
              </w:rPr>
              <w:tab/>
            </w:r>
            <w:r w:rsidR="00D2433F">
              <w:rPr>
                <w:webHidden/>
              </w:rPr>
              <w:fldChar w:fldCharType="begin"/>
            </w:r>
            <w:r w:rsidR="00D2433F">
              <w:rPr>
                <w:webHidden/>
              </w:rPr>
              <w:instrText xml:space="preserve"> PAGEREF _Toc53482503 \h </w:instrText>
            </w:r>
            <w:r w:rsidR="00D2433F">
              <w:rPr>
                <w:webHidden/>
              </w:rPr>
            </w:r>
            <w:r w:rsidR="00D2433F">
              <w:rPr>
                <w:webHidden/>
              </w:rPr>
              <w:fldChar w:fldCharType="separate"/>
            </w:r>
            <w:r w:rsidR="00D2433F">
              <w:rPr>
                <w:webHidden/>
              </w:rPr>
              <w:t>27</w:t>
            </w:r>
            <w:r w:rsidR="00D2433F">
              <w:rPr>
                <w:webHidden/>
              </w:rPr>
              <w:fldChar w:fldCharType="end"/>
            </w:r>
          </w:hyperlink>
        </w:p>
        <w:p w14:paraId="1EBD0DD0" w14:textId="7E10CDBC"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4" w:history="1">
            <w:r w:rsidR="00D2433F" w:rsidRPr="00AF2EC9">
              <w:rPr>
                <w:rStyle w:val="Hipervnculo"/>
              </w:rPr>
              <w:t>6.1.7.2</w:t>
            </w:r>
            <w:r w:rsidR="00D2433F">
              <w:rPr>
                <w:rFonts w:eastAsiaTheme="minorEastAsia" w:cstheme="minorBidi"/>
                <w:sz w:val="22"/>
                <w:szCs w:val="22"/>
                <w:lang w:val="es-419" w:eastAsia="es-419"/>
              </w:rPr>
              <w:tab/>
            </w:r>
            <w:r w:rsidR="00D2433F" w:rsidRPr="00AF2EC9">
              <w:rPr>
                <w:rStyle w:val="Hipervnculo"/>
              </w:rPr>
              <w:t>Determinación y estrategias de precio</w:t>
            </w:r>
            <w:r w:rsidR="00D2433F">
              <w:rPr>
                <w:webHidden/>
              </w:rPr>
              <w:tab/>
            </w:r>
            <w:r w:rsidR="00D2433F">
              <w:rPr>
                <w:webHidden/>
              </w:rPr>
              <w:fldChar w:fldCharType="begin"/>
            </w:r>
            <w:r w:rsidR="00D2433F">
              <w:rPr>
                <w:webHidden/>
              </w:rPr>
              <w:instrText xml:space="preserve"> PAGEREF _Toc53482504 \h </w:instrText>
            </w:r>
            <w:r w:rsidR="00D2433F">
              <w:rPr>
                <w:webHidden/>
              </w:rPr>
            </w:r>
            <w:r w:rsidR="00D2433F">
              <w:rPr>
                <w:webHidden/>
              </w:rPr>
              <w:fldChar w:fldCharType="separate"/>
            </w:r>
            <w:r w:rsidR="00D2433F">
              <w:rPr>
                <w:webHidden/>
              </w:rPr>
              <w:t>27</w:t>
            </w:r>
            <w:r w:rsidR="00D2433F">
              <w:rPr>
                <w:webHidden/>
              </w:rPr>
              <w:fldChar w:fldCharType="end"/>
            </w:r>
          </w:hyperlink>
        </w:p>
        <w:p w14:paraId="55C7A646" w14:textId="243027B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5" w:history="1">
            <w:r w:rsidR="00D2433F" w:rsidRPr="00AF2EC9">
              <w:rPr>
                <w:rStyle w:val="Hipervnculo"/>
              </w:rPr>
              <w:t>6.1.7.3</w:t>
            </w:r>
            <w:r w:rsidR="00D2433F">
              <w:rPr>
                <w:rFonts w:eastAsiaTheme="minorEastAsia" w:cstheme="minorBidi"/>
                <w:sz w:val="22"/>
                <w:szCs w:val="22"/>
                <w:lang w:val="es-419" w:eastAsia="es-419"/>
              </w:rPr>
              <w:tab/>
            </w:r>
            <w:r w:rsidR="00D2433F" w:rsidRPr="00AF2EC9">
              <w:rPr>
                <w:rStyle w:val="Hipervnculo"/>
              </w:rPr>
              <w:t>Estrategias de distribución</w:t>
            </w:r>
            <w:r w:rsidR="00D2433F">
              <w:rPr>
                <w:webHidden/>
              </w:rPr>
              <w:tab/>
            </w:r>
            <w:r w:rsidR="00D2433F">
              <w:rPr>
                <w:webHidden/>
              </w:rPr>
              <w:fldChar w:fldCharType="begin"/>
            </w:r>
            <w:r w:rsidR="00D2433F">
              <w:rPr>
                <w:webHidden/>
              </w:rPr>
              <w:instrText xml:space="preserve"> PAGEREF _Toc53482505 \h </w:instrText>
            </w:r>
            <w:r w:rsidR="00D2433F">
              <w:rPr>
                <w:webHidden/>
              </w:rPr>
            </w:r>
            <w:r w:rsidR="00D2433F">
              <w:rPr>
                <w:webHidden/>
              </w:rPr>
              <w:fldChar w:fldCharType="separate"/>
            </w:r>
            <w:r w:rsidR="00D2433F">
              <w:rPr>
                <w:webHidden/>
              </w:rPr>
              <w:t>27</w:t>
            </w:r>
            <w:r w:rsidR="00D2433F">
              <w:rPr>
                <w:webHidden/>
              </w:rPr>
              <w:fldChar w:fldCharType="end"/>
            </w:r>
          </w:hyperlink>
        </w:p>
        <w:p w14:paraId="6742B0BB" w14:textId="7A480C49"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6" w:history="1">
            <w:r w:rsidR="00D2433F" w:rsidRPr="00AF2EC9">
              <w:rPr>
                <w:rStyle w:val="Hipervnculo"/>
              </w:rPr>
              <w:t>6.1.7.4</w:t>
            </w:r>
            <w:r w:rsidR="00D2433F">
              <w:rPr>
                <w:rFonts w:eastAsiaTheme="minorEastAsia" w:cstheme="minorBidi"/>
                <w:sz w:val="22"/>
                <w:szCs w:val="22"/>
                <w:lang w:val="es-419" w:eastAsia="es-419"/>
              </w:rPr>
              <w:tab/>
            </w:r>
            <w:r w:rsidR="00D2433F" w:rsidRPr="00AF2EC9">
              <w:rPr>
                <w:rStyle w:val="Hipervnculo"/>
              </w:rPr>
              <w:t>Estrategias de comercialización</w:t>
            </w:r>
            <w:r w:rsidR="00D2433F">
              <w:rPr>
                <w:webHidden/>
              </w:rPr>
              <w:tab/>
            </w:r>
            <w:r w:rsidR="00D2433F">
              <w:rPr>
                <w:webHidden/>
              </w:rPr>
              <w:fldChar w:fldCharType="begin"/>
            </w:r>
            <w:r w:rsidR="00D2433F">
              <w:rPr>
                <w:webHidden/>
              </w:rPr>
              <w:instrText xml:space="preserve"> PAGEREF _Toc53482506 \h </w:instrText>
            </w:r>
            <w:r w:rsidR="00D2433F">
              <w:rPr>
                <w:webHidden/>
              </w:rPr>
            </w:r>
            <w:r w:rsidR="00D2433F">
              <w:rPr>
                <w:webHidden/>
              </w:rPr>
              <w:fldChar w:fldCharType="separate"/>
            </w:r>
            <w:r w:rsidR="00D2433F">
              <w:rPr>
                <w:webHidden/>
              </w:rPr>
              <w:t>27</w:t>
            </w:r>
            <w:r w:rsidR="00D2433F">
              <w:rPr>
                <w:webHidden/>
              </w:rPr>
              <w:fldChar w:fldCharType="end"/>
            </w:r>
          </w:hyperlink>
        </w:p>
        <w:p w14:paraId="0482E5F5" w14:textId="6FB746D3"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507" w:history="1">
            <w:r w:rsidR="00D2433F" w:rsidRPr="00AF2EC9">
              <w:rPr>
                <w:rStyle w:val="Hipervnculo"/>
                <w:rFonts w:cs="Helvetica"/>
              </w:rPr>
              <w:t>6.1.8</w:t>
            </w:r>
            <w:r w:rsidR="00D2433F">
              <w:rPr>
                <w:rFonts w:eastAsiaTheme="minorEastAsia" w:cstheme="minorBidi"/>
                <w:i w:val="0"/>
                <w:iCs w:val="0"/>
                <w:sz w:val="22"/>
                <w:szCs w:val="22"/>
                <w:lang w:val="es-419" w:eastAsia="es-419"/>
              </w:rPr>
              <w:tab/>
            </w:r>
            <w:r w:rsidR="00D2433F" w:rsidRPr="00AF2EC9">
              <w:rPr>
                <w:rStyle w:val="Hipervnculo"/>
              </w:rPr>
              <w:t>Análisis del entorno y de la industria</w:t>
            </w:r>
            <w:r w:rsidR="00D2433F">
              <w:rPr>
                <w:webHidden/>
              </w:rPr>
              <w:tab/>
            </w:r>
            <w:r w:rsidR="00D2433F">
              <w:rPr>
                <w:webHidden/>
              </w:rPr>
              <w:fldChar w:fldCharType="begin"/>
            </w:r>
            <w:r w:rsidR="00D2433F">
              <w:rPr>
                <w:webHidden/>
              </w:rPr>
              <w:instrText xml:space="preserve"> PAGEREF _Toc53482507 \h </w:instrText>
            </w:r>
            <w:r w:rsidR="00D2433F">
              <w:rPr>
                <w:webHidden/>
              </w:rPr>
            </w:r>
            <w:r w:rsidR="00D2433F">
              <w:rPr>
                <w:webHidden/>
              </w:rPr>
              <w:fldChar w:fldCharType="separate"/>
            </w:r>
            <w:r w:rsidR="00D2433F">
              <w:rPr>
                <w:webHidden/>
              </w:rPr>
              <w:t>27</w:t>
            </w:r>
            <w:r w:rsidR="00D2433F">
              <w:rPr>
                <w:webHidden/>
              </w:rPr>
              <w:fldChar w:fldCharType="end"/>
            </w:r>
          </w:hyperlink>
        </w:p>
        <w:p w14:paraId="2CBC8A53" w14:textId="325F2B22"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508" w:history="1">
            <w:r w:rsidR="00D2433F" w:rsidRPr="00AF2EC9">
              <w:rPr>
                <w:rStyle w:val="Hipervnculo"/>
                <w14:scene3d>
                  <w14:camera w14:prst="orthographicFront"/>
                  <w14:lightRig w14:rig="threePt" w14:dir="t">
                    <w14:rot w14:lat="0" w14:lon="0" w14:rev="0"/>
                  </w14:lightRig>
                </w14:scene3d>
              </w:rPr>
              <w:t>6.2</w:t>
            </w:r>
            <w:r w:rsidR="00D2433F">
              <w:rPr>
                <w:rFonts w:eastAsiaTheme="minorEastAsia" w:cstheme="minorBidi"/>
                <w:smallCaps w:val="0"/>
                <w:sz w:val="22"/>
                <w:szCs w:val="22"/>
                <w:lang w:val="es-419" w:eastAsia="es-419"/>
              </w:rPr>
              <w:tab/>
            </w:r>
            <w:r w:rsidR="00D2433F" w:rsidRPr="00AF2EC9">
              <w:rPr>
                <w:rStyle w:val="Hipervnculo"/>
                <w:i/>
                <w:iCs/>
              </w:rPr>
              <w:t xml:space="preserve">Capitulo II. </w:t>
            </w:r>
            <w:r w:rsidR="00D2433F" w:rsidRPr="00AF2EC9">
              <w:rPr>
                <w:rStyle w:val="Hipervnculo"/>
              </w:rPr>
              <w:t xml:space="preserve"> Estudio Técnico</w:t>
            </w:r>
            <w:r w:rsidR="00D2433F">
              <w:rPr>
                <w:webHidden/>
              </w:rPr>
              <w:tab/>
            </w:r>
            <w:r w:rsidR="00D2433F">
              <w:rPr>
                <w:webHidden/>
              </w:rPr>
              <w:fldChar w:fldCharType="begin"/>
            </w:r>
            <w:r w:rsidR="00D2433F">
              <w:rPr>
                <w:webHidden/>
              </w:rPr>
              <w:instrText xml:space="preserve"> PAGEREF _Toc53482508 \h </w:instrText>
            </w:r>
            <w:r w:rsidR="00D2433F">
              <w:rPr>
                <w:webHidden/>
              </w:rPr>
            </w:r>
            <w:r w:rsidR="00D2433F">
              <w:rPr>
                <w:webHidden/>
              </w:rPr>
              <w:fldChar w:fldCharType="separate"/>
            </w:r>
            <w:r w:rsidR="00D2433F">
              <w:rPr>
                <w:webHidden/>
              </w:rPr>
              <w:t>27</w:t>
            </w:r>
            <w:r w:rsidR="00D2433F">
              <w:rPr>
                <w:webHidden/>
              </w:rPr>
              <w:fldChar w:fldCharType="end"/>
            </w:r>
          </w:hyperlink>
        </w:p>
        <w:p w14:paraId="58134CF8" w14:textId="322FCB96"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509" w:history="1">
            <w:r w:rsidR="00D2433F" w:rsidRPr="00AF2EC9">
              <w:rPr>
                <w:rStyle w:val="Hipervnculo"/>
              </w:rPr>
              <w:t>6.1.9</w:t>
            </w:r>
            <w:r w:rsidR="00D2433F">
              <w:rPr>
                <w:rFonts w:eastAsiaTheme="minorEastAsia" w:cstheme="minorBidi"/>
                <w:i w:val="0"/>
                <w:iCs w:val="0"/>
                <w:sz w:val="22"/>
                <w:szCs w:val="22"/>
                <w:lang w:val="es-419" w:eastAsia="es-419"/>
              </w:rPr>
              <w:tab/>
            </w:r>
            <w:r w:rsidR="00D2433F" w:rsidRPr="00AF2EC9">
              <w:rPr>
                <w:rStyle w:val="Hipervnculo"/>
              </w:rPr>
              <w:t>Localización del proyecto</w:t>
            </w:r>
            <w:r w:rsidR="00D2433F">
              <w:rPr>
                <w:webHidden/>
              </w:rPr>
              <w:tab/>
            </w:r>
            <w:r w:rsidR="00D2433F">
              <w:rPr>
                <w:webHidden/>
              </w:rPr>
              <w:fldChar w:fldCharType="begin"/>
            </w:r>
            <w:r w:rsidR="00D2433F">
              <w:rPr>
                <w:webHidden/>
              </w:rPr>
              <w:instrText xml:space="preserve"> PAGEREF _Toc53482509 \h </w:instrText>
            </w:r>
            <w:r w:rsidR="00D2433F">
              <w:rPr>
                <w:webHidden/>
              </w:rPr>
            </w:r>
            <w:r w:rsidR="00D2433F">
              <w:rPr>
                <w:webHidden/>
              </w:rPr>
              <w:fldChar w:fldCharType="separate"/>
            </w:r>
            <w:r w:rsidR="00D2433F">
              <w:rPr>
                <w:webHidden/>
              </w:rPr>
              <w:t>27</w:t>
            </w:r>
            <w:r w:rsidR="00D2433F">
              <w:rPr>
                <w:webHidden/>
              </w:rPr>
              <w:fldChar w:fldCharType="end"/>
            </w:r>
          </w:hyperlink>
        </w:p>
        <w:p w14:paraId="777CB67C" w14:textId="72634999"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0" w:history="1">
            <w:r w:rsidR="00D2433F" w:rsidRPr="00AF2EC9">
              <w:rPr>
                <w:rStyle w:val="Hipervnculo"/>
              </w:rPr>
              <w:t>6.1.9.1</w:t>
            </w:r>
            <w:r w:rsidR="00D2433F">
              <w:rPr>
                <w:rFonts w:eastAsiaTheme="minorEastAsia" w:cstheme="minorBidi"/>
                <w:sz w:val="22"/>
                <w:szCs w:val="22"/>
                <w:lang w:val="es-419" w:eastAsia="es-419"/>
              </w:rPr>
              <w:tab/>
            </w:r>
            <w:r w:rsidR="00D2433F" w:rsidRPr="00AF2EC9">
              <w:rPr>
                <w:rStyle w:val="Hipervnculo"/>
              </w:rPr>
              <w:t>Macro localización</w:t>
            </w:r>
            <w:r w:rsidR="00D2433F">
              <w:rPr>
                <w:webHidden/>
              </w:rPr>
              <w:tab/>
            </w:r>
            <w:r w:rsidR="00D2433F">
              <w:rPr>
                <w:webHidden/>
              </w:rPr>
              <w:fldChar w:fldCharType="begin"/>
            </w:r>
            <w:r w:rsidR="00D2433F">
              <w:rPr>
                <w:webHidden/>
              </w:rPr>
              <w:instrText xml:space="preserve"> PAGEREF _Toc53482510 \h </w:instrText>
            </w:r>
            <w:r w:rsidR="00D2433F">
              <w:rPr>
                <w:webHidden/>
              </w:rPr>
            </w:r>
            <w:r w:rsidR="00D2433F">
              <w:rPr>
                <w:webHidden/>
              </w:rPr>
              <w:fldChar w:fldCharType="separate"/>
            </w:r>
            <w:r w:rsidR="00D2433F">
              <w:rPr>
                <w:webHidden/>
              </w:rPr>
              <w:t>27</w:t>
            </w:r>
            <w:r w:rsidR="00D2433F">
              <w:rPr>
                <w:webHidden/>
              </w:rPr>
              <w:fldChar w:fldCharType="end"/>
            </w:r>
          </w:hyperlink>
        </w:p>
        <w:p w14:paraId="06719E93" w14:textId="09F4994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1" w:history="1">
            <w:r w:rsidR="00D2433F" w:rsidRPr="00AF2EC9">
              <w:rPr>
                <w:rStyle w:val="Hipervnculo"/>
              </w:rPr>
              <w:t>6.1.9.2</w:t>
            </w:r>
            <w:r w:rsidR="00D2433F">
              <w:rPr>
                <w:rFonts w:eastAsiaTheme="minorEastAsia" w:cstheme="minorBidi"/>
                <w:sz w:val="22"/>
                <w:szCs w:val="22"/>
                <w:lang w:val="es-419" w:eastAsia="es-419"/>
              </w:rPr>
              <w:tab/>
            </w:r>
            <w:r w:rsidR="00D2433F" w:rsidRPr="00AF2EC9">
              <w:rPr>
                <w:rStyle w:val="Hipervnculo"/>
              </w:rPr>
              <w:t>Micro localización</w:t>
            </w:r>
            <w:r w:rsidR="00D2433F">
              <w:rPr>
                <w:webHidden/>
              </w:rPr>
              <w:tab/>
            </w:r>
            <w:r w:rsidR="00D2433F">
              <w:rPr>
                <w:webHidden/>
              </w:rPr>
              <w:fldChar w:fldCharType="begin"/>
            </w:r>
            <w:r w:rsidR="00D2433F">
              <w:rPr>
                <w:webHidden/>
              </w:rPr>
              <w:instrText xml:space="preserve"> PAGEREF _Toc53482511 \h </w:instrText>
            </w:r>
            <w:r w:rsidR="00D2433F">
              <w:rPr>
                <w:webHidden/>
              </w:rPr>
            </w:r>
            <w:r w:rsidR="00D2433F">
              <w:rPr>
                <w:webHidden/>
              </w:rPr>
              <w:fldChar w:fldCharType="separate"/>
            </w:r>
            <w:r w:rsidR="00D2433F">
              <w:rPr>
                <w:webHidden/>
              </w:rPr>
              <w:t>28</w:t>
            </w:r>
            <w:r w:rsidR="00D2433F">
              <w:rPr>
                <w:webHidden/>
              </w:rPr>
              <w:fldChar w:fldCharType="end"/>
            </w:r>
          </w:hyperlink>
        </w:p>
        <w:p w14:paraId="4FDD13B1" w14:textId="69E53DE5"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12" w:history="1">
            <w:r w:rsidR="00D2433F" w:rsidRPr="00AF2EC9">
              <w:rPr>
                <w:rStyle w:val="Hipervnculo"/>
              </w:rPr>
              <w:t>6.1.10</w:t>
            </w:r>
            <w:r w:rsidR="00D2433F">
              <w:rPr>
                <w:rFonts w:eastAsiaTheme="minorEastAsia" w:cstheme="minorBidi"/>
                <w:i w:val="0"/>
                <w:iCs w:val="0"/>
                <w:sz w:val="22"/>
                <w:szCs w:val="22"/>
                <w:lang w:val="es-419" w:eastAsia="es-419"/>
              </w:rPr>
              <w:tab/>
            </w:r>
            <w:r w:rsidR="00D2433F" w:rsidRPr="00AF2EC9">
              <w:rPr>
                <w:rStyle w:val="Hipervnculo"/>
              </w:rPr>
              <w:t>Tamaño del proyecto</w:t>
            </w:r>
            <w:r w:rsidR="00D2433F">
              <w:rPr>
                <w:webHidden/>
              </w:rPr>
              <w:tab/>
            </w:r>
            <w:r w:rsidR="00D2433F">
              <w:rPr>
                <w:webHidden/>
              </w:rPr>
              <w:fldChar w:fldCharType="begin"/>
            </w:r>
            <w:r w:rsidR="00D2433F">
              <w:rPr>
                <w:webHidden/>
              </w:rPr>
              <w:instrText xml:space="preserve"> PAGEREF _Toc53482512 \h </w:instrText>
            </w:r>
            <w:r w:rsidR="00D2433F">
              <w:rPr>
                <w:webHidden/>
              </w:rPr>
            </w:r>
            <w:r w:rsidR="00D2433F">
              <w:rPr>
                <w:webHidden/>
              </w:rPr>
              <w:fldChar w:fldCharType="separate"/>
            </w:r>
            <w:r w:rsidR="00D2433F">
              <w:rPr>
                <w:webHidden/>
              </w:rPr>
              <w:t>28</w:t>
            </w:r>
            <w:r w:rsidR="00D2433F">
              <w:rPr>
                <w:webHidden/>
              </w:rPr>
              <w:fldChar w:fldCharType="end"/>
            </w:r>
          </w:hyperlink>
        </w:p>
        <w:p w14:paraId="6F49402B" w14:textId="2ECCB8C6"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13" w:history="1">
            <w:r w:rsidR="00D2433F" w:rsidRPr="00AF2EC9">
              <w:rPr>
                <w:rStyle w:val="Hipervnculo"/>
              </w:rPr>
              <w:t>6.1.11</w:t>
            </w:r>
            <w:r w:rsidR="00D2433F">
              <w:rPr>
                <w:rFonts w:eastAsiaTheme="minorEastAsia" w:cstheme="minorBidi"/>
                <w:i w:val="0"/>
                <w:iCs w:val="0"/>
                <w:sz w:val="22"/>
                <w:szCs w:val="22"/>
                <w:lang w:val="es-419" w:eastAsia="es-419"/>
              </w:rPr>
              <w:tab/>
            </w:r>
            <w:r w:rsidR="00D2433F" w:rsidRPr="00AF2EC9">
              <w:rPr>
                <w:rStyle w:val="Hipervnculo"/>
              </w:rPr>
              <w:t>Ingeniería o proceso</w:t>
            </w:r>
            <w:r w:rsidR="00D2433F">
              <w:rPr>
                <w:webHidden/>
              </w:rPr>
              <w:tab/>
            </w:r>
            <w:r w:rsidR="00D2433F">
              <w:rPr>
                <w:webHidden/>
              </w:rPr>
              <w:fldChar w:fldCharType="begin"/>
            </w:r>
            <w:r w:rsidR="00D2433F">
              <w:rPr>
                <w:webHidden/>
              </w:rPr>
              <w:instrText xml:space="preserve"> PAGEREF _Toc53482513 \h </w:instrText>
            </w:r>
            <w:r w:rsidR="00D2433F">
              <w:rPr>
                <w:webHidden/>
              </w:rPr>
            </w:r>
            <w:r w:rsidR="00D2433F">
              <w:rPr>
                <w:webHidden/>
              </w:rPr>
              <w:fldChar w:fldCharType="separate"/>
            </w:r>
            <w:r w:rsidR="00D2433F">
              <w:rPr>
                <w:webHidden/>
              </w:rPr>
              <w:t>28</w:t>
            </w:r>
            <w:r w:rsidR="00D2433F">
              <w:rPr>
                <w:webHidden/>
              </w:rPr>
              <w:fldChar w:fldCharType="end"/>
            </w:r>
          </w:hyperlink>
        </w:p>
        <w:p w14:paraId="682FADC6" w14:textId="32666D3C"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4" w:history="1">
            <w:r w:rsidR="00D2433F" w:rsidRPr="00AF2EC9">
              <w:rPr>
                <w:rStyle w:val="Hipervnculo"/>
              </w:rPr>
              <w:t>6.1.11.1</w:t>
            </w:r>
            <w:r w:rsidR="00D2433F">
              <w:rPr>
                <w:rFonts w:eastAsiaTheme="minorEastAsia" w:cstheme="minorBidi"/>
                <w:sz w:val="22"/>
                <w:szCs w:val="22"/>
                <w:lang w:val="es-419" w:eastAsia="es-419"/>
              </w:rPr>
              <w:tab/>
            </w:r>
            <w:r w:rsidR="00D2433F" w:rsidRPr="00AF2EC9">
              <w:rPr>
                <w:rStyle w:val="Hipervnculo"/>
              </w:rPr>
              <w:t>Descripción del proceso</w:t>
            </w:r>
            <w:r w:rsidR="00D2433F">
              <w:rPr>
                <w:webHidden/>
              </w:rPr>
              <w:tab/>
            </w:r>
            <w:r w:rsidR="00D2433F">
              <w:rPr>
                <w:webHidden/>
              </w:rPr>
              <w:fldChar w:fldCharType="begin"/>
            </w:r>
            <w:r w:rsidR="00D2433F">
              <w:rPr>
                <w:webHidden/>
              </w:rPr>
              <w:instrText xml:space="preserve"> PAGEREF _Toc53482514 \h </w:instrText>
            </w:r>
            <w:r w:rsidR="00D2433F">
              <w:rPr>
                <w:webHidden/>
              </w:rPr>
            </w:r>
            <w:r w:rsidR="00D2433F">
              <w:rPr>
                <w:webHidden/>
              </w:rPr>
              <w:fldChar w:fldCharType="separate"/>
            </w:r>
            <w:r w:rsidR="00D2433F">
              <w:rPr>
                <w:webHidden/>
              </w:rPr>
              <w:t>28</w:t>
            </w:r>
            <w:r w:rsidR="00D2433F">
              <w:rPr>
                <w:webHidden/>
              </w:rPr>
              <w:fldChar w:fldCharType="end"/>
            </w:r>
          </w:hyperlink>
        </w:p>
        <w:p w14:paraId="082A8463" w14:textId="219D62D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5" w:history="1">
            <w:r w:rsidR="00D2433F" w:rsidRPr="00AF2EC9">
              <w:rPr>
                <w:rStyle w:val="Hipervnculo"/>
              </w:rPr>
              <w:t>6.1.11.2</w:t>
            </w:r>
            <w:r w:rsidR="00D2433F">
              <w:rPr>
                <w:rFonts w:eastAsiaTheme="minorEastAsia" w:cstheme="minorBidi"/>
                <w:sz w:val="22"/>
                <w:szCs w:val="22"/>
                <w:lang w:val="es-419" w:eastAsia="es-419"/>
              </w:rPr>
              <w:tab/>
            </w:r>
            <w:r w:rsidR="00D2433F" w:rsidRPr="00AF2EC9">
              <w:rPr>
                <w:rStyle w:val="Hipervnculo"/>
              </w:rPr>
              <w:t>Obras físicas</w:t>
            </w:r>
            <w:r w:rsidR="00D2433F">
              <w:rPr>
                <w:webHidden/>
              </w:rPr>
              <w:tab/>
            </w:r>
            <w:r w:rsidR="00D2433F">
              <w:rPr>
                <w:webHidden/>
              </w:rPr>
              <w:fldChar w:fldCharType="begin"/>
            </w:r>
            <w:r w:rsidR="00D2433F">
              <w:rPr>
                <w:webHidden/>
              </w:rPr>
              <w:instrText xml:space="preserve"> PAGEREF _Toc53482515 \h </w:instrText>
            </w:r>
            <w:r w:rsidR="00D2433F">
              <w:rPr>
                <w:webHidden/>
              </w:rPr>
            </w:r>
            <w:r w:rsidR="00D2433F">
              <w:rPr>
                <w:webHidden/>
              </w:rPr>
              <w:fldChar w:fldCharType="separate"/>
            </w:r>
            <w:r w:rsidR="00D2433F">
              <w:rPr>
                <w:webHidden/>
              </w:rPr>
              <w:t>28</w:t>
            </w:r>
            <w:r w:rsidR="00D2433F">
              <w:rPr>
                <w:webHidden/>
              </w:rPr>
              <w:fldChar w:fldCharType="end"/>
            </w:r>
          </w:hyperlink>
        </w:p>
        <w:p w14:paraId="62257C51" w14:textId="08CF54A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6" w:history="1">
            <w:r w:rsidR="00D2433F" w:rsidRPr="00AF2EC9">
              <w:rPr>
                <w:rStyle w:val="Hipervnculo"/>
              </w:rPr>
              <w:t>6.1.11.3</w:t>
            </w:r>
            <w:r w:rsidR="00D2433F">
              <w:rPr>
                <w:rFonts w:eastAsiaTheme="minorEastAsia" w:cstheme="minorBidi"/>
                <w:sz w:val="22"/>
                <w:szCs w:val="22"/>
                <w:lang w:val="es-419" w:eastAsia="es-419"/>
              </w:rPr>
              <w:tab/>
            </w:r>
            <w:r w:rsidR="00D2433F" w:rsidRPr="00AF2EC9">
              <w:rPr>
                <w:rStyle w:val="Hipervnculo"/>
              </w:rPr>
              <w:t>Equipamiento</w:t>
            </w:r>
            <w:r w:rsidR="00D2433F">
              <w:rPr>
                <w:webHidden/>
              </w:rPr>
              <w:tab/>
            </w:r>
            <w:r w:rsidR="00D2433F">
              <w:rPr>
                <w:webHidden/>
              </w:rPr>
              <w:fldChar w:fldCharType="begin"/>
            </w:r>
            <w:r w:rsidR="00D2433F">
              <w:rPr>
                <w:webHidden/>
              </w:rPr>
              <w:instrText xml:space="preserve"> PAGEREF _Toc53482516 \h </w:instrText>
            </w:r>
            <w:r w:rsidR="00D2433F">
              <w:rPr>
                <w:webHidden/>
              </w:rPr>
            </w:r>
            <w:r w:rsidR="00D2433F">
              <w:rPr>
                <w:webHidden/>
              </w:rPr>
              <w:fldChar w:fldCharType="separate"/>
            </w:r>
            <w:r w:rsidR="00D2433F">
              <w:rPr>
                <w:webHidden/>
              </w:rPr>
              <w:t>28</w:t>
            </w:r>
            <w:r w:rsidR="00D2433F">
              <w:rPr>
                <w:webHidden/>
              </w:rPr>
              <w:fldChar w:fldCharType="end"/>
            </w:r>
          </w:hyperlink>
        </w:p>
        <w:p w14:paraId="531F0BA9" w14:textId="6DDD5D0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7" w:history="1">
            <w:r w:rsidR="00D2433F" w:rsidRPr="00AF2EC9">
              <w:rPr>
                <w:rStyle w:val="Hipervnculo"/>
              </w:rPr>
              <w:t>6.1.11.4</w:t>
            </w:r>
            <w:r w:rsidR="00D2433F">
              <w:rPr>
                <w:rFonts w:eastAsiaTheme="minorEastAsia" w:cstheme="minorBidi"/>
                <w:sz w:val="22"/>
                <w:szCs w:val="22"/>
                <w:lang w:val="es-419" w:eastAsia="es-419"/>
              </w:rPr>
              <w:tab/>
            </w:r>
            <w:r w:rsidR="00D2433F" w:rsidRPr="00AF2EC9">
              <w:rPr>
                <w:rStyle w:val="Hipervnculo"/>
              </w:rPr>
              <w:t>Distribución de planta</w:t>
            </w:r>
            <w:r w:rsidR="00D2433F">
              <w:rPr>
                <w:webHidden/>
              </w:rPr>
              <w:tab/>
            </w:r>
            <w:r w:rsidR="00D2433F">
              <w:rPr>
                <w:webHidden/>
              </w:rPr>
              <w:fldChar w:fldCharType="begin"/>
            </w:r>
            <w:r w:rsidR="00D2433F">
              <w:rPr>
                <w:webHidden/>
              </w:rPr>
              <w:instrText xml:space="preserve"> PAGEREF _Toc53482517 \h </w:instrText>
            </w:r>
            <w:r w:rsidR="00D2433F">
              <w:rPr>
                <w:webHidden/>
              </w:rPr>
            </w:r>
            <w:r w:rsidR="00D2433F">
              <w:rPr>
                <w:webHidden/>
              </w:rPr>
              <w:fldChar w:fldCharType="separate"/>
            </w:r>
            <w:r w:rsidR="00D2433F">
              <w:rPr>
                <w:webHidden/>
              </w:rPr>
              <w:t>30</w:t>
            </w:r>
            <w:r w:rsidR="00D2433F">
              <w:rPr>
                <w:webHidden/>
              </w:rPr>
              <w:fldChar w:fldCharType="end"/>
            </w:r>
          </w:hyperlink>
        </w:p>
        <w:p w14:paraId="690F433C" w14:textId="095C4CD3"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18" w:history="1">
            <w:r w:rsidR="00D2433F" w:rsidRPr="00AF2EC9">
              <w:rPr>
                <w:rStyle w:val="Hipervnculo"/>
              </w:rPr>
              <w:t>6.1.12</w:t>
            </w:r>
            <w:r w:rsidR="00D2433F">
              <w:rPr>
                <w:rFonts w:eastAsiaTheme="minorEastAsia" w:cstheme="minorBidi"/>
                <w:i w:val="0"/>
                <w:iCs w:val="0"/>
                <w:sz w:val="22"/>
                <w:szCs w:val="22"/>
                <w:lang w:val="es-419" w:eastAsia="es-419"/>
              </w:rPr>
              <w:tab/>
            </w:r>
            <w:r w:rsidR="00D2433F" w:rsidRPr="00AF2EC9">
              <w:rPr>
                <w:rStyle w:val="Hipervnculo"/>
              </w:rPr>
              <w:t>Análisis Organizacional</w:t>
            </w:r>
            <w:r w:rsidR="00D2433F">
              <w:rPr>
                <w:webHidden/>
              </w:rPr>
              <w:tab/>
            </w:r>
            <w:r w:rsidR="00D2433F">
              <w:rPr>
                <w:webHidden/>
              </w:rPr>
              <w:fldChar w:fldCharType="begin"/>
            </w:r>
            <w:r w:rsidR="00D2433F">
              <w:rPr>
                <w:webHidden/>
              </w:rPr>
              <w:instrText xml:space="preserve"> PAGEREF _Toc53482518 \h </w:instrText>
            </w:r>
            <w:r w:rsidR="00D2433F">
              <w:rPr>
                <w:webHidden/>
              </w:rPr>
            </w:r>
            <w:r w:rsidR="00D2433F">
              <w:rPr>
                <w:webHidden/>
              </w:rPr>
              <w:fldChar w:fldCharType="separate"/>
            </w:r>
            <w:r w:rsidR="00D2433F">
              <w:rPr>
                <w:webHidden/>
              </w:rPr>
              <w:t>30</w:t>
            </w:r>
            <w:r w:rsidR="00D2433F">
              <w:rPr>
                <w:webHidden/>
              </w:rPr>
              <w:fldChar w:fldCharType="end"/>
            </w:r>
          </w:hyperlink>
        </w:p>
        <w:p w14:paraId="099343C5" w14:textId="1EA01B4E"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9" w:history="1">
            <w:r w:rsidR="00D2433F" w:rsidRPr="00AF2EC9">
              <w:rPr>
                <w:rStyle w:val="Hipervnculo"/>
              </w:rPr>
              <w:t>6.1.12.1</w:t>
            </w:r>
            <w:r w:rsidR="00D2433F">
              <w:rPr>
                <w:rFonts w:eastAsiaTheme="minorEastAsia" w:cstheme="minorBidi"/>
                <w:sz w:val="22"/>
                <w:szCs w:val="22"/>
                <w:lang w:val="es-419" w:eastAsia="es-419"/>
              </w:rPr>
              <w:tab/>
            </w:r>
            <w:r w:rsidR="00D2433F" w:rsidRPr="00AF2EC9">
              <w:rPr>
                <w:rStyle w:val="Hipervnculo"/>
              </w:rPr>
              <w:t>Estructura organizacional</w:t>
            </w:r>
            <w:r w:rsidR="00D2433F">
              <w:rPr>
                <w:webHidden/>
              </w:rPr>
              <w:tab/>
            </w:r>
            <w:r w:rsidR="00D2433F">
              <w:rPr>
                <w:webHidden/>
              </w:rPr>
              <w:fldChar w:fldCharType="begin"/>
            </w:r>
            <w:r w:rsidR="00D2433F">
              <w:rPr>
                <w:webHidden/>
              </w:rPr>
              <w:instrText xml:space="preserve"> PAGEREF _Toc53482519 \h </w:instrText>
            </w:r>
            <w:r w:rsidR="00D2433F">
              <w:rPr>
                <w:webHidden/>
              </w:rPr>
            </w:r>
            <w:r w:rsidR="00D2433F">
              <w:rPr>
                <w:webHidden/>
              </w:rPr>
              <w:fldChar w:fldCharType="separate"/>
            </w:r>
            <w:r w:rsidR="00D2433F">
              <w:rPr>
                <w:webHidden/>
              </w:rPr>
              <w:t>32</w:t>
            </w:r>
            <w:r w:rsidR="00D2433F">
              <w:rPr>
                <w:webHidden/>
              </w:rPr>
              <w:fldChar w:fldCharType="end"/>
            </w:r>
          </w:hyperlink>
        </w:p>
        <w:p w14:paraId="719B906A" w14:textId="160E372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0" w:history="1">
            <w:r w:rsidR="00D2433F" w:rsidRPr="00AF2EC9">
              <w:rPr>
                <w:rStyle w:val="Hipervnculo"/>
              </w:rPr>
              <w:t>6.1.12.2</w:t>
            </w:r>
            <w:r w:rsidR="00D2433F">
              <w:rPr>
                <w:rFonts w:eastAsiaTheme="minorEastAsia" w:cstheme="minorBidi"/>
                <w:sz w:val="22"/>
                <w:szCs w:val="22"/>
                <w:lang w:val="es-419" w:eastAsia="es-419"/>
              </w:rPr>
              <w:tab/>
            </w:r>
            <w:r w:rsidR="00D2433F" w:rsidRPr="00AF2EC9">
              <w:rPr>
                <w:rStyle w:val="Hipervnculo"/>
              </w:rPr>
              <w:t>Políticas internas de la empresa</w:t>
            </w:r>
            <w:r w:rsidR="00D2433F">
              <w:rPr>
                <w:webHidden/>
              </w:rPr>
              <w:tab/>
            </w:r>
            <w:r w:rsidR="00D2433F">
              <w:rPr>
                <w:webHidden/>
              </w:rPr>
              <w:fldChar w:fldCharType="begin"/>
            </w:r>
            <w:r w:rsidR="00D2433F">
              <w:rPr>
                <w:webHidden/>
              </w:rPr>
              <w:instrText xml:space="preserve"> PAGEREF _Toc53482520 \h </w:instrText>
            </w:r>
            <w:r w:rsidR="00D2433F">
              <w:rPr>
                <w:webHidden/>
              </w:rPr>
            </w:r>
            <w:r w:rsidR="00D2433F">
              <w:rPr>
                <w:webHidden/>
              </w:rPr>
              <w:fldChar w:fldCharType="separate"/>
            </w:r>
            <w:r w:rsidR="00D2433F">
              <w:rPr>
                <w:webHidden/>
              </w:rPr>
              <w:t>32</w:t>
            </w:r>
            <w:r w:rsidR="00D2433F">
              <w:rPr>
                <w:webHidden/>
              </w:rPr>
              <w:fldChar w:fldCharType="end"/>
            </w:r>
          </w:hyperlink>
        </w:p>
        <w:p w14:paraId="78002705" w14:textId="65154DC2"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21" w:history="1">
            <w:r w:rsidR="00D2433F" w:rsidRPr="00AF2EC9">
              <w:rPr>
                <w:rStyle w:val="Hipervnculo"/>
              </w:rPr>
              <w:t>6.1.13</w:t>
            </w:r>
            <w:r w:rsidR="00D2433F">
              <w:rPr>
                <w:rFonts w:eastAsiaTheme="minorEastAsia" w:cstheme="minorBidi"/>
                <w:i w:val="0"/>
                <w:iCs w:val="0"/>
                <w:sz w:val="22"/>
                <w:szCs w:val="22"/>
                <w:lang w:val="es-419" w:eastAsia="es-419"/>
              </w:rPr>
              <w:tab/>
            </w:r>
            <w:r w:rsidR="00D2433F" w:rsidRPr="00AF2EC9">
              <w:rPr>
                <w:rStyle w:val="Hipervnculo"/>
              </w:rPr>
              <w:t>Marco legal</w:t>
            </w:r>
            <w:r w:rsidR="00D2433F">
              <w:rPr>
                <w:webHidden/>
              </w:rPr>
              <w:tab/>
            </w:r>
            <w:r w:rsidR="00D2433F">
              <w:rPr>
                <w:webHidden/>
              </w:rPr>
              <w:fldChar w:fldCharType="begin"/>
            </w:r>
            <w:r w:rsidR="00D2433F">
              <w:rPr>
                <w:webHidden/>
              </w:rPr>
              <w:instrText xml:space="preserve"> PAGEREF _Toc53482521 \h </w:instrText>
            </w:r>
            <w:r w:rsidR="00D2433F">
              <w:rPr>
                <w:webHidden/>
              </w:rPr>
            </w:r>
            <w:r w:rsidR="00D2433F">
              <w:rPr>
                <w:webHidden/>
              </w:rPr>
              <w:fldChar w:fldCharType="separate"/>
            </w:r>
            <w:r w:rsidR="00D2433F">
              <w:rPr>
                <w:webHidden/>
              </w:rPr>
              <w:t>32</w:t>
            </w:r>
            <w:r w:rsidR="00D2433F">
              <w:rPr>
                <w:webHidden/>
              </w:rPr>
              <w:fldChar w:fldCharType="end"/>
            </w:r>
          </w:hyperlink>
        </w:p>
        <w:p w14:paraId="38E5D60A" w14:textId="487229E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2" w:history="1">
            <w:r w:rsidR="00D2433F" w:rsidRPr="00AF2EC9">
              <w:rPr>
                <w:rStyle w:val="Hipervnculo"/>
              </w:rPr>
              <w:t>6.1.13.1</w:t>
            </w:r>
            <w:r w:rsidR="00D2433F">
              <w:rPr>
                <w:rFonts w:eastAsiaTheme="minorEastAsia" w:cstheme="minorBidi"/>
                <w:sz w:val="22"/>
                <w:szCs w:val="22"/>
                <w:lang w:val="es-419" w:eastAsia="es-419"/>
              </w:rPr>
              <w:tab/>
            </w:r>
            <w:r w:rsidR="00D2433F" w:rsidRPr="00AF2EC9">
              <w:rPr>
                <w:rStyle w:val="Hipervnculo"/>
              </w:rPr>
              <w:t>Constitución de la empresa</w:t>
            </w:r>
            <w:r w:rsidR="00D2433F">
              <w:rPr>
                <w:webHidden/>
              </w:rPr>
              <w:tab/>
            </w:r>
            <w:r w:rsidR="00D2433F">
              <w:rPr>
                <w:webHidden/>
              </w:rPr>
              <w:fldChar w:fldCharType="begin"/>
            </w:r>
            <w:r w:rsidR="00D2433F">
              <w:rPr>
                <w:webHidden/>
              </w:rPr>
              <w:instrText xml:space="preserve"> PAGEREF _Toc53482522 \h </w:instrText>
            </w:r>
            <w:r w:rsidR="00D2433F">
              <w:rPr>
                <w:webHidden/>
              </w:rPr>
            </w:r>
            <w:r w:rsidR="00D2433F">
              <w:rPr>
                <w:webHidden/>
              </w:rPr>
              <w:fldChar w:fldCharType="separate"/>
            </w:r>
            <w:r w:rsidR="00D2433F">
              <w:rPr>
                <w:webHidden/>
              </w:rPr>
              <w:t>32</w:t>
            </w:r>
            <w:r w:rsidR="00D2433F">
              <w:rPr>
                <w:webHidden/>
              </w:rPr>
              <w:fldChar w:fldCharType="end"/>
            </w:r>
          </w:hyperlink>
        </w:p>
        <w:p w14:paraId="645114C6" w14:textId="6F43F40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3" w:history="1">
            <w:r w:rsidR="00D2433F" w:rsidRPr="00AF2EC9">
              <w:rPr>
                <w:rStyle w:val="Hipervnculo"/>
              </w:rPr>
              <w:t>6.1.13.2</w:t>
            </w:r>
            <w:r w:rsidR="00D2433F">
              <w:rPr>
                <w:rFonts w:eastAsiaTheme="minorEastAsia" w:cstheme="minorBidi"/>
                <w:sz w:val="22"/>
                <w:szCs w:val="22"/>
                <w:lang w:val="es-419" w:eastAsia="es-419"/>
              </w:rPr>
              <w:tab/>
            </w:r>
            <w:r w:rsidR="00D2433F" w:rsidRPr="00AF2EC9">
              <w:rPr>
                <w:rStyle w:val="Hipervnculo"/>
              </w:rPr>
              <w:t>Registro legal (Matricula de la alcaldía, Registro del DGI, Licencia de operación)</w:t>
            </w:r>
            <w:r w:rsidR="00D2433F">
              <w:rPr>
                <w:webHidden/>
              </w:rPr>
              <w:tab/>
            </w:r>
            <w:r w:rsidR="00D2433F">
              <w:rPr>
                <w:webHidden/>
              </w:rPr>
              <w:fldChar w:fldCharType="begin"/>
            </w:r>
            <w:r w:rsidR="00D2433F">
              <w:rPr>
                <w:webHidden/>
              </w:rPr>
              <w:instrText xml:space="preserve"> PAGEREF _Toc53482523 \h </w:instrText>
            </w:r>
            <w:r w:rsidR="00D2433F">
              <w:rPr>
                <w:webHidden/>
              </w:rPr>
            </w:r>
            <w:r w:rsidR="00D2433F">
              <w:rPr>
                <w:webHidden/>
              </w:rPr>
              <w:fldChar w:fldCharType="separate"/>
            </w:r>
            <w:r w:rsidR="00D2433F">
              <w:rPr>
                <w:webHidden/>
              </w:rPr>
              <w:t>32</w:t>
            </w:r>
            <w:r w:rsidR="00D2433F">
              <w:rPr>
                <w:webHidden/>
              </w:rPr>
              <w:fldChar w:fldCharType="end"/>
            </w:r>
          </w:hyperlink>
        </w:p>
        <w:p w14:paraId="1596D34A" w14:textId="6DE08160"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524" w:history="1">
            <w:r w:rsidR="00D2433F" w:rsidRPr="00AF2EC9">
              <w:rPr>
                <w:rStyle w:val="Hipervnculo"/>
                <w14:scene3d>
                  <w14:camera w14:prst="orthographicFront"/>
                  <w14:lightRig w14:rig="threePt" w14:dir="t">
                    <w14:rot w14:lat="0" w14:lon="0" w14:rev="0"/>
                  </w14:lightRig>
                </w14:scene3d>
              </w:rPr>
              <w:t>6.3</w:t>
            </w:r>
            <w:r w:rsidR="00D2433F">
              <w:rPr>
                <w:rFonts w:eastAsiaTheme="minorEastAsia" w:cstheme="minorBidi"/>
                <w:smallCaps w:val="0"/>
                <w:sz w:val="22"/>
                <w:szCs w:val="22"/>
                <w:lang w:val="es-419" w:eastAsia="es-419"/>
              </w:rPr>
              <w:tab/>
            </w:r>
            <w:r w:rsidR="00D2433F" w:rsidRPr="00AF2EC9">
              <w:rPr>
                <w:rStyle w:val="Hipervnculo"/>
              </w:rPr>
              <w:t>Capitulo III. Estudio Económico Financiero</w:t>
            </w:r>
            <w:r w:rsidR="00D2433F">
              <w:rPr>
                <w:webHidden/>
              </w:rPr>
              <w:tab/>
            </w:r>
            <w:r w:rsidR="00D2433F">
              <w:rPr>
                <w:webHidden/>
              </w:rPr>
              <w:fldChar w:fldCharType="begin"/>
            </w:r>
            <w:r w:rsidR="00D2433F">
              <w:rPr>
                <w:webHidden/>
              </w:rPr>
              <w:instrText xml:space="preserve"> PAGEREF _Toc53482524 \h </w:instrText>
            </w:r>
            <w:r w:rsidR="00D2433F">
              <w:rPr>
                <w:webHidden/>
              </w:rPr>
            </w:r>
            <w:r w:rsidR="00D2433F">
              <w:rPr>
                <w:webHidden/>
              </w:rPr>
              <w:fldChar w:fldCharType="separate"/>
            </w:r>
            <w:r w:rsidR="00D2433F">
              <w:rPr>
                <w:webHidden/>
              </w:rPr>
              <w:t>32</w:t>
            </w:r>
            <w:r w:rsidR="00D2433F">
              <w:rPr>
                <w:webHidden/>
              </w:rPr>
              <w:fldChar w:fldCharType="end"/>
            </w:r>
          </w:hyperlink>
        </w:p>
        <w:p w14:paraId="56346BD0" w14:textId="3E540DF1"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25" w:history="1">
            <w:r w:rsidR="00D2433F" w:rsidRPr="00AF2EC9">
              <w:rPr>
                <w:rStyle w:val="Hipervnculo"/>
              </w:rPr>
              <w:t>6.1.14</w:t>
            </w:r>
            <w:r w:rsidR="00D2433F">
              <w:rPr>
                <w:rFonts w:eastAsiaTheme="minorEastAsia" w:cstheme="minorBidi"/>
                <w:i w:val="0"/>
                <w:iCs w:val="0"/>
                <w:sz w:val="22"/>
                <w:szCs w:val="22"/>
                <w:lang w:val="es-419" w:eastAsia="es-419"/>
              </w:rPr>
              <w:tab/>
            </w:r>
            <w:r w:rsidR="00D2433F" w:rsidRPr="00AF2EC9">
              <w:rPr>
                <w:rStyle w:val="Hipervnculo"/>
              </w:rPr>
              <w:t>Estructura de costos</w:t>
            </w:r>
            <w:r w:rsidR="00D2433F">
              <w:rPr>
                <w:webHidden/>
              </w:rPr>
              <w:tab/>
            </w:r>
            <w:r w:rsidR="00D2433F">
              <w:rPr>
                <w:webHidden/>
              </w:rPr>
              <w:fldChar w:fldCharType="begin"/>
            </w:r>
            <w:r w:rsidR="00D2433F">
              <w:rPr>
                <w:webHidden/>
              </w:rPr>
              <w:instrText xml:space="preserve"> PAGEREF _Toc53482525 \h </w:instrText>
            </w:r>
            <w:r w:rsidR="00D2433F">
              <w:rPr>
                <w:webHidden/>
              </w:rPr>
            </w:r>
            <w:r w:rsidR="00D2433F">
              <w:rPr>
                <w:webHidden/>
              </w:rPr>
              <w:fldChar w:fldCharType="separate"/>
            </w:r>
            <w:r w:rsidR="00D2433F">
              <w:rPr>
                <w:webHidden/>
              </w:rPr>
              <w:t>32</w:t>
            </w:r>
            <w:r w:rsidR="00D2433F">
              <w:rPr>
                <w:webHidden/>
              </w:rPr>
              <w:fldChar w:fldCharType="end"/>
            </w:r>
          </w:hyperlink>
        </w:p>
        <w:p w14:paraId="3418F1AA" w14:textId="200FC932"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6" w:history="1">
            <w:r w:rsidR="00D2433F" w:rsidRPr="00AF2EC9">
              <w:rPr>
                <w:rStyle w:val="Hipervnculo"/>
              </w:rPr>
              <w:t>6.1.14.1</w:t>
            </w:r>
            <w:r w:rsidR="00D2433F">
              <w:rPr>
                <w:rFonts w:eastAsiaTheme="minorEastAsia" w:cstheme="minorBidi"/>
                <w:sz w:val="22"/>
                <w:szCs w:val="22"/>
                <w:lang w:val="es-419" w:eastAsia="es-419"/>
              </w:rPr>
              <w:tab/>
            </w:r>
            <w:r w:rsidR="00D2433F" w:rsidRPr="00AF2EC9">
              <w:rPr>
                <w:rStyle w:val="Hipervnculo"/>
              </w:rPr>
              <w:t>Costos Fijos</w:t>
            </w:r>
            <w:r w:rsidR="00D2433F">
              <w:rPr>
                <w:webHidden/>
              </w:rPr>
              <w:tab/>
            </w:r>
            <w:r w:rsidR="00D2433F">
              <w:rPr>
                <w:webHidden/>
              </w:rPr>
              <w:fldChar w:fldCharType="begin"/>
            </w:r>
            <w:r w:rsidR="00D2433F">
              <w:rPr>
                <w:webHidden/>
              </w:rPr>
              <w:instrText xml:space="preserve"> PAGEREF _Toc53482526 \h </w:instrText>
            </w:r>
            <w:r w:rsidR="00D2433F">
              <w:rPr>
                <w:webHidden/>
              </w:rPr>
            </w:r>
            <w:r w:rsidR="00D2433F">
              <w:rPr>
                <w:webHidden/>
              </w:rPr>
              <w:fldChar w:fldCharType="separate"/>
            </w:r>
            <w:r w:rsidR="00D2433F">
              <w:rPr>
                <w:webHidden/>
              </w:rPr>
              <w:t>32</w:t>
            </w:r>
            <w:r w:rsidR="00D2433F">
              <w:rPr>
                <w:webHidden/>
              </w:rPr>
              <w:fldChar w:fldCharType="end"/>
            </w:r>
          </w:hyperlink>
        </w:p>
        <w:p w14:paraId="3BFBDE33" w14:textId="7A9DD26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7" w:history="1">
            <w:r w:rsidR="00D2433F" w:rsidRPr="00AF2EC9">
              <w:rPr>
                <w:rStyle w:val="Hipervnculo"/>
              </w:rPr>
              <w:t>6.1.14.2</w:t>
            </w:r>
            <w:r w:rsidR="00D2433F">
              <w:rPr>
                <w:rFonts w:eastAsiaTheme="minorEastAsia" w:cstheme="minorBidi"/>
                <w:sz w:val="22"/>
                <w:szCs w:val="22"/>
                <w:lang w:val="es-419" w:eastAsia="es-419"/>
              </w:rPr>
              <w:tab/>
            </w:r>
            <w:r w:rsidR="00D2433F" w:rsidRPr="00AF2EC9">
              <w:rPr>
                <w:rStyle w:val="Hipervnculo"/>
              </w:rPr>
              <w:t>Costos variables</w:t>
            </w:r>
            <w:r w:rsidR="00D2433F">
              <w:rPr>
                <w:webHidden/>
              </w:rPr>
              <w:tab/>
            </w:r>
            <w:r w:rsidR="00D2433F">
              <w:rPr>
                <w:webHidden/>
              </w:rPr>
              <w:fldChar w:fldCharType="begin"/>
            </w:r>
            <w:r w:rsidR="00D2433F">
              <w:rPr>
                <w:webHidden/>
              </w:rPr>
              <w:instrText xml:space="preserve"> PAGEREF _Toc53482527 \h </w:instrText>
            </w:r>
            <w:r w:rsidR="00D2433F">
              <w:rPr>
                <w:webHidden/>
              </w:rPr>
            </w:r>
            <w:r w:rsidR="00D2433F">
              <w:rPr>
                <w:webHidden/>
              </w:rPr>
              <w:fldChar w:fldCharType="separate"/>
            </w:r>
            <w:r w:rsidR="00D2433F">
              <w:rPr>
                <w:webHidden/>
              </w:rPr>
              <w:t>32</w:t>
            </w:r>
            <w:r w:rsidR="00D2433F">
              <w:rPr>
                <w:webHidden/>
              </w:rPr>
              <w:fldChar w:fldCharType="end"/>
            </w:r>
          </w:hyperlink>
        </w:p>
        <w:p w14:paraId="48882364" w14:textId="41D6925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8" w:history="1">
            <w:r w:rsidR="00D2433F" w:rsidRPr="00AF2EC9">
              <w:rPr>
                <w:rStyle w:val="Hipervnculo"/>
              </w:rPr>
              <w:t>6.1.14.3</w:t>
            </w:r>
            <w:r w:rsidR="00D2433F">
              <w:rPr>
                <w:rFonts w:eastAsiaTheme="minorEastAsia" w:cstheme="minorBidi"/>
                <w:sz w:val="22"/>
                <w:szCs w:val="22"/>
                <w:lang w:val="es-419" w:eastAsia="es-419"/>
              </w:rPr>
              <w:tab/>
            </w:r>
            <w:r w:rsidR="00D2433F" w:rsidRPr="00AF2EC9">
              <w:rPr>
                <w:rStyle w:val="Hipervnculo"/>
              </w:rPr>
              <w:t>Gastos de admón.</w:t>
            </w:r>
            <w:r w:rsidR="00D2433F">
              <w:rPr>
                <w:webHidden/>
              </w:rPr>
              <w:tab/>
            </w:r>
            <w:r w:rsidR="00D2433F">
              <w:rPr>
                <w:webHidden/>
              </w:rPr>
              <w:fldChar w:fldCharType="begin"/>
            </w:r>
            <w:r w:rsidR="00D2433F">
              <w:rPr>
                <w:webHidden/>
              </w:rPr>
              <w:instrText xml:space="preserve"> PAGEREF _Toc53482528 \h </w:instrText>
            </w:r>
            <w:r w:rsidR="00D2433F">
              <w:rPr>
                <w:webHidden/>
              </w:rPr>
            </w:r>
            <w:r w:rsidR="00D2433F">
              <w:rPr>
                <w:webHidden/>
              </w:rPr>
              <w:fldChar w:fldCharType="separate"/>
            </w:r>
            <w:r w:rsidR="00D2433F">
              <w:rPr>
                <w:webHidden/>
              </w:rPr>
              <w:t>32</w:t>
            </w:r>
            <w:r w:rsidR="00D2433F">
              <w:rPr>
                <w:webHidden/>
              </w:rPr>
              <w:fldChar w:fldCharType="end"/>
            </w:r>
          </w:hyperlink>
        </w:p>
        <w:p w14:paraId="29C29D81" w14:textId="65B1D27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9" w:history="1">
            <w:r w:rsidR="00D2433F" w:rsidRPr="00AF2EC9">
              <w:rPr>
                <w:rStyle w:val="Hipervnculo"/>
              </w:rPr>
              <w:t>6.1.14.4</w:t>
            </w:r>
            <w:r w:rsidR="00D2433F">
              <w:rPr>
                <w:rFonts w:eastAsiaTheme="minorEastAsia" w:cstheme="minorBidi"/>
                <w:sz w:val="22"/>
                <w:szCs w:val="22"/>
                <w:lang w:val="es-419" w:eastAsia="es-419"/>
              </w:rPr>
              <w:tab/>
            </w:r>
            <w:r w:rsidR="00D2433F" w:rsidRPr="00AF2EC9">
              <w:rPr>
                <w:rStyle w:val="Hipervnculo"/>
              </w:rPr>
              <w:t>Gastos de ventas</w:t>
            </w:r>
            <w:r w:rsidR="00D2433F">
              <w:rPr>
                <w:webHidden/>
              </w:rPr>
              <w:tab/>
            </w:r>
            <w:r w:rsidR="00D2433F">
              <w:rPr>
                <w:webHidden/>
              </w:rPr>
              <w:fldChar w:fldCharType="begin"/>
            </w:r>
            <w:r w:rsidR="00D2433F">
              <w:rPr>
                <w:webHidden/>
              </w:rPr>
              <w:instrText xml:space="preserve"> PAGEREF _Toc53482529 \h </w:instrText>
            </w:r>
            <w:r w:rsidR="00D2433F">
              <w:rPr>
                <w:webHidden/>
              </w:rPr>
            </w:r>
            <w:r w:rsidR="00D2433F">
              <w:rPr>
                <w:webHidden/>
              </w:rPr>
              <w:fldChar w:fldCharType="separate"/>
            </w:r>
            <w:r w:rsidR="00D2433F">
              <w:rPr>
                <w:webHidden/>
              </w:rPr>
              <w:t>32</w:t>
            </w:r>
            <w:r w:rsidR="00D2433F">
              <w:rPr>
                <w:webHidden/>
              </w:rPr>
              <w:fldChar w:fldCharType="end"/>
            </w:r>
          </w:hyperlink>
        </w:p>
        <w:p w14:paraId="2A21201A" w14:textId="03229EB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0" w:history="1">
            <w:r w:rsidR="00D2433F" w:rsidRPr="00AF2EC9">
              <w:rPr>
                <w:rStyle w:val="Hipervnculo"/>
              </w:rPr>
              <w:t>6.1.14.5</w:t>
            </w:r>
            <w:r w:rsidR="00D2433F">
              <w:rPr>
                <w:rFonts w:eastAsiaTheme="minorEastAsia" w:cstheme="minorBidi"/>
                <w:sz w:val="22"/>
                <w:szCs w:val="22"/>
                <w:lang w:val="es-419" w:eastAsia="es-419"/>
              </w:rPr>
              <w:tab/>
            </w:r>
            <w:r w:rsidR="00D2433F" w:rsidRPr="00AF2EC9">
              <w:rPr>
                <w:rStyle w:val="Hipervnculo"/>
              </w:rPr>
              <w:t>Gastos financieros</w:t>
            </w:r>
            <w:r w:rsidR="00D2433F">
              <w:rPr>
                <w:webHidden/>
              </w:rPr>
              <w:tab/>
            </w:r>
            <w:r w:rsidR="00D2433F">
              <w:rPr>
                <w:webHidden/>
              </w:rPr>
              <w:fldChar w:fldCharType="begin"/>
            </w:r>
            <w:r w:rsidR="00D2433F">
              <w:rPr>
                <w:webHidden/>
              </w:rPr>
              <w:instrText xml:space="preserve"> PAGEREF _Toc53482530 \h </w:instrText>
            </w:r>
            <w:r w:rsidR="00D2433F">
              <w:rPr>
                <w:webHidden/>
              </w:rPr>
            </w:r>
            <w:r w:rsidR="00D2433F">
              <w:rPr>
                <w:webHidden/>
              </w:rPr>
              <w:fldChar w:fldCharType="separate"/>
            </w:r>
            <w:r w:rsidR="00D2433F">
              <w:rPr>
                <w:webHidden/>
              </w:rPr>
              <w:t>32</w:t>
            </w:r>
            <w:r w:rsidR="00D2433F">
              <w:rPr>
                <w:webHidden/>
              </w:rPr>
              <w:fldChar w:fldCharType="end"/>
            </w:r>
          </w:hyperlink>
        </w:p>
        <w:p w14:paraId="53D94ECD" w14:textId="01522F06"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1" w:history="1">
            <w:r w:rsidR="00D2433F" w:rsidRPr="00AF2EC9">
              <w:rPr>
                <w:rStyle w:val="Hipervnculo"/>
              </w:rPr>
              <w:t>6.1.15</w:t>
            </w:r>
            <w:r w:rsidR="00D2433F">
              <w:rPr>
                <w:rFonts w:eastAsiaTheme="minorEastAsia" w:cstheme="minorBidi"/>
                <w:i w:val="0"/>
                <w:iCs w:val="0"/>
                <w:sz w:val="22"/>
                <w:szCs w:val="22"/>
                <w:lang w:val="es-419" w:eastAsia="es-419"/>
              </w:rPr>
              <w:tab/>
            </w:r>
            <w:r w:rsidR="00D2433F" w:rsidRPr="00AF2EC9">
              <w:rPr>
                <w:rStyle w:val="Hipervnculo"/>
              </w:rPr>
              <w:t>Estructura inversión inicial</w:t>
            </w:r>
            <w:r w:rsidR="00D2433F">
              <w:rPr>
                <w:webHidden/>
              </w:rPr>
              <w:tab/>
            </w:r>
            <w:r w:rsidR="00D2433F">
              <w:rPr>
                <w:webHidden/>
              </w:rPr>
              <w:fldChar w:fldCharType="begin"/>
            </w:r>
            <w:r w:rsidR="00D2433F">
              <w:rPr>
                <w:webHidden/>
              </w:rPr>
              <w:instrText xml:space="preserve"> PAGEREF _Toc53482531 \h </w:instrText>
            </w:r>
            <w:r w:rsidR="00D2433F">
              <w:rPr>
                <w:webHidden/>
              </w:rPr>
            </w:r>
            <w:r w:rsidR="00D2433F">
              <w:rPr>
                <w:webHidden/>
              </w:rPr>
              <w:fldChar w:fldCharType="separate"/>
            </w:r>
            <w:r w:rsidR="00D2433F">
              <w:rPr>
                <w:webHidden/>
              </w:rPr>
              <w:t>32</w:t>
            </w:r>
            <w:r w:rsidR="00D2433F">
              <w:rPr>
                <w:webHidden/>
              </w:rPr>
              <w:fldChar w:fldCharType="end"/>
            </w:r>
          </w:hyperlink>
        </w:p>
        <w:p w14:paraId="52B0E1A4" w14:textId="7C537A9F"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2" w:history="1">
            <w:r w:rsidR="00D2433F" w:rsidRPr="00AF2EC9">
              <w:rPr>
                <w:rStyle w:val="Hipervnculo"/>
              </w:rPr>
              <w:t>6.1.16</w:t>
            </w:r>
            <w:r w:rsidR="00D2433F">
              <w:rPr>
                <w:rFonts w:eastAsiaTheme="minorEastAsia" w:cstheme="minorBidi"/>
                <w:i w:val="0"/>
                <w:iCs w:val="0"/>
                <w:sz w:val="22"/>
                <w:szCs w:val="22"/>
                <w:lang w:val="es-419" w:eastAsia="es-419"/>
              </w:rPr>
              <w:tab/>
            </w:r>
            <w:r w:rsidR="00D2433F" w:rsidRPr="00AF2EC9">
              <w:rPr>
                <w:rStyle w:val="Hipervnculo"/>
              </w:rPr>
              <w:t>Presupuesto de ingresos</w:t>
            </w:r>
            <w:r w:rsidR="00D2433F">
              <w:rPr>
                <w:webHidden/>
              </w:rPr>
              <w:tab/>
            </w:r>
            <w:r w:rsidR="00D2433F">
              <w:rPr>
                <w:webHidden/>
              </w:rPr>
              <w:fldChar w:fldCharType="begin"/>
            </w:r>
            <w:r w:rsidR="00D2433F">
              <w:rPr>
                <w:webHidden/>
              </w:rPr>
              <w:instrText xml:space="preserve"> PAGEREF _Toc53482532 \h </w:instrText>
            </w:r>
            <w:r w:rsidR="00D2433F">
              <w:rPr>
                <w:webHidden/>
              </w:rPr>
            </w:r>
            <w:r w:rsidR="00D2433F">
              <w:rPr>
                <w:webHidden/>
              </w:rPr>
              <w:fldChar w:fldCharType="separate"/>
            </w:r>
            <w:r w:rsidR="00D2433F">
              <w:rPr>
                <w:webHidden/>
              </w:rPr>
              <w:t>32</w:t>
            </w:r>
            <w:r w:rsidR="00D2433F">
              <w:rPr>
                <w:webHidden/>
              </w:rPr>
              <w:fldChar w:fldCharType="end"/>
            </w:r>
          </w:hyperlink>
        </w:p>
        <w:p w14:paraId="66CD423E" w14:textId="6E42981C"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3" w:history="1">
            <w:r w:rsidR="00D2433F" w:rsidRPr="00AF2EC9">
              <w:rPr>
                <w:rStyle w:val="Hipervnculo"/>
              </w:rPr>
              <w:t>6.1.17</w:t>
            </w:r>
            <w:r w:rsidR="00D2433F">
              <w:rPr>
                <w:rFonts w:eastAsiaTheme="minorEastAsia" w:cstheme="minorBidi"/>
                <w:i w:val="0"/>
                <w:iCs w:val="0"/>
                <w:sz w:val="22"/>
                <w:szCs w:val="22"/>
                <w:lang w:val="es-419" w:eastAsia="es-419"/>
              </w:rPr>
              <w:tab/>
            </w:r>
            <w:r w:rsidR="00D2433F" w:rsidRPr="00AF2EC9">
              <w:rPr>
                <w:rStyle w:val="Hipervnculo"/>
              </w:rPr>
              <w:t>Estados financieros</w:t>
            </w:r>
            <w:r w:rsidR="00D2433F">
              <w:rPr>
                <w:webHidden/>
              </w:rPr>
              <w:tab/>
            </w:r>
            <w:r w:rsidR="00D2433F">
              <w:rPr>
                <w:webHidden/>
              </w:rPr>
              <w:fldChar w:fldCharType="begin"/>
            </w:r>
            <w:r w:rsidR="00D2433F">
              <w:rPr>
                <w:webHidden/>
              </w:rPr>
              <w:instrText xml:space="preserve"> PAGEREF _Toc53482533 \h </w:instrText>
            </w:r>
            <w:r w:rsidR="00D2433F">
              <w:rPr>
                <w:webHidden/>
              </w:rPr>
            </w:r>
            <w:r w:rsidR="00D2433F">
              <w:rPr>
                <w:webHidden/>
              </w:rPr>
              <w:fldChar w:fldCharType="separate"/>
            </w:r>
            <w:r w:rsidR="00D2433F">
              <w:rPr>
                <w:webHidden/>
              </w:rPr>
              <w:t>32</w:t>
            </w:r>
            <w:r w:rsidR="00D2433F">
              <w:rPr>
                <w:webHidden/>
              </w:rPr>
              <w:fldChar w:fldCharType="end"/>
            </w:r>
          </w:hyperlink>
        </w:p>
        <w:p w14:paraId="6B73336A" w14:textId="1E599CA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4" w:history="1">
            <w:r w:rsidR="00D2433F" w:rsidRPr="00AF2EC9">
              <w:rPr>
                <w:rStyle w:val="Hipervnculo"/>
              </w:rPr>
              <w:t>6.1.17.1</w:t>
            </w:r>
            <w:r w:rsidR="00D2433F">
              <w:rPr>
                <w:rFonts w:eastAsiaTheme="minorEastAsia" w:cstheme="minorBidi"/>
                <w:sz w:val="22"/>
                <w:szCs w:val="22"/>
                <w:lang w:val="es-419" w:eastAsia="es-419"/>
              </w:rPr>
              <w:tab/>
            </w:r>
            <w:r w:rsidR="00D2433F" w:rsidRPr="00AF2EC9">
              <w:rPr>
                <w:rStyle w:val="Hipervnculo"/>
              </w:rPr>
              <w:t>Estado de flujo de efectivo</w:t>
            </w:r>
            <w:r w:rsidR="00D2433F">
              <w:rPr>
                <w:webHidden/>
              </w:rPr>
              <w:tab/>
            </w:r>
            <w:r w:rsidR="00D2433F">
              <w:rPr>
                <w:webHidden/>
              </w:rPr>
              <w:fldChar w:fldCharType="begin"/>
            </w:r>
            <w:r w:rsidR="00D2433F">
              <w:rPr>
                <w:webHidden/>
              </w:rPr>
              <w:instrText xml:space="preserve"> PAGEREF _Toc53482534 \h </w:instrText>
            </w:r>
            <w:r w:rsidR="00D2433F">
              <w:rPr>
                <w:webHidden/>
              </w:rPr>
            </w:r>
            <w:r w:rsidR="00D2433F">
              <w:rPr>
                <w:webHidden/>
              </w:rPr>
              <w:fldChar w:fldCharType="separate"/>
            </w:r>
            <w:r w:rsidR="00D2433F">
              <w:rPr>
                <w:webHidden/>
              </w:rPr>
              <w:t>32</w:t>
            </w:r>
            <w:r w:rsidR="00D2433F">
              <w:rPr>
                <w:webHidden/>
              </w:rPr>
              <w:fldChar w:fldCharType="end"/>
            </w:r>
          </w:hyperlink>
        </w:p>
        <w:p w14:paraId="3D88631E" w14:textId="27CF9AE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5" w:history="1">
            <w:r w:rsidR="00D2433F" w:rsidRPr="00AF2EC9">
              <w:rPr>
                <w:rStyle w:val="Hipervnculo"/>
              </w:rPr>
              <w:t>6.1.17.2</w:t>
            </w:r>
            <w:r w:rsidR="00D2433F">
              <w:rPr>
                <w:rFonts w:eastAsiaTheme="minorEastAsia" w:cstheme="minorBidi"/>
                <w:sz w:val="22"/>
                <w:szCs w:val="22"/>
                <w:lang w:val="es-419" w:eastAsia="es-419"/>
              </w:rPr>
              <w:tab/>
            </w:r>
            <w:r w:rsidR="00D2433F" w:rsidRPr="00AF2EC9">
              <w:rPr>
                <w:rStyle w:val="Hipervnculo"/>
              </w:rPr>
              <w:t>Estado de resultado</w:t>
            </w:r>
            <w:r w:rsidR="00D2433F">
              <w:rPr>
                <w:webHidden/>
              </w:rPr>
              <w:tab/>
            </w:r>
            <w:r w:rsidR="00D2433F">
              <w:rPr>
                <w:webHidden/>
              </w:rPr>
              <w:fldChar w:fldCharType="begin"/>
            </w:r>
            <w:r w:rsidR="00D2433F">
              <w:rPr>
                <w:webHidden/>
              </w:rPr>
              <w:instrText xml:space="preserve"> PAGEREF _Toc53482535 \h </w:instrText>
            </w:r>
            <w:r w:rsidR="00D2433F">
              <w:rPr>
                <w:webHidden/>
              </w:rPr>
            </w:r>
            <w:r w:rsidR="00D2433F">
              <w:rPr>
                <w:webHidden/>
              </w:rPr>
              <w:fldChar w:fldCharType="separate"/>
            </w:r>
            <w:r w:rsidR="00D2433F">
              <w:rPr>
                <w:webHidden/>
              </w:rPr>
              <w:t>32</w:t>
            </w:r>
            <w:r w:rsidR="00D2433F">
              <w:rPr>
                <w:webHidden/>
              </w:rPr>
              <w:fldChar w:fldCharType="end"/>
            </w:r>
          </w:hyperlink>
        </w:p>
        <w:p w14:paraId="344F483F" w14:textId="1883FB4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6" w:history="1">
            <w:r w:rsidR="00D2433F" w:rsidRPr="00AF2EC9">
              <w:rPr>
                <w:rStyle w:val="Hipervnculo"/>
              </w:rPr>
              <w:t>6.1.17.3</w:t>
            </w:r>
            <w:r w:rsidR="00D2433F">
              <w:rPr>
                <w:rFonts w:eastAsiaTheme="minorEastAsia" w:cstheme="minorBidi"/>
                <w:sz w:val="22"/>
                <w:szCs w:val="22"/>
                <w:lang w:val="es-419" w:eastAsia="es-419"/>
              </w:rPr>
              <w:tab/>
            </w:r>
            <w:r w:rsidR="00D2433F" w:rsidRPr="00AF2EC9">
              <w:rPr>
                <w:rStyle w:val="Hipervnculo"/>
              </w:rPr>
              <w:t>Balance general</w:t>
            </w:r>
            <w:r w:rsidR="00D2433F">
              <w:rPr>
                <w:webHidden/>
              </w:rPr>
              <w:tab/>
            </w:r>
            <w:r w:rsidR="00D2433F">
              <w:rPr>
                <w:webHidden/>
              </w:rPr>
              <w:fldChar w:fldCharType="begin"/>
            </w:r>
            <w:r w:rsidR="00D2433F">
              <w:rPr>
                <w:webHidden/>
              </w:rPr>
              <w:instrText xml:space="preserve"> PAGEREF _Toc53482536 \h </w:instrText>
            </w:r>
            <w:r w:rsidR="00D2433F">
              <w:rPr>
                <w:webHidden/>
              </w:rPr>
            </w:r>
            <w:r w:rsidR="00D2433F">
              <w:rPr>
                <w:webHidden/>
              </w:rPr>
              <w:fldChar w:fldCharType="separate"/>
            </w:r>
            <w:r w:rsidR="00D2433F">
              <w:rPr>
                <w:webHidden/>
              </w:rPr>
              <w:t>32</w:t>
            </w:r>
            <w:r w:rsidR="00D2433F">
              <w:rPr>
                <w:webHidden/>
              </w:rPr>
              <w:fldChar w:fldCharType="end"/>
            </w:r>
          </w:hyperlink>
        </w:p>
        <w:p w14:paraId="60936443" w14:textId="220F3EA7"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7" w:history="1">
            <w:r w:rsidR="00D2433F" w:rsidRPr="00AF2EC9">
              <w:rPr>
                <w:rStyle w:val="Hipervnculo"/>
              </w:rPr>
              <w:t>6.1.18</w:t>
            </w:r>
            <w:r w:rsidR="00D2433F">
              <w:rPr>
                <w:rFonts w:eastAsiaTheme="minorEastAsia" w:cstheme="minorBidi"/>
                <w:i w:val="0"/>
                <w:iCs w:val="0"/>
                <w:sz w:val="22"/>
                <w:szCs w:val="22"/>
                <w:lang w:val="es-419" w:eastAsia="es-419"/>
              </w:rPr>
              <w:tab/>
            </w:r>
            <w:r w:rsidR="00D2433F" w:rsidRPr="00AF2EC9">
              <w:rPr>
                <w:rStyle w:val="Hipervnculo"/>
              </w:rPr>
              <w:t>Indicadores financieros</w:t>
            </w:r>
            <w:r w:rsidR="00D2433F">
              <w:rPr>
                <w:webHidden/>
              </w:rPr>
              <w:tab/>
            </w:r>
            <w:r w:rsidR="00D2433F">
              <w:rPr>
                <w:webHidden/>
              </w:rPr>
              <w:fldChar w:fldCharType="begin"/>
            </w:r>
            <w:r w:rsidR="00D2433F">
              <w:rPr>
                <w:webHidden/>
              </w:rPr>
              <w:instrText xml:space="preserve"> PAGEREF _Toc53482537 \h </w:instrText>
            </w:r>
            <w:r w:rsidR="00D2433F">
              <w:rPr>
                <w:webHidden/>
              </w:rPr>
            </w:r>
            <w:r w:rsidR="00D2433F">
              <w:rPr>
                <w:webHidden/>
              </w:rPr>
              <w:fldChar w:fldCharType="separate"/>
            </w:r>
            <w:r w:rsidR="00D2433F">
              <w:rPr>
                <w:webHidden/>
              </w:rPr>
              <w:t>32</w:t>
            </w:r>
            <w:r w:rsidR="00D2433F">
              <w:rPr>
                <w:webHidden/>
              </w:rPr>
              <w:fldChar w:fldCharType="end"/>
            </w:r>
          </w:hyperlink>
        </w:p>
        <w:p w14:paraId="117A5435" w14:textId="16CB3F63"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538" w:history="1">
            <w:r w:rsidR="00D2433F" w:rsidRPr="00AF2EC9">
              <w:rPr>
                <w:rStyle w:val="Hipervnculo"/>
                <w14:scene3d>
                  <w14:camera w14:prst="orthographicFront"/>
                  <w14:lightRig w14:rig="threePt" w14:dir="t">
                    <w14:rot w14:lat="0" w14:lon="0" w14:rev="0"/>
                  </w14:lightRig>
                </w14:scene3d>
              </w:rPr>
              <w:t>6.4</w:t>
            </w:r>
            <w:r w:rsidR="00D2433F">
              <w:rPr>
                <w:rFonts w:eastAsiaTheme="minorEastAsia" w:cstheme="minorBidi"/>
                <w:smallCaps w:val="0"/>
                <w:sz w:val="22"/>
                <w:szCs w:val="22"/>
                <w:lang w:val="es-419" w:eastAsia="es-419"/>
              </w:rPr>
              <w:tab/>
            </w:r>
            <w:r w:rsidR="00D2433F" w:rsidRPr="00AF2EC9">
              <w:rPr>
                <w:rStyle w:val="Hipervnculo"/>
              </w:rPr>
              <w:t>Capitulo IV Impacto Ambiental</w:t>
            </w:r>
            <w:r w:rsidR="00D2433F">
              <w:rPr>
                <w:webHidden/>
              </w:rPr>
              <w:tab/>
            </w:r>
            <w:r w:rsidR="00D2433F">
              <w:rPr>
                <w:webHidden/>
              </w:rPr>
              <w:fldChar w:fldCharType="begin"/>
            </w:r>
            <w:r w:rsidR="00D2433F">
              <w:rPr>
                <w:webHidden/>
              </w:rPr>
              <w:instrText xml:space="preserve"> PAGEREF _Toc53482538 \h </w:instrText>
            </w:r>
            <w:r w:rsidR="00D2433F">
              <w:rPr>
                <w:webHidden/>
              </w:rPr>
            </w:r>
            <w:r w:rsidR="00D2433F">
              <w:rPr>
                <w:webHidden/>
              </w:rPr>
              <w:fldChar w:fldCharType="separate"/>
            </w:r>
            <w:r w:rsidR="00D2433F">
              <w:rPr>
                <w:webHidden/>
              </w:rPr>
              <w:t>32</w:t>
            </w:r>
            <w:r w:rsidR="00D2433F">
              <w:rPr>
                <w:webHidden/>
              </w:rPr>
              <w:fldChar w:fldCharType="end"/>
            </w:r>
          </w:hyperlink>
        </w:p>
        <w:p w14:paraId="1CFD1E04" w14:textId="2F820D6B"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9" w:history="1">
            <w:r w:rsidR="00D2433F" w:rsidRPr="00AF2EC9">
              <w:rPr>
                <w:rStyle w:val="Hipervnculo"/>
              </w:rPr>
              <w:t>6.1.19</w:t>
            </w:r>
            <w:r w:rsidR="00D2433F">
              <w:rPr>
                <w:rFonts w:eastAsiaTheme="minorEastAsia" w:cstheme="minorBidi"/>
                <w:i w:val="0"/>
                <w:iCs w:val="0"/>
                <w:sz w:val="22"/>
                <w:szCs w:val="22"/>
                <w:lang w:val="es-419" w:eastAsia="es-419"/>
              </w:rPr>
              <w:tab/>
            </w:r>
            <w:r w:rsidR="00D2433F" w:rsidRPr="00AF2EC9">
              <w:rPr>
                <w:rStyle w:val="Hipervnculo"/>
              </w:rPr>
              <w:t>Matriz de Leopold</w:t>
            </w:r>
            <w:r w:rsidR="00D2433F">
              <w:rPr>
                <w:webHidden/>
              </w:rPr>
              <w:tab/>
            </w:r>
            <w:r w:rsidR="00D2433F">
              <w:rPr>
                <w:webHidden/>
              </w:rPr>
              <w:fldChar w:fldCharType="begin"/>
            </w:r>
            <w:r w:rsidR="00D2433F">
              <w:rPr>
                <w:webHidden/>
              </w:rPr>
              <w:instrText xml:space="preserve"> PAGEREF _Toc53482539 \h </w:instrText>
            </w:r>
            <w:r w:rsidR="00D2433F">
              <w:rPr>
                <w:webHidden/>
              </w:rPr>
            </w:r>
            <w:r w:rsidR="00D2433F">
              <w:rPr>
                <w:webHidden/>
              </w:rPr>
              <w:fldChar w:fldCharType="separate"/>
            </w:r>
            <w:r w:rsidR="00D2433F">
              <w:rPr>
                <w:webHidden/>
              </w:rPr>
              <w:t>32</w:t>
            </w:r>
            <w:r w:rsidR="00D2433F">
              <w:rPr>
                <w:webHidden/>
              </w:rPr>
              <w:fldChar w:fldCharType="end"/>
            </w:r>
          </w:hyperlink>
        </w:p>
        <w:p w14:paraId="3575521A" w14:textId="3757E45E"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40" w:history="1">
            <w:r w:rsidR="00D2433F" w:rsidRPr="00AF2EC9">
              <w:rPr>
                <w:rStyle w:val="Hipervnculo"/>
              </w:rPr>
              <w:t>6.1.20</w:t>
            </w:r>
            <w:r w:rsidR="00D2433F">
              <w:rPr>
                <w:rFonts w:eastAsiaTheme="minorEastAsia" w:cstheme="minorBidi"/>
                <w:i w:val="0"/>
                <w:iCs w:val="0"/>
                <w:sz w:val="22"/>
                <w:szCs w:val="22"/>
                <w:lang w:val="es-419" w:eastAsia="es-419"/>
              </w:rPr>
              <w:tab/>
            </w:r>
            <w:r w:rsidR="00D2433F" w:rsidRPr="00AF2EC9">
              <w:rPr>
                <w:rStyle w:val="Hipervnculo"/>
              </w:rPr>
              <w:t>Estrategias de mitigación de impacto</w:t>
            </w:r>
            <w:r w:rsidR="00D2433F">
              <w:rPr>
                <w:webHidden/>
              </w:rPr>
              <w:tab/>
            </w:r>
            <w:r w:rsidR="00D2433F">
              <w:rPr>
                <w:webHidden/>
              </w:rPr>
              <w:fldChar w:fldCharType="begin"/>
            </w:r>
            <w:r w:rsidR="00D2433F">
              <w:rPr>
                <w:webHidden/>
              </w:rPr>
              <w:instrText xml:space="preserve"> PAGEREF _Toc53482540 \h </w:instrText>
            </w:r>
            <w:r w:rsidR="00D2433F">
              <w:rPr>
                <w:webHidden/>
              </w:rPr>
            </w:r>
            <w:r w:rsidR="00D2433F">
              <w:rPr>
                <w:webHidden/>
              </w:rPr>
              <w:fldChar w:fldCharType="separate"/>
            </w:r>
            <w:r w:rsidR="00D2433F">
              <w:rPr>
                <w:webHidden/>
              </w:rPr>
              <w:t>32</w:t>
            </w:r>
            <w:r w:rsidR="00D2433F">
              <w:rPr>
                <w:webHidden/>
              </w:rPr>
              <w:fldChar w:fldCharType="end"/>
            </w:r>
          </w:hyperlink>
        </w:p>
        <w:p w14:paraId="70DB7055" w14:textId="6C3A1B00"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541" w:history="1">
            <w:r w:rsidR="00D2433F" w:rsidRPr="00AF2EC9">
              <w:rPr>
                <w:rStyle w:val="Hipervnculo"/>
              </w:rPr>
              <w:t>V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Conclusiones</w:t>
            </w:r>
            <w:r w:rsidR="00D2433F">
              <w:rPr>
                <w:webHidden/>
              </w:rPr>
              <w:tab/>
            </w:r>
            <w:r w:rsidR="00D2433F">
              <w:rPr>
                <w:webHidden/>
              </w:rPr>
              <w:fldChar w:fldCharType="begin"/>
            </w:r>
            <w:r w:rsidR="00D2433F">
              <w:rPr>
                <w:webHidden/>
              </w:rPr>
              <w:instrText xml:space="preserve"> PAGEREF _Toc53482541 \h </w:instrText>
            </w:r>
            <w:r w:rsidR="00D2433F">
              <w:rPr>
                <w:webHidden/>
              </w:rPr>
            </w:r>
            <w:r w:rsidR="00D2433F">
              <w:rPr>
                <w:webHidden/>
              </w:rPr>
              <w:fldChar w:fldCharType="separate"/>
            </w:r>
            <w:r w:rsidR="00D2433F">
              <w:rPr>
                <w:webHidden/>
              </w:rPr>
              <w:t>33</w:t>
            </w:r>
            <w:r w:rsidR="00D2433F">
              <w:rPr>
                <w:webHidden/>
              </w:rPr>
              <w:fldChar w:fldCharType="end"/>
            </w:r>
          </w:hyperlink>
        </w:p>
        <w:p w14:paraId="2D715242" w14:textId="3C103D77"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542" w:history="1">
            <w:r w:rsidR="00D2433F" w:rsidRPr="00AF2EC9">
              <w:rPr>
                <w:rStyle w:val="Hipervnculo"/>
              </w:rPr>
              <w:t>VI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Bibliografía</w:t>
            </w:r>
            <w:r w:rsidR="00D2433F">
              <w:rPr>
                <w:webHidden/>
              </w:rPr>
              <w:tab/>
            </w:r>
            <w:r w:rsidR="00D2433F">
              <w:rPr>
                <w:webHidden/>
              </w:rPr>
              <w:fldChar w:fldCharType="begin"/>
            </w:r>
            <w:r w:rsidR="00D2433F">
              <w:rPr>
                <w:webHidden/>
              </w:rPr>
              <w:instrText xml:space="preserve"> PAGEREF _Toc53482542 \h </w:instrText>
            </w:r>
            <w:r w:rsidR="00D2433F">
              <w:rPr>
                <w:webHidden/>
              </w:rPr>
            </w:r>
            <w:r w:rsidR="00D2433F">
              <w:rPr>
                <w:webHidden/>
              </w:rPr>
              <w:fldChar w:fldCharType="separate"/>
            </w:r>
            <w:r w:rsidR="00D2433F">
              <w:rPr>
                <w:webHidden/>
              </w:rPr>
              <w:t>33</w:t>
            </w:r>
            <w:r w:rsidR="00D2433F">
              <w:rPr>
                <w:webHidden/>
              </w:rPr>
              <w:fldChar w:fldCharType="end"/>
            </w:r>
          </w:hyperlink>
        </w:p>
        <w:p w14:paraId="6F6D7EAC" w14:textId="7A8B3773"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543" w:history="1">
            <w:r w:rsidR="00D2433F" w:rsidRPr="00AF2EC9">
              <w:rPr>
                <w:rStyle w:val="Hipervnculo"/>
              </w:rPr>
              <w:t>IX.</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anexos</w:t>
            </w:r>
            <w:r w:rsidR="00D2433F">
              <w:rPr>
                <w:webHidden/>
              </w:rPr>
              <w:tab/>
            </w:r>
            <w:r w:rsidR="00D2433F">
              <w:rPr>
                <w:webHidden/>
              </w:rPr>
              <w:fldChar w:fldCharType="begin"/>
            </w:r>
            <w:r w:rsidR="00D2433F">
              <w:rPr>
                <w:webHidden/>
              </w:rPr>
              <w:instrText xml:space="preserve"> PAGEREF _Toc53482543 \h </w:instrText>
            </w:r>
            <w:r w:rsidR="00D2433F">
              <w:rPr>
                <w:webHidden/>
              </w:rPr>
            </w:r>
            <w:r w:rsidR="00D2433F">
              <w:rPr>
                <w:webHidden/>
              </w:rPr>
              <w:fldChar w:fldCharType="separate"/>
            </w:r>
            <w:r w:rsidR="00D2433F">
              <w:rPr>
                <w:webHidden/>
              </w:rPr>
              <w:t>36</w:t>
            </w:r>
            <w:r w:rsidR="00D2433F">
              <w:rPr>
                <w:webHidden/>
              </w:rPr>
              <w:fldChar w:fldCharType="end"/>
            </w:r>
          </w:hyperlink>
        </w:p>
        <w:p w14:paraId="59985BF8" w14:textId="56A17E60" w:rsidR="00505E9F" w:rsidRPr="0027703A" w:rsidRDefault="00505E9F" w:rsidP="00E015E9">
          <w:r w:rsidRPr="0027703A">
            <w:rPr>
              <w:bCs/>
              <w:caps/>
            </w:rPr>
            <w:fldChar w:fldCharType="end"/>
          </w:r>
        </w:p>
      </w:sdtContent>
    </w:sdt>
    <w:p w14:paraId="450D2F7B" w14:textId="1C681185" w:rsidR="00505E9F" w:rsidRPr="00316A80" w:rsidRDefault="00316A80" w:rsidP="00E015E9">
      <w:pPr>
        <w:spacing w:after="0"/>
        <w:rPr>
          <w:b/>
          <w:u w:val="single"/>
        </w:rPr>
      </w:pPr>
      <w:r w:rsidRPr="00316A80">
        <w:rPr>
          <w:b/>
          <w:u w:val="single"/>
        </w:rPr>
        <w:t>Indice de tablas</w:t>
      </w:r>
    </w:p>
    <w:p w14:paraId="69745ED9" w14:textId="76CFB2A2" w:rsidR="00316A80" w:rsidRDefault="00316A80">
      <w:pPr>
        <w:pStyle w:val="Tabladeilustraciones"/>
        <w:tabs>
          <w:tab w:val="right" w:leader="dot" w:pos="8828"/>
        </w:tabs>
      </w:pPr>
      <w:r>
        <w:rPr>
          <w:b/>
        </w:rPr>
        <w:fldChar w:fldCharType="begin"/>
      </w:r>
      <w:r>
        <w:rPr>
          <w:b/>
        </w:rPr>
        <w:instrText xml:space="preserve"> TOC \h \z \c "Tabla" </w:instrText>
      </w:r>
      <w:r>
        <w:rPr>
          <w:b/>
        </w:rPr>
        <w:fldChar w:fldCharType="separate"/>
      </w:r>
      <w:hyperlink w:anchor="_Toc53680668" w:history="1">
        <w:r w:rsidRPr="00341992">
          <w:rPr>
            <w:rStyle w:val="Hipervnculo"/>
          </w:rPr>
          <w:t>Tabla 1:Periodo de adquisición de servicios</w:t>
        </w:r>
        <w:r>
          <w:rPr>
            <w:webHidden/>
          </w:rPr>
          <w:tab/>
        </w:r>
        <w:r>
          <w:rPr>
            <w:webHidden/>
          </w:rPr>
          <w:fldChar w:fldCharType="begin"/>
        </w:r>
        <w:r>
          <w:rPr>
            <w:webHidden/>
          </w:rPr>
          <w:instrText xml:space="preserve"> PAGEREF _Toc53680668 \h </w:instrText>
        </w:r>
        <w:r>
          <w:rPr>
            <w:webHidden/>
          </w:rPr>
        </w:r>
        <w:r>
          <w:rPr>
            <w:webHidden/>
          </w:rPr>
          <w:fldChar w:fldCharType="separate"/>
        </w:r>
        <w:r>
          <w:rPr>
            <w:webHidden/>
          </w:rPr>
          <w:t>30</w:t>
        </w:r>
        <w:r>
          <w:rPr>
            <w:webHidden/>
          </w:rPr>
          <w:fldChar w:fldCharType="end"/>
        </w:r>
      </w:hyperlink>
    </w:p>
    <w:p w14:paraId="3067ABC9" w14:textId="0B67AC1E" w:rsidR="00316A80" w:rsidRDefault="00316A80">
      <w:pPr>
        <w:pStyle w:val="Tabladeilustraciones"/>
        <w:tabs>
          <w:tab w:val="right" w:leader="dot" w:pos="8828"/>
        </w:tabs>
      </w:pPr>
      <w:hyperlink w:anchor="_Toc53680669" w:history="1">
        <w:r w:rsidRPr="00341992">
          <w:rPr>
            <w:rStyle w:val="Hipervnculo"/>
          </w:rPr>
          <w:t>Tabla 2: Precios de los servicios</w:t>
        </w:r>
        <w:r>
          <w:rPr>
            <w:webHidden/>
          </w:rPr>
          <w:tab/>
        </w:r>
        <w:r>
          <w:rPr>
            <w:webHidden/>
          </w:rPr>
          <w:fldChar w:fldCharType="begin"/>
        </w:r>
        <w:r>
          <w:rPr>
            <w:webHidden/>
          </w:rPr>
          <w:instrText xml:space="preserve"> PAGEREF _Toc53680669 \h </w:instrText>
        </w:r>
        <w:r>
          <w:rPr>
            <w:webHidden/>
          </w:rPr>
        </w:r>
        <w:r>
          <w:rPr>
            <w:webHidden/>
          </w:rPr>
          <w:fldChar w:fldCharType="separate"/>
        </w:r>
        <w:r>
          <w:rPr>
            <w:webHidden/>
          </w:rPr>
          <w:t>31</w:t>
        </w:r>
        <w:r>
          <w:rPr>
            <w:webHidden/>
          </w:rPr>
          <w:fldChar w:fldCharType="end"/>
        </w:r>
      </w:hyperlink>
    </w:p>
    <w:p w14:paraId="143608A7" w14:textId="2B593A22" w:rsidR="00316A80" w:rsidRDefault="00316A80">
      <w:pPr>
        <w:pStyle w:val="Tabladeilustraciones"/>
        <w:tabs>
          <w:tab w:val="right" w:leader="dot" w:pos="8828"/>
        </w:tabs>
      </w:pPr>
      <w:hyperlink w:anchor="_Toc53680670" w:history="1">
        <w:r w:rsidRPr="00341992">
          <w:rPr>
            <w:rStyle w:val="Hipervnculo"/>
          </w:rPr>
          <w:t>Tabla 3: Participación del mercado</w:t>
        </w:r>
        <w:r>
          <w:rPr>
            <w:webHidden/>
          </w:rPr>
          <w:tab/>
        </w:r>
        <w:r>
          <w:rPr>
            <w:webHidden/>
          </w:rPr>
          <w:fldChar w:fldCharType="begin"/>
        </w:r>
        <w:r>
          <w:rPr>
            <w:webHidden/>
          </w:rPr>
          <w:instrText xml:space="preserve"> PAGEREF _Toc53680670 \h </w:instrText>
        </w:r>
        <w:r>
          <w:rPr>
            <w:webHidden/>
          </w:rPr>
        </w:r>
        <w:r>
          <w:rPr>
            <w:webHidden/>
          </w:rPr>
          <w:fldChar w:fldCharType="separate"/>
        </w:r>
        <w:r>
          <w:rPr>
            <w:webHidden/>
          </w:rPr>
          <w:t>41</w:t>
        </w:r>
        <w:r>
          <w:rPr>
            <w:webHidden/>
          </w:rPr>
          <w:fldChar w:fldCharType="end"/>
        </w:r>
      </w:hyperlink>
    </w:p>
    <w:p w14:paraId="77F69ED8" w14:textId="7C39E5E0" w:rsidR="00316A80" w:rsidRDefault="00316A80">
      <w:pPr>
        <w:pStyle w:val="Tabladeilustraciones"/>
        <w:tabs>
          <w:tab w:val="right" w:leader="dot" w:pos="8828"/>
        </w:tabs>
      </w:pPr>
      <w:hyperlink w:anchor="_Toc53680671" w:history="1">
        <w:r w:rsidRPr="00341992">
          <w:rPr>
            <w:rStyle w:val="Hipervnculo"/>
          </w:rPr>
          <w:t>Tabla 4: Estimación de la demanda real</w:t>
        </w:r>
        <w:r>
          <w:rPr>
            <w:webHidden/>
          </w:rPr>
          <w:tab/>
        </w:r>
        <w:r>
          <w:rPr>
            <w:webHidden/>
          </w:rPr>
          <w:fldChar w:fldCharType="begin"/>
        </w:r>
        <w:r>
          <w:rPr>
            <w:webHidden/>
          </w:rPr>
          <w:instrText xml:space="preserve"> PAGEREF _Toc53680671 \h </w:instrText>
        </w:r>
        <w:r>
          <w:rPr>
            <w:webHidden/>
          </w:rPr>
        </w:r>
        <w:r>
          <w:rPr>
            <w:webHidden/>
          </w:rPr>
          <w:fldChar w:fldCharType="separate"/>
        </w:r>
        <w:r>
          <w:rPr>
            <w:webHidden/>
          </w:rPr>
          <w:t>42</w:t>
        </w:r>
        <w:r>
          <w:rPr>
            <w:webHidden/>
          </w:rPr>
          <w:fldChar w:fldCharType="end"/>
        </w:r>
      </w:hyperlink>
    </w:p>
    <w:p w14:paraId="1FF18AA0" w14:textId="751822DD" w:rsidR="00316A80" w:rsidRPr="00316A80" w:rsidRDefault="00316A80" w:rsidP="00316A80">
      <w:pPr>
        <w:pStyle w:val="Tabladeilustraciones"/>
        <w:tabs>
          <w:tab w:val="right" w:leader="dot" w:pos="8828"/>
        </w:tabs>
        <w:rPr>
          <w:color w:val="0000FF"/>
          <w:u w:val="single"/>
        </w:rPr>
      </w:pPr>
      <w:hyperlink w:anchor="_Toc53680672" w:history="1">
        <w:r w:rsidRPr="00341992">
          <w:rPr>
            <w:rStyle w:val="Hipervnculo"/>
          </w:rPr>
          <w:t>Tabla 5: Matriz FODA</w:t>
        </w:r>
        <w:r>
          <w:rPr>
            <w:webHidden/>
          </w:rPr>
          <w:tab/>
        </w:r>
        <w:r>
          <w:rPr>
            <w:webHidden/>
          </w:rPr>
          <w:fldChar w:fldCharType="begin"/>
        </w:r>
        <w:r>
          <w:rPr>
            <w:webHidden/>
          </w:rPr>
          <w:instrText xml:space="preserve"> PAGEREF _Toc53680672 \h </w:instrText>
        </w:r>
        <w:r>
          <w:rPr>
            <w:webHidden/>
          </w:rPr>
        </w:r>
        <w:r>
          <w:rPr>
            <w:webHidden/>
          </w:rPr>
          <w:fldChar w:fldCharType="separate"/>
        </w:r>
        <w:r>
          <w:rPr>
            <w:webHidden/>
          </w:rPr>
          <w:t>44</w:t>
        </w:r>
        <w:r>
          <w:rPr>
            <w:webHidden/>
          </w:rPr>
          <w:fldChar w:fldCharType="end"/>
        </w:r>
      </w:hyperlink>
    </w:p>
    <w:p w14:paraId="6F0E4B6F" w14:textId="77777777" w:rsidR="00505E9F" w:rsidRDefault="00316A80" w:rsidP="00E015E9">
      <w:pPr>
        <w:spacing w:after="0"/>
        <w:rPr>
          <w:b/>
        </w:rPr>
      </w:pPr>
      <w:r>
        <w:rPr>
          <w:b/>
        </w:rPr>
        <w:fldChar w:fldCharType="end"/>
      </w:r>
    </w:p>
    <w:p w14:paraId="6952D31B" w14:textId="475B0B9C" w:rsidR="00316A80" w:rsidRDefault="00316A80" w:rsidP="00316A80">
      <w:pPr>
        <w:rPr>
          <w:b/>
          <w:u w:val="single"/>
        </w:rPr>
      </w:pPr>
      <w:r w:rsidRPr="00316A80">
        <w:rPr>
          <w:b/>
          <w:u w:val="single"/>
        </w:rPr>
        <w:t>Indice de ilustraciones</w:t>
      </w:r>
    </w:p>
    <w:p w14:paraId="1B625F48" w14:textId="5A844F44"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r>
        <w:rPr>
          <w:b/>
          <w:u w:val="single"/>
        </w:rPr>
        <w:fldChar w:fldCharType="begin"/>
      </w:r>
      <w:r>
        <w:rPr>
          <w:b/>
          <w:u w:val="single"/>
        </w:rPr>
        <w:instrText xml:space="preserve"> TOC \h \z \c "Ilustración" </w:instrText>
      </w:r>
      <w:r>
        <w:rPr>
          <w:b/>
          <w:u w:val="single"/>
        </w:rPr>
        <w:fldChar w:fldCharType="separate"/>
      </w:r>
      <w:hyperlink w:anchor="_Toc53680793" w:history="1">
        <w:r w:rsidRPr="00F5726C">
          <w:rPr>
            <w:rStyle w:val="Hipervnculo"/>
          </w:rPr>
          <w:t>Ilustración 1: Logo de 3J Dev</w:t>
        </w:r>
        <w:r w:rsidRPr="00F5726C">
          <w:rPr>
            <w:rStyle w:val="Hipervnculo"/>
            <w:lang w:val="es-419"/>
          </w:rPr>
          <w:t>’s</w:t>
        </w:r>
        <w:r>
          <w:rPr>
            <w:webHidden/>
          </w:rPr>
          <w:tab/>
        </w:r>
        <w:r>
          <w:rPr>
            <w:webHidden/>
          </w:rPr>
          <w:fldChar w:fldCharType="begin"/>
        </w:r>
        <w:r>
          <w:rPr>
            <w:webHidden/>
          </w:rPr>
          <w:instrText xml:space="preserve"> PAGEREF _Toc53680793 \h </w:instrText>
        </w:r>
        <w:r>
          <w:rPr>
            <w:webHidden/>
          </w:rPr>
        </w:r>
        <w:r>
          <w:rPr>
            <w:webHidden/>
          </w:rPr>
          <w:fldChar w:fldCharType="separate"/>
        </w:r>
        <w:r>
          <w:rPr>
            <w:webHidden/>
          </w:rPr>
          <w:t>25</w:t>
        </w:r>
        <w:r>
          <w:rPr>
            <w:webHidden/>
          </w:rPr>
          <w:fldChar w:fldCharType="end"/>
        </w:r>
      </w:hyperlink>
    </w:p>
    <w:p w14:paraId="27EE1B02" w14:textId="44B6E33B"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794" w:history="1">
        <w:r w:rsidRPr="00F5726C">
          <w:rPr>
            <w:rStyle w:val="Hipervnculo"/>
          </w:rPr>
          <w:t>Ilustración 2: Tipo de empresa</w:t>
        </w:r>
        <w:r>
          <w:rPr>
            <w:webHidden/>
          </w:rPr>
          <w:tab/>
        </w:r>
        <w:r>
          <w:rPr>
            <w:webHidden/>
          </w:rPr>
          <w:fldChar w:fldCharType="begin"/>
        </w:r>
        <w:r>
          <w:rPr>
            <w:webHidden/>
          </w:rPr>
          <w:instrText xml:space="preserve"> PAGEREF _Toc53680794 \h </w:instrText>
        </w:r>
        <w:r>
          <w:rPr>
            <w:webHidden/>
          </w:rPr>
        </w:r>
        <w:r>
          <w:rPr>
            <w:webHidden/>
          </w:rPr>
          <w:fldChar w:fldCharType="separate"/>
        </w:r>
        <w:r>
          <w:rPr>
            <w:webHidden/>
          </w:rPr>
          <w:t>26</w:t>
        </w:r>
        <w:r>
          <w:rPr>
            <w:webHidden/>
          </w:rPr>
          <w:fldChar w:fldCharType="end"/>
        </w:r>
      </w:hyperlink>
    </w:p>
    <w:p w14:paraId="748EEAFF" w14:textId="4959CB0C"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795" w:history="1">
        <w:r w:rsidRPr="00F5726C">
          <w:rPr>
            <w:rStyle w:val="Hipervnculo"/>
          </w:rPr>
          <w:t>Ilustración 3: Tiempo de funcionamiento</w:t>
        </w:r>
        <w:r>
          <w:rPr>
            <w:webHidden/>
          </w:rPr>
          <w:tab/>
        </w:r>
        <w:r>
          <w:rPr>
            <w:webHidden/>
          </w:rPr>
          <w:fldChar w:fldCharType="begin"/>
        </w:r>
        <w:r>
          <w:rPr>
            <w:webHidden/>
          </w:rPr>
          <w:instrText xml:space="preserve"> PAGEREF _Toc53680795 \h </w:instrText>
        </w:r>
        <w:r>
          <w:rPr>
            <w:webHidden/>
          </w:rPr>
        </w:r>
        <w:r>
          <w:rPr>
            <w:webHidden/>
          </w:rPr>
          <w:fldChar w:fldCharType="separate"/>
        </w:r>
        <w:r>
          <w:rPr>
            <w:webHidden/>
          </w:rPr>
          <w:t>27</w:t>
        </w:r>
        <w:r>
          <w:rPr>
            <w:webHidden/>
          </w:rPr>
          <w:fldChar w:fldCharType="end"/>
        </w:r>
      </w:hyperlink>
    </w:p>
    <w:p w14:paraId="29DA3F96" w14:textId="3CD5DEC1"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796" w:history="1">
        <w:r w:rsidRPr="00F5726C">
          <w:rPr>
            <w:rStyle w:val="Hipervnculo"/>
          </w:rPr>
          <w:t>Ilustración 4: Contratos con otras empresas</w:t>
        </w:r>
        <w:r>
          <w:rPr>
            <w:webHidden/>
          </w:rPr>
          <w:tab/>
        </w:r>
        <w:r>
          <w:rPr>
            <w:webHidden/>
          </w:rPr>
          <w:fldChar w:fldCharType="begin"/>
        </w:r>
        <w:r>
          <w:rPr>
            <w:webHidden/>
          </w:rPr>
          <w:instrText xml:space="preserve"> PAGEREF _Toc53680796 \h </w:instrText>
        </w:r>
        <w:r>
          <w:rPr>
            <w:webHidden/>
          </w:rPr>
        </w:r>
        <w:r>
          <w:rPr>
            <w:webHidden/>
          </w:rPr>
          <w:fldChar w:fldCharType="separate"/>
        </w:r>
        <w:r>
          <w:rPr>
            <w:webHidden/>
          </w:rPr>
          <w:t>27</w:t>
        </w:r>
        <w:r>
          <w:rPr>
            <w:webHidden/>
          </w:rPr>
          <w:fldChar w:fldCharType="end"/>
        </w:r>
      </w:hyperlink>
    </w:p>
    <w:p w14:paraId="34C61637" w14:textId="24D2D22E"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797" w:history="1">
        <w:r w:rsidRPr="00F5726C">
          <w:rPr>
            <w:rStyle w:val="Hipervnculo"/>
          </w:rPr>
          <w:t>Ilustración 5: Origen del servicio</w:t>
        </w:r>
        <w:r>
          <w:rPr>
            <w:webHidden/>
          </w:rPr>
          <w:tab/>
        </w:r>
        <w:r>
          <w:rPr>
            <w:webHidden/>
          </w:rPr>
          <w:fldChar w:fldCharType="begin"/>
        </w:r>
        <w:r>
          <w:rPr>
            <w:webHidden/>
          </w:rPr>
          <w:instrText xml:space="preserve"> PAGEREF _Toc53680797 \h </w:instrText>
        </w:r>
        <w:r>
          <w:rPr>
            <w:webHidden/>
          </w:rPr>
        </w:r>
        <w:r>
          <w:rPr>
            <w:webHidden/>
          </w:rPr>
          <w:fldChar w:fldCharType="separate"/>
        </w:r>
        <w:r>
          <w:rPr>
            <w:webHidden/>
          </w:rPr>
          <w:t>28</w:t>
        </w:r>
        <w:r>
          <w:rPr>
            <w:webHidden/>
          </w:rPr>
          <w:fldChar w:fldCharType="end"/>
        </w:r>
      </w:hyperlink>
    </w:p>
    <w:p w14:paraId="2E4F02B7" w14:textId="50E3F360"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798" w:history="1">
        <w:r w:rsidRPr="00F5726C">
          <w:rPr>
            <w:rStyle w:val="Hipervnculo"/>
          </w:rPr>
          <w:t>Ilustración 6: Proveedores de los servicios</w:t>
        </w:r>
        <w:r>
          <w:rPr>
            <w:webHidden/>
          </w:rPr>
          <w:tab/>
        </w:r>
        <w:r>
          <w:rPr>
            <w:webHidden/>
          </w:rPr>
          <w:fldChar w:fldCharType="begin"/>
        </w:r>
        <w:r>
          <w:rPr>
            <w:webHidden/>
          </w:rPr>
          <w:instrText xml:space="preserve"> PAGEREF _Toc53680798 \h </w:instrText>
        </w:r>
        <w:r>
          <w:rPr>
            <w:webHidden/>
          </w:rPr>
        </w:r>
        <w:r>
          <w:rPr>
            <w:webHidden/>
          </w:rPr>
          <w:fldChar w:fldCharType="separate"/>
        </w:r>
        <w:r>
          <w:rPr>
            <w:webHidden/>
          </w:rPr>
          <w:t>29</w:t>
        </w:r>
        <w:r>
          <w:rPr>
            <w:webHidden/>
          </w:rPr>
          <w:fldChar w:fldCharType="end"/>
        </w:r>
      </w:hyperlink>
    </w:p>
    <w:p w14:paraId="2827EBF1" w14:textId="2C1A483C"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799" w:history="1">
        <w:r w:rsidRPr="00F5726C">
          <w:rPr>
            <w:rStyle w:val="Hipervnculo"/>
          </w:rPr>
          <w:t>Ilustración 7: Desventajas de las demás empresas</w:t>
        </w:r>
        <w:r>
          <w:rPr>
            <w:webHidden/>
          </w:rPr>
          <w:tab/>
        </w:r>
        <w:r>
          <w:rPr>
            <w:webHidden/>
          </w:rPr>
          <w:fldChar w:fldCharType="begin"/>
        </w:r>
        <w:r>
          <w:rPr>
            <w:webHidden/>
          </w:rPr>
          <w:instrText xml:space="preserve"> PAGEREF _Toc53680799 \h </w:instrText>
        </w:r>
        <w:r>
          <w:rPr>
            <w:webHidden/>
          </w:rPr>
        </w:r>
        <w:r>
          <w:rPr>
            <w:webHidden/>
          </w:rPr>
          <w:fldChar w:fldCharType="separate"/>
        </w:r>
        <w:r>
          <w:rPr>
            <w:webHidden/>
          </w:rPr>
          <w:t>29</w:t>
        </w:r>
        <w:r>
          <w:rPr>
            <w:webHidden/>
          </w:rPr>
          <w:fldChar w:fldCharType="end"/>
        </w:r>
      </w:hyperlink>
    </w:p>
    <w:p w14:paraId="1E933EA4" w14:textId="3F7E696D"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0" w:history="1">
        <w:r w:rsidRPr="00F5726C">
          <w:rPr>
            <w:rStyle w:val="Hipervnculo"/>
          </w:rPr>
          <w:t>Ilustración 8: Entrega del software</w:t>
        </w:r>
        <w:r>
          <w:rPr>
            <w:webHidden/>
          </w:rPr>
          <w:tab/>
        </w:r>
        <w:r>
          <w:rPr>
            <w:webHidden/>
          </w:rPr>
          <w:fldChar w:fldCharType="begin"/>
        </w:r>
        <w:r>
          <w:rPr>
            <w:webHidden/>
          </w:rPr>
          <w:instrText xml:space="preserve"> PAGEREF _Toc53680800 \h </w:instrText>
        </w:r>
        <w:r>
          <w:rPr>
            <w:webHidden/>
          </w:rPr>
        </w:r>
        <w:r>
          <w:rPr>
            <w:webHidden/>
          </w:rPr>
          <w:fldChar w:fldCharType="separate"/>
        </w:r>
        <w:r>
          <w:rPr>
            <w:webHidden/>
          </w:rPr>
          <w:t>30</w:t>
        </w:r>
        <w:r>
          <w:rPr>
            <w:webHidden/>
          </w:rPr>
          <w:fldChar w:fldCharType="end"/>
        </w:r>
      </w:hyperlink>
    </w:p>
    <w:p w14:paraId="11D6D500" w14:textId="63892DA3"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1" w:history="1">
        <w:r w:rsidRPr="00F5726C">
          <w:rPr>
            <w:rStyle w:val="Hipervnculo"/>
          </w:rPr>
          <w:t>Ilustración 9: Empresas interesadas en 3J Dev's</w:t>
        </w:r>
        <w:r>
          <w:rPr>
            <w:webHidden/>
          </w:rPr>
          <w:tab/>
        </w:r>
        <w:r>
          <w:rPr>
            <w:webHidden/>
          </w:rPr>
          <w:fldChar w:fldCharType="begin"/>
        </w:r>
        <w:r>
          <w:rPr>
            <w:webHidden/>
          </w:rPr>
          <w:instrText xml:space="preserve"> PAGEREF _Toc53680801 \h </w:instrText>
        </w:r>
        <w:r>
          <w:rPr>
            <w:webHidden/>
          </w:rPr>
        </w:r>
        <w:r>
          <w:rPr>
            <w:webHidden/>
          </w:rPr>
          <w:fldChar w:fldCharType="separate"/>
        </w:r>
        <w:r>
          <w:rPr>
            <w:webHidden/>
          </w:rPr>
          <w:t>31</w:t>
        </w:r>
        <w:r>
          <w:rPr>
            <w:webHidden/>
          </w:rPr>
          <w:fldChar w:fldCharType="end"/>
        </w:r>
      </w:hyperlink>
    </w:p>
    <w:p w14:paraId="79B6160C" w14:textId="74F49B9F"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2" w:history="1">
        <w:r w:rsidRPr="00F5726C">
          <w:rPr>
            <w:rStyle w:val="Hipervnculo"/>
          </w:rPr>
          <w:t>Ilustración 10: Medio de contacto</w:t>
        </w:r>
        <w:r>
          <w:rPr>
            <w:webHidden/>
          </w:rPr>
          <w:tab/>
        </w:r>
        <w:r>
          <w:rPr>
            <w:webHidden/>
          </w:rPr>
          <w:fldChar w:fldCharType="begin"/>
        </w:r>
        <w:r>
          <w:rPr>
            <w:webHidden/>
          </w:rPr>
          <w:instrText xml:space="preserve"> PAGEREF _Toc53680802 \h </w:instrText>
        </w:r>
        <w:r>
          <w:rPr>
            <w:webHidden/>
          </w:rPr>
        </w:r>
        <w:r>
          <w:rPr>
            <w:webHidden/>
          </w:rPr>
          <w:fldChar w:fldCharType="separate"/>
        </w:r>
        <w:r>
          <w:rPr>
            <w:webHidden/>
          </w:rPr>
          <w:t>32</w:t>
        </w:r>
        <w:r>
          <w:rPr>
            <w:webHidden/>
          </w:rPr>
          <w:fldChar w:fldCharType="end"/>
        </w:r>
      </w:hyperlink>
    </w:p>
    <w:p w14:paraId="5978BB46" w14:textId="09AB0F0A"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3" w:history="1">
        <w:r w:rsidRPr="00F5726C">
          <w:rPr>
            <w:rStyle w:val="Hipervnculo"/>
          </w:rPr>
          <w:t>Ilustración 11: Medios de publicidad</w:t>
        </w:r>
        <w:r>
          <w:rPr>
            <w:webHidden/>
          </w:rPr>
          <w:tab/>
        </w:r>
        <w:r>
          <w:rPr>
            <w:webHidden/>
          </w:rPr>
          <w:fldChar w:fldCharType="begin"/>
        </w:r>
        <w:r>
          <w:rPr>
            <w:webHidden/>
          </w:rPr>
          <w:instrText xml:space="preserve"> PAGEREF _Toc53680803 \h </w:instrText>
        </w:r>
        <w:r>
          <w:rPr>
            <w:webHidden/>
          </w:rPr>
        </w:r>
        <w:r>
          <w:rPr>
            <w:webHidden/>
          </w:rPr>
          <w:fldChar w:fldCharType="separate"/>
        </w:r>
        <w:r>
          <w:rPr>
            <w:webHidden/>
          </w:rPr>
          <w:t>32</w:t>
        </w:r>
        <w:r>
          <w:rPr>
            <w:webHidden/>
          </w:rPr>
          <w:fldChar w:fldCharType="end"/>
        </w:r>
      </w:hyperlink>
    </w:p>
    <w:p w14:paraId="07B56272" w14:textId="4892D576"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4" w:history="1">
        <w:r w:rsidRPr="00F5726C">
          <w:rPr>
            <w:rStyle w:val="Hipervnculo"/>
          </w:rPr>
          <w:t>Ilustración 12: Logo de IngSistemas</w:t>
        </w:r>
        <w:r>
          <w:rPr>
            <w:webHidden/>
          </w:rPr>
          <w:tab/>
        </w:r>
        <w:r>
          <w:rPr>
            <w:webHidden/>
          </w:rPr>
          <w:fldChar w:fldCharType="begin"/>
        </w:r>
        <w:r>
          <w:rPr>
            <w:webHidden/>
          </w:rPr>
          <w:instrText xml:space="preserve"> PAGEREF _Toc53680804 \h </w:instrText>
        </w:r>
        <w:r>
          <w:rPr>
            <w:webHidden/>
          </w:rPr>
        </w:r>
        <w:r>
          <w:rPr>
            <w:webHidden/>
          </w:rPr>
          <w:fldChar w:fldCharType="separate"/>
        </w:r>
        <w:r>
          <w:rPr>
            <w:webHidden/>
          </w:rPr>
          <w:t>33</w:t>
        </w:r>
        <w:r>
          <w:rPr>
            <w:webHidden/>
          </w:rPr>
          <w:fldChar w:fldCharType="end"/>
        </w:r>
      </w:hyperlink>
    </w:p>
    <w:p w14:paraId="548E661C" w14:textId="7A557CCC"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5" w:history="1">
        <w:r w:rsidRPr="00F5726C">
          <w:rPr>
            <w:rStyle w:val="Hipervnculo"/>
          </w:rPr>
          <w:t>Ilustración 13: Logo de Master Solutions</w:t>
        </w:r>
        <w:r>
          <w:rPr>
            <w:webHidden/>
          </w:rPr>
          <w:tab/>
        </w:r>
        <w:r>
          <w:rPr>
            <w:webHidden/>
          </w:rPr>
          <w:fldChar w:fldCharType="begin"/>
        </w:r>
        <w:r>
          <w:rPr>
            <w:webHidden/>
          </w:rPr>
          <w:instrText xml:space="preserve"> PAGEREF _Toc53680805 \h </w:instrText>
        </w:r>
        <w:r>
          <w:rPr>
            <w:webHidden/>
          </w:rPr>
        </w:r>
        <w:r>
          <w:rPr>
            <w:webHidden/>
          </w:rPr>
          <w:fldChar w:fldCharType="separate"/>
        </w:r>
        <w:r>
          <w:rPr>
            <w:webHidden/>
          </w:rPr>
          <w:t>34</w:t>
        </w:r>
        <w:r>
          <w:rPr>
            <w:webHidden/>
          </w:rPr>
          <w:fldChar w:fldCharType="end"/>
        </w:r>
      </w:hyperlink>
    </w:p>
    <w:p w14:paraId="75F030F0" w14:textId="50C4E7C5"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6" w:history="1">
        <w:r w:rsidRPr="00F5726C">
          <w:rPr>
            <w:rStyle w:val="Hipervnculo"/>
          </w:rPr>
          <w:t>Ilustración 14: Logo de DECOSYST</w:t>
        </w:r>
        <w:r>
          <w:rPr>
            <w:webHidden/>
          </w:rPr>
          <w:tab/>
        </w:r>
        <w:r>
          <w:rPr>
            <w:webHidden/>
          </w:rPr>
          <w:fldChar w:fldCharType="begin"/>
        </w:r>
        <w:r>
          <w:rPr>
            <w:webHidden/>
          </w:rPr>
          <w:instrText xml:space="preserve"> PAGEREF _Toc53680806 \h </w:instrText>
        </w:r>
        <w:r>
          <w:rPr>
            <w:webHidden/>
          </w:rPr>
        </w:r>
        <w:r>
          <w:rPr>
            <w:webHidden/>
          </w:rPr>
          <w:fldChar w:fldCharType="separate"/>
        </w:r>
        <w:r>
          <w:rPr>
            <w:webHidden/>
          </w:rPr>
          <w:t>35</w:t>
        </w:r>
        <w:r>
          <w:rPr>
            <w:webHidden/>
          </w:rPr>
          <w:fldChar w:fldCharType="end"/>
        </w:r>
      </w:hyperlink>
    </w:p>
    <w:p w14:paraId="1A924F31" w14:textId="122F2FE1" w:rsidR="00316A80" w:rsidRDefault="00316A80">
      <w:pPr>
        <w:pStyle w:val="Tabladeilustraciones"/>
        <w:tabs>
          <w:tab w:val="right" w:leader="dot" w:pos="8828"/>
        </w:tabs>
        <w:rPr>
          <w:rFonts w:asciiTheme="minorHAnsi" w:eastAsiaTheme="minorEastAsia" w:hAnsiTheme="minorHAnsi" w:cstheme="minorBidi"/>
          <w:sz w:val="22"/>
          <w:szCs w:val="22"/>
          <w:lang w:val="es-419" w:eastAsia="es-419"/>
        </w:rPr>
      </w:pPr>
      <w:hyperlink w:anchor="_Toc53680807" w:history="1">
        <w:r w:rsidRPr="00F5726C">
          <w:rPr>
            <w:rStyle w:val="Hipervnculo"/>
          </w:rPr>
          <w:t>Ilustración 15: Logo de SICOEM</w:t>
        </w:r>
        <w:r>
          <w:rPr>
            <w:webHidden/>
          </w:rPr>
          <w:tab/>
        </w:r>
        <w:r>
          <w:rPr>
            <w:webHidden/>
          </w:rPr>
          <w:fldChar w:fldCharType="begin"/>
        </w:r>
        <w:r>
          <w:rPr>
            <w:webHidden/>
          </w:rPr>
          <w:instrText xml:space="preserve"> PAGEREF _Toc53680807 \h </w:instrText>
        </w:r>
        <w:r>
          <w:rPr>
            <w:webHidden/>
          </w:rPr>
        </w:r>
        <w:r>
          <w:rPr>
            <w:webHidden/>
          </w:rPr>
          <w:fldChar w:fldCharType="separate"/>
        </w:r>
        <w:r>
          <w:rPr>
            <w:webHidden/>
          </w:rPr>
          <w:t>36</w:t>
        </w:r>
        <w:r>
          <w:rPr>
            <w:webHidden/>
          </w:rPr>
          <w:fldChar w:fldCharType="end"/>
        </w:r>
      </w:hyperlink>
    </w:p>
    <w:p w14:paraId="0AD94667" w14:textId="79F4C2C5" w:rsidR="00316A80" w:rsidRPr="00316A80" w:rsidRDefault="00316A80" w:rsidP="00316A80">
      <w:pPr>
        <w:rPr>
          <w:b/>
          <w:u w:val="single"/>
        </w:rPr>
      </w:pPr>
      <w:r>
        <w:rPr>
          <w:b/>
          <w:u w:val="single"/>
        </w:rPr>
        <w:fldChar w:fldCharType="end"/>
      </w:r>
    </w:p>
    <w:p w14:paraId="25E35B3A" w14:textId="2B25AFD6" w:rsidR="00316A80" w:rsidRPr="00316A80" w:rsidRDefault="00316A80" w:rsidP="00316A80">
      <w:pPr>
        <w:sectPr w:rsidR="00316A80" w:rsidRPr="00316A80">
          <w:pgSz w:w="12240" w:h="15840"/>
          <w:pgMar w:top="1417" w:right="1701" w:bottom="1417" w:left="1701" w:header="708" w:footer="708" w:gutter="0"/>
          <w:pgNumType w:start="1"/>
          <w:cols w:space="720"/>
        </w:sectPr>
      </w:pPr>
    </w:p>
    <w:p w14:paraId="1E2F75DF" w14:textId="77777777" w:rsidR="00505E9F" w:rsidRDefault="00505E9F" w:rsidP="00E015E9">
      <w:pPr>
        <w:pStyle w:val="Ttulo1"/>
      </w:pPr>
      <w:bookmarkStart w:id="1" w:name="_Toc53482435"/>
      <w:bookmarkStart w:id="2" w:name="_Hlk53680441"/>
      <w:r>
        <w:lastRenderedPageBreak/>
        <w:t>Introducción</w:t>
      </w:r>
      <w:bookmarkEnd w:id="1"/>
    </w:p>
    <w:p w14:paraId="1DC9AF86" w14:textId="77777777" w:rsidR="00505E9F" w:rsidRDefault="00505E9F" w:rsidP="00E015E9">
      <w:pPr>
        <w:pStyle w:val="Ttulo1"/>
      </w:pPr>
      <w:bookmarkStart w:id="3" w:name="_Toc53482436"/>
      <w:r>
        <w:t>Antecedentes</w:t>
      </w:r>
      <w:bookmarkEnd w:id="3"/>
    </w:p>
    <w:p w14:paraId="5D5F7468" w14:textId="77777777" w:rsidR="00505E9F" w:rsidRDefault="00505E9F" w:rsidP="00E015E9">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E015E9">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E015E9">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E015E9">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E015E9">
      <w:r>
        <w:t xml:space="preserve">El segundo trabajo es de Sanchez y Arcila (2007), quienes realizaron un plan de negocio titulado, “Plan de negocio para la creación de una empresa de desarrollo de software educativo para el aprendizaje de matemáticas básicas en los </w:t>
      </w:r>
      <w:r>
        <w:lastRenderedPageBreak/>
        <w:t>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Sanchez y Arcila (2007).</w:t>
      </w:r>
    </w:p>
    <w:p w14:paraId="4162D801" w14:textId="77777777" w:rsidR="00505E9F" w:rsidRDefault="00505E9F" w:rsidP="00E015E9">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E015E9">
      <w:r>
        <w:t xml:space="preserve">Este trabajo fue realizado por González y Insuasti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E015E9">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5D113A7" w:rsidR="00505E9F" w:rsidRDefault="00505E9F" w:rsidP="00E015E9">
      <w:pPr>
        <w:pStyle w:val="Ttulo1"/>
      </w:pPr>
      <w:bookmarkStart w:id="4" w:name="_Toc53482437"/>
      <w:r>
        <w:t>Justificación</w:t>
      </w:r>
      <w:bookmarkEnd w:id="4"/>
    </w:p>
    <w:p w14:paraId="23CCAFE2" w14:textId="186CC6E1" w:rsidR="00F759CF" w:rsidRPr="00584E87" w:rsidRDefault="00F759CF" w:rsidP="00E015E9">
      <w:r w:rsidRPr="00584E87">
        <w:t>Si bien es cierto el mercado del desarrollo de software en la ciudad de Estelí en los</w:t>
      </w:r>
      <w:r>
        <w:t xml:space="preserve"> </w:t>
      </w:r>
      <w:r w:rsidRPr="00584E87">
        <w:t>últimos años ha tomado gran importancia en los difere</w:t>
      </w:r>
      <w:r>
        <w:t xml:space="preserve">ntes sectores, contribuyendo de </w:t>
      </w:r>
      <w:r w:rsidRPr="00584E87">
        <w:t>forma significativa en la eficiencia de procesos de dis</w:t>
      </w:r>
      <w:r>
        <w:t xml:space="preserve">eño, producción, distribución y </w:t>
      </w:r>
      <w:r w:rsidRPr="00584E87">
        <w:t xml:space="preserve">comercialización de productos y servicios. </w:t>
      </w:r>
    </w:p>
    <w:p w14:paraId="7E8445FE" w14:textId="74A036EC" w:rsidR="00F759CF" w:rsidRDefault="00F759CF" w:rsidP="00E015E9">
      <w:r>
        <w:t xml:space="preserve">     </w:t>
      </w:r>
      <w:r w:rsidRPr="00584E87">
        <w:t xml:space="preserve">Esto </w:t>
      </w:r>
      <w:r>
        <w:t xml:space="preserve">ha hecho que el mercado tenga un </w:t>
      </w:r>
      <w:r w:rsidRPr="00584E87">
        <w:t xml:space="preserve">crecimiento importante, muy por encima de </w:t>
      </w:r>
      <w:r>
        <w:t xml:space="preserve">las demás ciudades del país </w:t>
      </w:r>
      <w:r w:rsidRPr="00584E87">
        <w:t>logrando importantes ventajas para el sector que se o</w:t>
      </w:r>
      <w:r>
        <w:t xml:space="preserve">bservan en el crecimiento de la </w:t>
      </w:r>
      <w:r w:rsidRPr="00584E87">
        <w:t>producción bruta y la generación</w:t>
      </w:r>
      <w:r>
        <w:t xml:space="preserve"> de empleo directo e indirecto. </w:t>
      </w:r>
    </w:p>
    <w:p w14:paraId="337E19C2" w14:textId="77777777" w:rsidR="00F759CF" w:rsidRPr="00F55893" w:rsidRDefault="00F759CF" w:rsidP="00E015E9">
      <w:r>
        <w:t xml:space="preserve">     </w:t>
      </w:r>
      <w:r w:rsidRPr="00584E87">
        <w:t>Es así como diferentes organismos adscri</w:t>
      </w:r>
      <w:r>
        <w:t xml:space="preserve">tos a gobierno tienen asignados </w:t>
      </w:r>
      <w:r w:rsidRPr="00584E87">
        <w:t>recursos para fomentar la innovación y el desar</w:t>
      </w:r>
      <w:r>
        <w:t xml:space="preserve">rollo de nuevos productos en el </w:t>
      </w:r>
      <w:r w:rsidRPr="00584E87">
        <w:t>mercado del software.</w:t>
      </w:r>
    </w:p>
    <w:p w14:paraId="07AF0451" w14:textId="77777777" w:rsidR="00F759CF" w:rsidRPr="007C66CC" w:rsidRDefault="00F759CF" w:rsidP="00E015E9">
      <w:r>
        <w:t xml:space="preserve">     </w:t>
      </w:r>
      <w:r w:rsidRPr="00574E21">
        <w:t>Es así que como consecuencia de todos de e</w:t>
      </w:r>
      <w:r>
        <w:t xml:space="preserve">stos factores los gobiernos han </w:t>
      </w:r>
      <w:r w:rsidRPr="00574E21">
        <w:t>generado proyectos de ley que incluyen program</w:t>
      </w:r>
      <w:r>
        <w:t xml:space="preserve">as de promoción y fomento a las </w:t>
      </w:r>
      <w:r w:rsidRPr="00574E21">
        <w:t>pequeñas y medianas industrias (PYM</w:t>
      </w:r>
      <w:r>
        <w:t xml:space="preserve">ES), considerando recursos para </w:t>
      </w:r>
      <w:r w:rsidRPr="00574E21">
        <w:t>infraestructura, financiación, beneficios tributarios para investigación y desarrollo.</w:t>
      </w:r>
    </w:p>
    <w:p w14:paraId="4197024F" w14:textId="77777777" w:rsidR="00F759CF" w:rsidRDefault="00F759CF" w:rsidP="00E015E9">
      <w:r>
        <w:t xml:space="preserve">     </w:t>
      </w:r>
      <w:r w:rsidRPr="007C66CC">
        <w:t xml:space="preserve">También es importante tener en cuenta que </w:t>
      </w:r>
      <w:r>
        <w:t xml:space="preserve">en los últimos años la economía </w:t>
      </w:r>
      <w:r w:rsidRPr="007C66CC">
        <w:t>del país ha crecido de manera vertiginosa con la firma</w:t>
      </w:r>
      <w:r>
        <w:t xml:space="preserve"> de varios tratados comerciales </w:t>
      </w:r>
      <w:r w:rsidRPr="007C66CC">
        <w:t>con otros países en los que se destaca la firma del</w:t>
      </w:r>
      <w:r>
        <w:t xml:space="preserve"> TLC con México, en </w:t>
      </w:r>
      <w:r w:rsidRPr="007C66CC">
        <w:t>donde podemos ver que el sector de servicios en donde</w:t>
      </w:r>
      <w:r>
        <w:t xml:space="preserve"> el desarrollo de software, las </w:t>
      </w:r>
      <w:r w:rsidRPr="007C66CC">
        <w:lastRenderedPageBreak/>
        <w:t>tecnologías de información y la tercerización de procesos de negocios son claves en</w:t>
      </w:r>
      <w:r>
        <w:t xml:space="preserve"> </w:t>
      </w:r>
      <w:r w:rsidRPr="007C66CC">
        <w:t>el programa de transformación productiva.</w:t>
      </w:r>
      <w:r>
        <w:t xml:space="preserve"> </w:t>
      </w:r>
    </w:p>
    <w:p w14:paraId="5DA4EE19" w14:textId="57C3E30F" w:rsidR="00F759CF" w:rsidRPr="00932E17" w:rsidRDefault="00F759CF" w:rsidP="00E015E9">
      <w:r>
        <w:t xml:space="preserve">     </w:t>
      </w:r>
      <w:r w:rsidRPr="002758EA">
        <w:t>Según Alberto Padilla, presidente de la junta directiva de Fedesoft se espera</w:t>
      </w:r>
      <w:r>
        <w:rPr>
          <w:sz w:val="28"/>
        </w:rPr>
        <w:t xml:space="preserve"> </w:t>
      </w:r>
      <w:r w:rsidRPr="002758EA">
        <w:t>que en los próximos</w:t>
      </w:r>
      <w:r>
        <w:t xml:space="preserve"> cuatro años Nicaragua</w:t>
      </w:r>
      <w:r w:rsidRPr="002758EA">
        <w:t xml:space="preserve"> </w:t>
      </w:r>
      <w:r>
        <w:t xml:space="preserve">pueda venderles a países centro americanos </w:t>
      </w:r>
      <w:r w:rsidRPr="002758EA">
        <w:t>más de</w:t>
      </w:r>
      <w:r>
        <w:rPr>
          <w:sz w:val="28"/>
        </w:rPr>
        <w:t xml:space="preserve"> </w:t>
      </w:r>
      <w:r w:rsidRPr="002758EA">
        <w:t>un billón de dólares en software, compone</w:t>
      </w:r>
      <w:r>
        <w:t>ntes de software y servicios de tecnología</w:t>
      </w:r>
      <w:r>
        <w:rPr>
          <w:sz w:val="28"/>
        </w:rPr>
        <w:t xml:space="preserve"> </w:t>
      </w:r>
      <w:r w:rsidRPr="002758EA">
        <w:t xml:space="preserve">informática. </w:t>
      </w:r>
    </w:p>
    <w:p w14:paraId="1B4F124C" w14:textId="77777777" w:rsidR="00F759CF" w:rsidRDefault="00F759CF" w:rsidP="00E015E9">
      <w:r>
        <w:t xml:space="preserve">     El TLC </w:t>
      </w:r>
      <w:r w:rsidRPr="00932E17">
        <w:t>con México representa una gra</w:t>
      </w:r>
      <w:r>
        <w:t xml:space="preserve">n oportunidad para el sector ya </w:t>
      </w:r>
      <w:r w:rsidRPr="00932E17">
        <w:t>que se reinician las actividades exportadoras y se vo</w:t>
      </w:r>
      <w:r>
        <w:t xml:space="preserve">lverá a retomar la confianza de los clientes mexicanos. </w:t>
      </w:r>
    </w:p>
    <w:p w14:paraId="437D9F96" w14:textId="77777777" w:rsidR="00F759CF" w:rsidRPr="0046169F" w:rsidRDefault="00F759CF" w:rsidP="00E015E9">
      <w:r>
        <w:t xml:space="preserve">     </w:t>
      </w:r>
      <w:r w:rsidRPr="0046169F">
        <w:t>Con todo este auge de oportunidades que se vienen presentando pa</w:t>
      </w:r>
      <w:r>
        <w:t>ra la industria de Estelí</w:t>
      </w:r>
      <w:r w:rsidRPr="0046169F">
        <w:t xml:space="preserve"> y tomando concienci</w:t>
      </w:r>
      <w:r>
        <w:t xml:space="preserve">a que se cuenta con el apoyo de instituciones </w:t>
      </w:r>
      <w:r w:rsidRPr="0046169F">
        <w:t>educativas, para la generación de nu</w:t>
      </w:r>
      <w:r>
        <w:t xml:space="preserve">evos negocios, nos hemos puesto </w:t>
      </w:r>
      <w:r w:rsidRPr="0046169F">
        <w:t>en la tarea de crear nuestra propia marcar y propici</w:t>
      </w:r>
      <w:r>
        <w:t xml:space="preserve">ar la generación de empleo para </w:t>
      </w:r>
      <w:r w:rsidRPr="0046169F">
        <w:t xml:space="preserve">poder afrontar los desafíos que para el sector del </w:t>
      </w:r>
      <w:r>
        <w:t>desarrollo de software se viene para Estelí</w:t>
      </w:r>
      <w:r w:rsidRPr="0046169F">
        <w:t>.</w:t>
      </w:r>
    </w:p>
    <w:p w14:paraId="45601D40" w14:textId="77777777" w:rsidR="00F759CF" w:rsidRPr="0046169F" w:rsidRDefault="00F759CF" w:rsidP="00E015E9">
      <w:r>
        <w:t xml:space="preserve">     </w:t>
      </w:r>
      <w:r w:rsidRPr="0046169F">
        <w:t>Es así como se decidió</w:t>
      </w:r>
      <w:r>
        <w:t xml:space="preserve"> crear 3J Dev’s</w:t>
      </w:r>
      <w:r w:rsidRPr="0046169F">
        <w:t>, c</w:t>
      </w:r>
      <w:r>
        <w:t xml:space="preserve">on capital netamente estiliano y </w:t>
      </w:r>
      <w:r w:rsidRPr="0046169F">
        <w:t>donde se pretende ofrecer servicio</w:t>
      </w:r>
      <w:r>
        <w:t xml:space="preserve"> de calidad con valor agregado. 3J Dev’s</w:t>
      </w:r>
      <w:r w:rsidRPr="0046169F">
        <w:t xml:space="preserve"> también ofrecerá servicios que s</w:t>
      </w:r>
      <w:r>
        <w:t xml:space="preserve">irvan de apoyo a este sector en el cual por su capital </w:t>
      </w:r>
      <w:r w:rsidRPr="0046169F">
        <w:t>o por ámbito de negocio, n</w:t>
      </w:r>
      <w:r>
        <w:t xml:space="preserve">os harían grandes inversiones en </w:t>
      </w:r>
      <w:r w:rsidRPr="0046169F">
        <w:t>tecnología.</w:t>
      </w:r>
    </w:p>
    <w:p w14:paraId="134EFF56" w14:textId="0C062370" w:rsidR="00F759CF" w:rsidRDefault="00F759CF" w:rsidP="00E015E9">
      <w:r>
        <w:t xml:space="preserve">     </w:t>
      </w:r>
      <w:r w:rsidRPr="00982F6C">
        <w:t>Los servicios que ofreceremos son los siguientes:</w:t>
      </w:r>
    </w:p>
    <w:p w14:paraId="0D97D409" w14:textId="77777777"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 xml:space="preserve">Manteniendo de pc (software y hardware) </w:t>
      </w:r>
    </w:p>
    <w:p w14:paraId="55BBDD41" w14:textId="77777777"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 xml:space="preserve">Mantenimiento de la red </w:t>
      </w:r>
    </w:p>
    <w:p w14:paraId="628A44B2" w14:textId="2323DD4F"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Instalación de red</w:t>
      </w:r>
    </w:p>
    <w:p w14:paraId="31EDD93F" w14:textId="665791F8"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Mantenimiento de sitios web o sistemas de escritorio</w:t>
      </w:r>
    </w:p>
    <w:p w14:paraId="2A75402C" w14:textId="771CF391"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Desarrollo de sistemas de información web</w:t>
      </w:r>
    </w:p>
    <w:p w14:paraId="2CB8EBDA" w14:textId="23FC2899"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Desarrollo de aplicaciones móviles</w:t>
      </w:r>
    </w:p>
    <w:p w14:paraId="1BAE4C0D" w14:textId="20FEECF0"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Desarrollo de sistemas de información de escritorio</w:t>
      </w:r>
    </w:p>
    <w:p w14:paraId="04EDED43" w14:textId="77777777" w:rsidR="00505E9F" w:rsidRDefault="00505E9F" w:rsidP="00E015E9">
      <w:pPr>
        <w:pStyle w:val="Ttulo1"/>
      </w:pPr>
      <w:bookmarkStart w:id="5" w:name="_Toc53482438"/>
      <w:r>
        <w:lastRenderedPageBreak/>
        <w:t>Objetivos</w:t>
      </w:r>
      <w:bookmarkEnd w:id="5"/>
    </w:p>
    <w:p w14:paraId="36B3D146" w14:textId="77777777" w:rsidR="00505E9F" w:rsidRPr="00850452" w:rsidRDefault="00505E9F" w:rsidP="00E015E9">
      <w:pPr>
        <w:pStyle w:val="Ttulo2"/>
      </w:pPr>
      <w:bookmarkStart w:id="6" w:name="_Toc53482439"/>
      <w:r w:rsidRPr="002B3C97">
        <w:t>Objetivo</w:t>
      </w:r>
      <w:r w:rsidRPr="00850452">
        <w:t xml:space="preserve"> general</w:t>
      </w:r>
      <w:bookmarkEnd w:id="6"/>
      <w:r w:rsidRPr="00850452">
        <w:t xml:space="preserve"> </w:t>
      </w:r>
    </w:p>
    <w:p w14:paraId="0934E811" w14:textId="0110D148" w:rsidR="00505E9F" w:rsidRPr="00F759CF" w:rsidRDefault="00505E9F" w:rsidP="00F53C53">
      <w:pPr>
        <w:pStyle w:val="Prrafodelista"/>
        <w:numPr>
          <w:ilvl w:val="0"/>
          <w:numId w:val="3"/>
        </w:numPr>
        <w:pBdr>
          <w:top w:val="nil"/>
          <w:left w:val="nil"/>
          <w:bottom w:val="nil"/>
          <w:right w:val="nil"/>
          <w:between w:val="nil"/>
        </w:pBdr>
        <w:spacing w:after="0"/>
      </w:pPr>
      <w:r w:rsidRPr="005113E4">
        <w:t>Desarrollar Formulación y evaluación de proyecto de inversión para el desarrollo de empresa de desarrollo de software en la ciudad de Estelí, en el periodo 202</w:t>
      </w:r>
      <w:r w:rsidR="00B31D79">
        <w:t>1</w:t>
      </w:r>
      <w:r w:rsidR="00F759CF">
        <w:t>.</w:t>
      </w:r>
    </w:p>
    <w:p w14:paraId="4DB786AD" w14:textId="77777777" w:rsidR="00505E9F" w:rsidRPr="00850452" w:rsidRDefault="00505E9F" w:rsidP="00E015E9">
      <w:pPr>
        <w:pStyle w:val="Ttulo2"/>
      </w:pPr>
      <w:bookmarkStart w:id="7" w:name="_Toc53482440"/>
      <w:r w:rsidRPr="002B3C97">
        <w:t>Objetivos</w:t>
      </w:r>
      <w:r w:rsidRPr="00850452">
        <w:t xml:space="preserve"> específicos</w:t>
      </w:r>
      <w:bookmarkEnd w:id="7"/>
      <w:r w:rsidRPr="00850452">
        <w:t xml:space="preserve"> </w:t>
      </w:r>
    </w:p>
    <w:p w14:paraId="14B68506" w14:textId="77777777" w:rsidR="00505E9F" w:rsidRDefault="00505E9F" w:rsidP="00F53C53">
      <w:pPr>
        <w:pStyle w:val="Prrafodelista"/>
        <w:numPr>
          <w:ilvl w:val="0"/>
          <w:numId w:val="2"/>
        </w:numPr>
      </w:pPr>
      <w:r>
        <w:t>Realizar un análisis de la oferta y demanda para el desarrollo de estrategias de introducción del servicio al mercado.</w:t>
      </w:r>
    </w:p>
    <w:p w14:paraId="3919F96B" w14:textId="77777777" w:rsidR="00505E9F" w:rsidRPr="005113E4" w:rsidRDefault="00505E9F" w:rsidP="00F53C53">
      <w:pPr>
        <w:pStyle w:val="Prrafodelista"/>
        <w:numPr>
          <w:ilvl w:val="0"/>
          <w:numId w:val="2"/>
        </w:numPr>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F53C53">
      <w:pPr>
        <w:pStyle w:val="Prrafodelista"/>
        <w:numPr>
          <w:ilvl w:val="0"/>
          <w:numId w:val="2"/>
        </w:numPr>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F53C53">
      <w:pPr>
        <w:pStyle w:val="Prrafodelista"/>
        <w:numPr>
          <w:ilvl w:val="0"/>
          <w:numId w:val="2"/>
        </w:numPr>
      </w:pPr>
      <w:r w:rsidRPr="00850452">
        <w:t>va</w:t>
      </w:r>
      <w:r w:rsidRPr="0006432F">
        <w:rPr>
          <w:highlight w:val="white"/>
        </w:rPr>
        <w:t>lorar los impactos ambientales del proyecto a través de una matriz de Leopold.</w:t>
      </w:r>
    </w:p>
    <w:p w14:paraId="0533C8D5" w14:textId="77777777" w:rsidR="00505E9F" w:rsidRDefault="00505E9F" w:rsidP="00E015E9">
      <w:pPr>
        <w:widowControl w:val="0"/>
        <w:spacing w:after="0"/>
        <w:ind w:left="708"/>
        <w:rPr>
          <w:b/>
          <w:i/>
        </w:rPr>
      </w:pPr>
    </w:p>
    <w:p w14:paraId="2EAC358C" w14:textId="77777777" w:rsidR="00505E9F" w:rsidRDefault="00505E9F" w:rsidP="00E015E9">
      <w:pPr>
        <w:rPr>
          <w:b/>
          <w:i/>
        </w:rPr>
      </w:pPr>
      <w:r>
        <w:br w:type="page"/>
      </w:r>
    </w:p>
    <w:p w14:paraId="1F8F0F1B" w14:textId="77777777" w:rsidR="00505E9F" w:rsidRDefault="00505E9F" w:rsidP="00E015E9">
      <w:pPr>
        <w:pStyle w:val="Ttulo1"/>
      </w:pPr>
      <w:bookmarkStart w:id="8" w:name="_Toc53482441"/>
      <w:r>
        <w:lastRenderedPageBreak/>
        <w:t>Marco teórico</w:t>
      </w:r>
      <w:bookmarkStart w:id="9" w:name="_heading=h.gjdgxs" w:colFirst="0" w:colLast="0"/>
      <w:bookmarkEnd w:id="8"/>
      <w:bookmarkEnd w:id="9"/>
    </w:p>
    <w:p w14:paraId="4E435114" w14:textId="77777777" w:rsidR="00505E9F" w:rsidRPr="00FE5E20" w:rsidRDefault="00505E9F" w:rsidP="00E015E9">
      <w:pPr>
        <w:widowControl w:val="0"/>
        <w:pBdr>
          <w:top w:val="nil"/>
          <w:left w:val="nil"/>
          <w:bottom w:val="nil"/>
          <w:right w:val="nil"/>
          <w:between w:val="nil"/>
        </w:pBdr>
        <w:spacing w:after="0"/>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F53C53">
      <w:pPr>
        <w:pStyle w:val="Prrafodelista"/>
        <w:keepNext/>
        <w:keepLines/>
        <w:numPr>
          <w:ilvl w:val="0"/>
          <w:numId w:val="5"/>
        </w:numPr>
        <w:spacing w:before="360" w:after="80"/>
        <w:contextualSpacing w:val="0"/>
        <w:jc w:val="left"/>
        <w:outlineLvl w:val="1"/>
        <w:rPr>
          <w:b/>
          <w:vanish/>
          <w:szCs w:val="36"/>
        </w:rPr>
      </w:pPr>
      <w:bookmarkStart w:id="10" w:name="_Toc51172711"/>
      <w:bookmarkStart w:id="11" w:name="_Toc51172896"/>
      <w:bookmarkStart w:id="12" w:name="_Toc51172961"/>
      <w:bookmarkStart w:id="13" w:name="_Toc51173028"/>
      <w:bookmarkStart w:id="14" w:name="_Toc51173076"/>
      <w:bookmarkStart w:id="15" w:name="_Toc51173143"/>
      <w:bookmarkStart w:id="16" w:name="_Toc51173183"/>
      <w:bookmarkStart w:id="17" w:name="_Toc51173223"/>
      <w:bookmarkStart w:id="18" w:name="_Toc51173284"/>
      <w:bookmarkStart w:id="19" w:name="_Toc51262850"/>
      <w:bookmarkStart w:id="20" w:name="_Toc53482216"/>
      <w:bookmarkStart w:id="21" w:name="_Toc53482328"/>
      <w:bookmarkStart w:id="22" w:name="_Toc53482442"/>
      <w:bookmarkEnd w:id="10"/>
      <w:bookmarkEnd w:id="11"/>
      <w:bookmarkEnd w:id="12"/>
      <w:bookmarkEnd w:id="13"/>
      <w:bookmarkEnd w:id="14"/>
      <w:bookmarkEnd w:id="15"/>
      <w:bookmarkEnd w:id="16"/>
      <w:bookmarkEnd w:id="17"/>
      <w:bookmarkEnd w:id="18"/>
      <w:bookmarkEnd w:id="19"/>
      <w:bookmarkEnd w:id="20"/>
      <w:bookmarkEnd w:id="21"/>
      <w:bookmarkEnd w:id="22"/>
    </w:p>
    <w:p w14:paraId="6139EE40" w14:textId="77777777" w:rsidR="00505E9F" w:rsidRPr="00FE5E20" w:rsidRDefault="00505E9F" w:rsidP="00F53C53">
      <w:pPr>
        <w:pStyle w:val="Ttulo2"/>
        <w:numPr>
          <w:ilvl w:val="1"/>
          <w:numId w:val="5"/>
        </w:numPr>
      </w:pPr>
      <w:bookmarkStart w:id="23" w:name="_Toc53482443"/>
      <w:r w:rsidRPr="00FE5E20">
        <w:t>Estudio</w:t>
      </w:r>
      <w:sdt>
        <w:sdtPr>
          <w:tag w:val="goog_rdk_1"/>
          <w:id w:val="2136682200"/>
        </w:sdtPr>
        <w:sdtContent/>
      </w:sdt>
      <w:r w:rsidRPr="00FE5E20">
        <w:t xml:space="preserve"> de </w:t>
      </w:r>
      <w:r w:rsidRPr="0006432F">
        <w:t>merc</w:t>
      </w:r>
      <w:sdt>
        <w:sdtPr>
          <w:tag w:val="goog_rdk_2"/>
          <w:id w:val="-59559720"/>
        </w:sdtPr>
        <w:sdtContent/>
      </w:sdt>
      <w:r w:rsidRPr="00FE5E20">
        <w:t>ado</w:t>
      </w:r>
      <w:bookmarkEnd w:id="23"/>
    </w:p>
    <w:p w14:paraId="0676025E" w14:textId="77777777" w:rsidR="00505E9F" w:rsidRDefault="00505E9F" w:rsidP="00E015E9">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r>
          <w:rPr>
            <w:color w:val="000000"/>
          </w:rPr>
          <w:t>Shepherd y Shepherd (2004)</w:t>
        </w:r>
      </w:hyperlink>
      <w:r>
        <w:t>) &lt;&lt;Un grupo de compradores y vendedores intercambiando bienes altamente sustituibles y son definidos principalmente por las condiciones de demanda&gt;&gt;.</w:t>
      </w:r>
    </w:p>
    <w:p w14:paraId="78457FF3" w14:textId="77777777" w:rsidR="00505E9F" w:rsidRDefault="00505E9F" w:rsidP="00E015E9">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D4A8923" w14:textId="77777777" w:rsidR="00505E9F" w:rsidRDefault="00505E9F" w:rsidP="00E015E9">
      <w:pPr>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E015E9">
      <w:pPr>
        <w:ind w:left="283"/>
        <w:rPr>
          <w:sz w:val="22"/>
          <w:szCs w:val="22"/>
        </w:rPr>
      </w:pPr>
      <w:r>
        <w:t>Pimentel (2008) comenta:</w:t>
      </w:r>
    </w:p>
    <w:p w14:paraId="59A553A9" w14:textId="77777777" w:rsidR="00505E9F" w:rsidRDefault="00505E9F" w:rsidP="00E015E9">
      <w:pPr>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E015E9">
      <w:pPr>
        <w:ind w:left="283"/>
        <w:rPr>
          <w:sz w:val="22"/>
          <w:szCs w:val="22"/>
        </w:rPr>
      </w:pPr>
    </w:p>
    <w:p w14:paraId="00D9D1EC" w14:textId="77777777" w:rsidR="00505E9F" w:rsidRDefault="00505E9F" w:rsidP="00E015E9">
      <w:pPr>
        <w:pStyle w:val="Ttulo3"/>
      </w:pPr>
      <w:bookmarkStart w:id="24" w:name="_Toc53482444"/>
      <w:r>
        <w:lastRenderedPageBreak/>
        <w:t>Segmentación de mercado</w:t>
      </w:r>
      <w:bookmarkEnd w:id="24"/>
    </w:p>
    <w:p w14:paraId="3F56F2AC" w14:textId="77777777" w:rsidR="00505E9F" w:rsidRDefault="00505E9F" w:rsidP="00E015E9">
      <w:r>
        <w:t xml:space="preserve">Dentro del estudio de mercado también se encuentra la segmentación del mercado y esto no es más que  el sector de personas o empresas a las cuales se va a ofertar el producto o servicio tal como lo dice Mañéz (2018) </w:t>
      </w:r>
    </w:p>
    <w:p w14:paraId="05A88336" w14:textId="77777777" w:rsidR="00505E9F" w:rsidRDefault="00505E9F" w:rsidP="00E015E9">
      <w:pPr>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E015E9">
      <w:pPr>
        <w:pStyle w:val="Ttulo3"/>
      </w:pPr>
      <w:bookmarkStart w:id="25" w:name="_Toc53482445"/>
      <w:r>
        <w:t>Análisis de la demanda</w:t>
      </w:r>
      <w:bookmarkEnd w:id="25"/>
      <w:r>
        <w:t xml:space="preserve">     </w:t>
      </w:r>
    </w:p>
    <w:p w14:paraId="1DCBEFA5" w14:textId="77777777" w:rsidR="00505E9F" w:rsidRDefault="00505E9F" w:rsidP="00E015E9">
      <w:r>
        <w:t>El siguiente paso que se debe analizar es la demanda puesto que de esto depende en gran parte la prosperidad de la empresa, Martínez (2016) comenta:</w:t>
      </w:r>
    </w:p>
    <w:p w14:paraId="33B54D3B" w14:textId="77777777" w:rsidR="00505E9F" w:rsidRDefault="00505E9F" w:rsidP="00E015E9">
      <w:pPr>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E015E9">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E015E9">
      <w:pPr>
        <w:pStyle w:val="Ttulo3"/>
      </w:pPr>
      <w:bookmarkStart w:id="26" w:name="_Toc53482446"/>
      <w:r>
        <w:t>Análisis de la oferta</w:t>
      </w:r>
      <w:bookmarkEnd w:id="26"/>
    </w:p>
    <w:p w14:paraId="4335A85D" w14:textId="77777777" w:rsidR="00505E9F" w:rsidRDefault="00505E9F" w:rsidP="00E015E9">
      <w:r>
        <w:t xml:space="preserve">     Luego de realizar un análisis de la demanda y tener claro quiénes son los clientes potenciales de la empresa se debe realizar un análisis de la oferta que se tendrá ya sea de un producto o de un servicio. Según Helmut Sy Corvo (2018) </w:t>
      </w:r>
    </w:p>
    <w:p w14:paraId="7C88CF26" w14:textId="77777777" w:rsidR="00505E9F" w:rsidRDefault="00505E9F" w:rsidP="00E015E9">
      <w:pPr>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E015E9">
      <w:r>
        <w:t>El propósito de este análisis no es más que definir y medir las cantidades y condiciones en las que se pondrá al mercado un producto o servicio.</w:t>
      </w:r>
    </w:p>
    <w:p w14:paraId="6F509D2E" w14:textId="77777777" w:rsidR="00505E9F" w:rsidRDefault="00505E9F" w:rsidP="00E015E9">
      <w:pPr>
        <w:pStyle w:val="Ttulo3"/>
      </w:pPr>
      <w:bookmarkStart w:id="27" w:name="_Toc53482447"/>
      <w:r>
        <w:lastRenderedPageBreak/>
        <w:t>Balance oferta-demanda</w:t>
      </w:r>
      <w:bookmarkEnd w:id="27"/>
    </w:p>
    <w:p w14:paraId="02AADCE9" w14:textId="77777777" w:rsidR="00505E9F" w:rsidRDefault="00505E9F" w:rsidP="00E015E9">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t xml:space="preserve">Canive </w:t>
      </w:r>
      <w:r>
        <w:t>y</w:t>
      </w:r>
      <w:r w:rsidRPr="0035041E">
        <w:t xml:space="preserve"> Balet</w:t>
      </w:r>
      <w:r>
        <w:t xml:space="preserve"> (s.f</w:t>
      </w:r>
      <w:r w:rsidRPr="0035041E">
        <w:t>)</w:t>
      </w:r>
      <w:r>
        <w:fldChar w:fldCharType="end"/>
      </w:r>
      <w:r>
        <w:t xml:space="preserve"> se </w:t>
      </w:r>
      <w:r w:rsidRPr="0035041E">
        <w:t>refieren al balance de la oferta y demanda como</w:t>
      </w:r>
      <w:r>
        <w:t>:</w:t>
      </w:r>
    </w:p>
    <w:p w14:paraId="6FE97909" w14:textId="77777777" w:rsidR="00505E9F" w:rsidRDefault="00505E9F" w:rsidP="00E015E9">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E015E9">
      <w:r>
        <w:t>Esto quiere decir que cuando ambas están balanceadas la empresa cubre totalmente la necesidad del producto o servicio demandado por los clientes.</w:t>
      </w:r>
    </w:p>
    <w:p w14:paraId="1095AA39" w14:textId="77777777" w:rsidR="00505E9F" w:rsidRDefault="00505E9F" w:rsidP="00E015E9">
      <w:pPr>
        <w:pStyle w:val="Ttulo4"/>
      </w:pPr>
      <w:bookmarkStart w:id="28" w:name="_Toc53482448"/>
      <w:r>
        <w:t>Demanda insatisfecha</w:t>
      </w:r>
      <w:bookmarkEnd w:id="28"/>
    </w:p>
    <w:p w14:paraId="58B01037" w14:textId="77777777" w:rsidR="00505E9F" w:rsidRDefault="00505E9F" w:rsidP="00E015E9">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t>Andía Valencia</w:t>
      </w:r>
      <w:r>
        <w:t xml:space="preserve"> (</w:t>
      </w:r>
      <w:r w:rsidRPr="00E52A76">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E015E9">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t xml:space="preserve">Andía Valencia </w:t>
      </w:r>
      <w:r>
        <w:t>(</w:t>
      </w:r>
      <w:r w:rsidRPr="0001548F">
        <w:t>2014)</w:t>
      </w:r>
      <w:r>
        <w:fldChar w:fldCharType="end"/>
      </w:r>
      <w:r>
        <w:t xml:space="preserve"> también agrega: </w:t>
      </w:r>
    </w:p>
    <w:p w14:paraId="2514E961" w14:textId="77777777" w:rsidR="00505E9F" w:rsidRDefault="00505E9F" w:rsidP="00E015E9">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3B22FC63" w14:textId="77777777" w:rsidR="00505E9F" w:rsidRPr="0001548F" w:rsidRDefault="00505E9F" w:rsidP="00E015E9"/>
    <w:p w14:paraId="48392E18" w14:textId="77777777" w:rsidR="00505E9F" w:rsidRDefault="00505E9F" w:rsidP="00E015E9">
      <w:pPr>
        <w:pStyle w:val="Ttulo4"/>
      </w:pPr>
      <w:bookmarkStart w:id="29" w:name="_Toc53482449"/>
      <w:r>
        <w:t>Proyección del precio de venta</w:t>
      </w:r>
      <w:bookmarkEnd w:id="29"/>
    </w:p>
    <w:p w14:paraId="54AA172C" w14:textId="77777777" w:rsidR="00505E9F" w:rsidRDefault="00505E9F" w:rsidP="00E015E9">
      <w:r>
        <w:t xml:space="preserve">Proyectar un precio de venta no es más que determinar un precio a futuro del bien o servicio que se va a ofertar al mercado, </w:t>
      </w:r>
      <w:r>
        <w:fldChar w:fldCharType="begin" w:fldLock="1"/>
      </w:r>
      <w: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fldChar w:fldCharType="separate"/>
      </w:r>
      <w:r w:rsidRPr="0014681A">
        <w:t>Dos Santos Alves, Rogério; Soares de Souza</w:t>
      </w:r>
      <w:r>
        <w:t xml:space="preserve"> (</w:t>
      </w:r>
      <w:r w:rsidRPr="0014681A">
        <w:t>2014)</w:t>
      </w:r>
      <w:r>
        <w:fldChar w:fldCharType="end"/>
      </w:r>
      <w:r>
        <w:t xml:space="preserve"> dicen: </w:t>
      </w:r>
    </w:p>
    <w:p w14:paraId="1C47E5A1" w14:textId="77777777" w:rsidR="00505E9F" w:rsidRPr="002E7736" w:rsidRDefault="00505E9F" w:rsidP="00E015E9">
      <w:pPr>
        <w:pStyle w:val="Sinespaciado"/>
        <w:spacing w:line="360" w:lineRule="auto"/>
        <w:rPr>
          <w:lang w:val="es-ES"/>
        </w:rPr>
      </w:pPr>
      <w:r>
        <w:rPr>
          <w:shd w:val="clear" w:color="auto" w:fill="FFFFFF"/>
        </w:rPr>
        <w:t xml:space="preserve">La determinación de los futuros precios de un bien intermedio se podría lograr, en general, mediante correlación con los precios alcanzados por los bienes de consumo final en cuya producción intervienen. En algunos casos, cuando el bien intermedio se </w:t>
      </w:r>
      <w:r>
        <w:rPr>
          <w:shd w:val="clear" w:color="auto" w:fill="FFFFFF"/>
        </w:rPr>
        <w:lastRenderedPageBreak/>
        <w:t>utiliza solamente en la producción de un bien, podrían proyectarse los precios futuros directamente</w:t>
      </w:r>
    </w:p>
    <w:p w14:paraId="0D410185" w14:textId="77777777" w:rsidR="00505E9F" w:rsidRDefault="00505E9F" w:rsidP="00E015E9">
      <w:pPr>
        <w:pStyle w:val="Ttulo3"/>
      </w:pPr>
      <w:bookmarkStart w:id="30" w:name="_Toc53482450"/>
      <w:r>
        <w:t>Mix del marketing</w:t>
      </w:r>
      <w:bookmarkEnd w:id="30"/>
    </w:p>
    <w:p w14:paraId="11E40F5B" w14:textId="77777777" w:rsidR="00505E9F" w:rsidRDefault="00505E9F" w:rsidP="00E015E9">
      <w:r w:rsidRPr="000D528F">
        <w:rPr>
          <w:lang w:val="es-419"/>
        </w:rPr>
        <w:t>&lt;&lt;</w:t>
      </w:r>
      <w:r w:rsidRPr="000D528F">
        <w:t>El marketing mix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t>Espinosa</w:t>
      </w:r>
      <w:r>
        <w:t xml:space="preserve"> (</w:t>
      </w:r>
      <w:r w:rsidRPr="000D528F">
        <w:t>2016)</w:t>
      </w:r>
      <w:r>
        <w:fldChar w:fldCharType="end"/>
      </w:r>
      <w:r w:rsidRPr="000D528F">
        <w:t>.</w:t>
      </w:r>
    </w:p>
    <w:p w14:paraId="752DC6D6" w14:textId="77777777" w:rsidR="00505E9F" w:rsidRPr="000D528F" w:rsidRDefault="00505E9F" w:rsidP="00E015E9">
      <w:r>
        <w:t xml:space="preserve">     En otras palabras, el marketing mix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E015E9">
      <w:pPr>
        <w:pStyle w:val="Ttulo4"/>
      </w:pPr>
      <w:bookmarkStart w:id="31" w:name="_Toc53482451"/>
      <w:r>
        <w:t>Estrategias de producto</w:t>
      </w:r>
      <w:bookmarkEnd w:id="31"/>
    </w:p>
    <w:p w14:paraId="2CE20A87" w14:textId="77777777" w:rsidR="00505E9F" w:rsidRDefault="00505E9F" w:rsidP="00E015E9">
      <w:pPr>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shd w:val="clear" w:color="auto" w:fill="FFFFFF"/>
        </w:rPr>
        <w:t>ESAN</w:t>
      </w:r>
      <w:r>
        <w:rPr>
          <w:shd w:val="clear" w:color="auto" w:fill="FFFFFF"/>
        </w:rPr>
        <w:t xml:space="preserve"> (</w:t>
      </w:r>
      <w:r w:rsidRPr="003F6FBE">
        <w:rPr>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E015E9">
      <w:pPr>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shd w:val="clear" w:color="auto" w:fill="FFFFFF"/>
        </w:rPr>
        <w:t>ESAN</w:t>
      </w:r>
      <w:r>
        <w:rPr>
          <w:shd w:val="clear" w:color="auto" w:fill="FFFFFF"/>
        </w:rPr>
        <w:t xml:space="preserve"> (</w:t>
      </w:r>
      <w:r w:rsidRPr="003F6FBE">
        <w:rPr>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E015E9">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E015E9">
      <w:pPr>
        <w:rPr>
          <w:lang w:val="es-419"/>
        </w:rPr>
      </w:pPr>
    </w:p>
    <w:p w14:paraId="72E0BFD1" w14:textId="77777777" w:rsidR="00505E9F" w:rsidRDefault="00505E9F" w:rsidP="00E015E9">
      <w:pPr>
        <w:pStyle w:val="Ttulo4"/>
      </w:pPr>
      <w:bookmarkStart w:id="32" w:name="_Toc53482452"/>
      <w:r>
        <w:t>Determinación y estrategias de precio</w:t>
      </w:r>
      <w:bookmarkEnd w:id="32"/>
    </w:p>
    <w:p w14:paraId="332BBC3F" w14:textId="77777777" w:rsidR="00505E9F" w:rsidRPr="00F05510" w:rsidRDefault="00505E9F" w:rsidP="00E015E9">
      <w:r>
        <w:t xml:space="preserve">Determinar un precio y las estrategias para el mismo es de mucha importancia dentro de toda idea de inversión ya que de esto dependerá en gran parte la demanda de l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t>FADU</w:t>
      </w:r>
      <w:r>
        <w:t xml:space="preserve"> (</w:t>
      </w:r>
      <w:r w:rsidRPr="00F05510">
        <w:t>2012)</w:t>
      </w:r>
      <w:r>
        <w:fldChar w:fldCharType="end"/>
      </w:r>
      <w:r>
        <w:t xml:space="preserve"> comenta:</w:t>
      </w:r>
    </w:p>
    <w:p w14:paraId="2FE19886" w14:textId="77777777" w:rsidR="00505E9F" w:rsidRPr="003F6FBE" w:rsidRDefault="00505E9F" w:rsidP="00E015E9">
      <w:pPr>
        <w:pStyle w:val="Sinespaciado"/>
        <w:spacing w:line="360" w:lineRule="auto"/>
      </w:pPr>
      <w:r>
        <w:t xml:space="preserve">La fijación de precios para capturar el nivel más alto del mercado es una estrategia en la que se fija un precio elevado para un producto nuevo con la finalidad de obtener ingresos </w:t>
      </w:r>
      <w:r>
        <w:lastRenderedPageBreak/>
        <w:t>máximos, capa por capa, de los segmentos que estén dispuestos a pagar ese precio alto; la compañía vende menos, pero con un margen de utilidades mayor.</w:t>
      </w:r>
    </w:p>
    <w:p w14:paraId="7CA52C23" w14:textId="77777777" w:rsidR="00505E9F" w:rsidRDefault="00505E9F" w:rsidP="00E015E9">
      <w:pPr>
        <w:pStyle w:val="Ttulo4"/>
      </w:pPr>
      <w:bookmarkStart w:id="33" w:name="_Toc53482453"/>
      <w:r>
        <w:t>Estrategias de distribución</w:t>
      </w:r>
      <w:bookmarkEnd w:id="33"/>
    </w:p>
    <w:p w14:paraId="679B2449" w14:textId="77777777" w:rsidR="00505E9F" w:rsidRDefault="00505E9F" w:rsidP="00E015E9">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E015E9">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t>Abarza</w:t>
      </w:r>
      <w:r>
        <w:t xml:space="preserve"> (</w:t>
      </w:r>
      <w:r w:rsidRPr="00B97D36">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E015E9">
      <w:pPr>
        <w:pStyle w:val="Ttulo4"/>
      </w:pPr>
      <w:bookmarkStart w:id="34" w:name="_Toc53482454"/>
      <w:r>
        <w:t>Estrategias de comercialización</w:t>
      </w:r>
      <w:bookmarkEnd w:id="34"/>
    </w:p>
    <w:p w14:paraId="402DC6D8" w14:textId="77777777" w:rsidR="00505E9F" w:rsidRDefault="00505E9F" w:rsidP="00E015E9">
      <w:r>
        <w:t xml:space="preserve">Para dar a conocer un nuevo producto o servicio es importante el diseño de una estrategia de comercialización excelente, </w:t>
      </w:r>
      <w:r>
        <w:fldChar w:fldCharType="begin" w:fldLock="1"/>
      </w:r>
      <w: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fldChar w:fldCharType="separate"/>
      </w:r>
      <w:r w:rsidRPr="00B97D36">
        <w:t xml:space="preserve">Rizo, Vuelta, Vargas, </w:t>
      </w:r>
      <w:r>
        <w:t>y</w:t>
      </w:r>
      <w:r w:rsidRPr="00B97D36">
        <w:t xml:space="preserve"> Leyva </w:t>
      </w:r>
      <w:r>
        <w:t>(</w:t>
      </w:r>
      <w:r w:rsidRPr="00B97D36">
        <w:t>2019)</w:t>
      </w:r>
      <w:r>
        <w:fldChar w:fldCharType="end"/>
      </w:r>
      <w:r>
        <w:t xml:space="preserve"> lo definen como: </w:t>
      </w:r>
    </w:p>
    <w:p w14:paraId="37323452" w14:textId="77777777" w:rsidR="00505E9F" w:rsidRPr="00B97D36" w:rsidRDefault="00505E9F" w:rsidP="00E015E9">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E015E9">
      <w:pPr>
        <w:pStyle w:val="Ttulo3"/>
      </w:pPr>
      <w:bookmarkStart w:id="35" w:name="_Toc53482455"/>
      <w:r>
        <w:t>Análisis del entorno y de la industria</w:t>
      </w:r>
      <w:bookmarkEnd w:id="35"/>
    </w:p>
    <w:p w14:paraId="5FDD4D74" w14:textId="77777777" w:rsidR="00505E9F" w:rsidRPr="006F1EAB" w:rsidRDefault="00505E9F" w:rsidP="00E015E9">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t xml:space="preserve">Guillen </w:t>
      </w:r>
      <w:r>
        <w:t>(</w:t>
      </w:r>
      <w:r w:rsidRPr="00C4004D">
        <w:t>2012)</w:t>
      </w:r>
      <w:r>
        <w:fldChar w:fldCharType="end"/>
      </w:r>
      <w:r>
        <w:t xml:space="preserve"> comenta:</w:t>
      </w:r>
    </w:p>
    <w:p w14:paraId="47F1490F" w14:textId="77777777" w:rsidR="00505E9F" w:rsidRDefault="00505E9F" w:rsidP="00E015E9">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E015E9">
      <w:pPr>
        <w:pStyle w:val="Sinespaciado"/>
        <w:spacing w:line="360" w:lineRule="auto"/>
      </w:pPr>
    </w:p>
    <w:p w14:paraId="46504FA5" w14:textId="77777777" w:rsidR="00505E9F" w:rsidRPr="00B97D36" w:rsidRDefault="00505E9F" w:rsidP="00E015E9">
      <w:r>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E015E9">
      <w:pPr>
        <w:pStyle w:val="Ttulo2"/>
      </w:pPr>
      <w:bookmarkStart w:id="36" w:name="_Toc53482456"/>
      <w:r w:rsidRPr="00CA4162">
        <w:lastRenderedPageBreak/>
        <w:t>Estudio</w:t>
      </w:r>
      <w:r w:rsidRPr="00FE5E20">
        <w:t xml:space="preserve"> téc</w:t>
      </w:r>
      <w:sdt>
        <w:sdtPr>
          <w:tag w:val="goog_rdk_3"/>
          <w:id w:val="-850949869"/>
        </w:sdtPr>
        <w:sdtContent/>
      </w:sdt>
      <w:r w:rsidRPr="00FE5E20">
        <w:t>nico</w:t>
      </w:r>
      <w:bookmarkEnd w:id="36"/>
    </w:p>
    <w:p w14:paraId="7DD30381" w14:textId="77777777" w:rsidR="00505E9F" w:rsidRPr="00FE5E20" w:rsidRDefault="00505E9F" w:rsidP="00E015E9">
      <w:r w:rsidRPr="00FE5E20">
        <w:t>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Ririn Wesliner</w:t>
      </w:r>
      <w:r>
        <w:t xml:space="preserve"> </w:t>
      </w:r>
      <w:r w:rsidRPr="00FE5E20">
        <w:t>(2013) dice:</w:t>
      </w:r>
    </w:p>
    <w:p w14:paraId="233A604E" w14:textId="77777777" w:rsidR="00505E9F" w:rsidRDefault="00505E9F" w:rsidP="00E015E9">
      <w:pPr>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E015E9">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F53C53">
      <w:pPr>
        <w:pStyle w:val="Ttulo3"/>
        <w:numPr>
          <w:ilvl w:val="2"/>
          <w:numId w:val="4"/>
        </w:numPr>
        <w:ind w:left="1287"/>
      </w:pPr>
      <w:bookmarkStart w:id="37" w:name="_Toc53482457"/>
      <w:r w:rsidRPr="002B3C97">
        <w:t>Localización</w:t>
      </w:r>
      <w:r w:rsidRPr="00FE5E20">
        <w:t xml:space="preserve"> del proye</w:t>
      </w:r>
      <w:sdt>
        <w:sdtPr>
          <w:tag w:val="goog_rdk_4"/>
          <w:id w:val="1982571234"/>
        </w:sdtPr>
        <w:sdtContent/>
      </w:sdt>
      <w:r w:rsidRPr="00FE5E20">
        <w:t>cto</w:t>
      </w:r>
      <w:bookmarkEnd w:id="37"/>
    </w:p>
    <w:p w14:paraId="5F8143E1" w14:textId="77777777" w:rsidR="00505E9F" w:rsidRDefault="00505E9F" w:rsidP="00E015E9">
      <w:pPr>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E015E9">
      <w:pPr>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E015E9">
      <w:pPr>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subdividido en dos partes: Macro localización y Micro localización, los cuales se muestran a detalle en los siguientes dos apartados</w:t>
      </w:r>
    </w:p>
    <w:p w14:paraId="48837D5C" w14:textId="77777777" w:rsidR="00505E9F" w:rsidRDefault="00505E9F" w:rsidP="00E015E9">
      <w:pPr>
        <w:rPr>
          <w:color w:val="000000"/>
        </w:rPr>
      </w:pPr>
    </w:p>
    <w:p w14:paraId="776D0D62" w14:textId="77777777" w:rsidR="00505E9F" w:rsidRDefault="00505E9F" w:rsidP="00F53C53">
      <w:pPr>
        <w:pStyle w:val="Ttulo4"/>
        <w:numPr>
          <w:ilvl w:val="3"/>
          <w:numId w:val="4"/>
        </w:numPr>
        <w:ind w:left="1928" w:hanging="1077"/>
      </w:pPr>
      <w:bookmarkStart w:id="38" w:name="_Toc53482458"/>
      <w:r>
        <w:lastRenderedPageBreak/>
        <w:t>Macro localización</w:t>
      </w:r>
      <w:bookmarkEnd w:id="38"/>
      <w:r>
        <w:t xml:space="preserve"> </w:t>
      </w:r>
    </w:p>
    <w:p w14:paraId="2DA75613" w14:textId="77777777" w:rsidR="00505E9F" w:rsidRDefault="00505E9F" w:rsidP="00E015E9">
      <w:pPr>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E015E9">
      <w:pPr>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F53C53">
      <w:pPr>
        <w:pStyle w:val="Ttulo4"/>
        <w:numPr>
          <w:ilvl w:val="3"/>
          <w:numId w:val="4"/>
        </w:numPr>
        <w:ind w:left="1928" w:hanging="1077"/>
      </w:pPr>
      <w:bookmarkStart w:id="39" w:name="_Toc53482459"/>
      <w:r>
        <w:t>Micro localización</w:t>
      </w:r>
      <w:bookmarkEnd w:id="39"/>
    </w:p>
    <w:p w14:paraId="43DD4ED3" w14:textId="77777777" w:rsidR="00505E9F" w:rsidRDefault="00505E9F" w:rsidP="00E015E9">
      <w:pPr>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E015E9">
      <w:pPr>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E015E9">
      <w:pPr>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F53C53">
      <w:pPr>
        <w:pStyle w:val="Ttulo3"/>
        <w:numPr>
          <w:ilvl w:val="2"/>
          <w:numId w:val="4"/>
        </w:numPr>
        <w:ind w:left="1570"/>
      </w:pPr>
      <w:bookmarkStart w:id="40" w:name="_Toc53482460"/>
      <w:r>
        <w:t>Tamaño del proyecto</w:t>
      </w:r>
      <w:bookmarkEnd w:id="40"/>
    </w:p>
    <w:p w14:paraId="54C939AF" w14:textId="77777777" w:rsidR="00505E9F" w:rsidRPr="00CA4162" w:rsidRDefault="00505E9F" w:rsidP="00E015E9">
      <w:pPr>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E015E9">
      <w:pPr>
        <w:ind w:left="283"/>
        <w:rPr>
          <w:color w:val="000000"/>
          <w:sz w:val="22"/>
          <w:szCs w:val="22"/>
        </w:rPr>
      </w:pPr>
      <w:r>
        <w:rPr>
          <w:color w:val="000000"/>
          <w:sz w:val="22"/>
          <w:szCs w:val="22"/>
        </w:rPr>
        <w:t xml:space="preserve">La determinación y análisis de este punto resulta importante para la posterior realización y evaluación del proyecto porque permitirá en primera instancia llevar a cabo una aproximación de costos involucrados en las inversiones necesarias para la realización y </w:t>
      </w:r>
      <w:r>
        <w:rPr>
          <w:color w:val="000000"/>
          <w:sz w:val="22"/>
          <w:szCs w:val="22"/>
        </w:rPr>
        <w:lastRenderedPageBreak/>
        <w:t>puesta en marcha del proyecto, que conlleven a un grado óptimo de aprovechamiento conforme a lo requerido por un tamaño y capacidad determinados (par. 6).</w:t>
      </w:r>
    </w:p>
    <w:p w14:paraId="6C280834" w14:textId="77777777" w:rsidR="00505E9F" w:rsidRDefault="00505E9F" w:rsidP="00E015E9">
      <w:pPr>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F53C53">
      <w:pPr>
        <w:pStyle w:val="Ttulo3"/>
        <w:numPr>
          <w:ilvl w:val="2"/>
          <w:numId w:val="4"/>
        </w:numPr>
        <w:ind w:left="1570"/>
      </w:pPr>
      <w:bookmarkStart w:id="41" w:name="_Toc53482461"/>
      <w:r w:rsidRPr="000274E9">
        <w:t>Ingeniería</w:t>
      </w:r>
      <w:r>
        <w:t xml:space="preserve"> o proceso</w:t>
      </w:r>
      <w:bookmarkEnd w:id="41"/>
      <w:r>
        <w:t xml:space="preserve"> </w:t>
      </w:r>
    </w:p>
    <w:p w14:paraId="78F6D2CF" w14:textId="77777777" w:rsidR="00505E9F" w:rsidRDefault="00505E9F" w:rsidP="00E015E9">
      <w:pPr>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E015E9">
      <w:pPr>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E015E9">
      <w:pPr>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E015E9">
      <w:pPr>
        <w:ind w:left="283"/>
        <w:rPr>
          <w:color w:val="000000"/>
          <w:sz w:val="22"/>
          <w:szCs w:val="22"/>
        </w:rPr>
      </w:pPr>
      <w:r>
        <w:rPr>
          <w:color w:val="000000"/>
          <w:sz w:val="22"/>
          <w:szCs w:val="22"/>
        </w:rPr>
        <w:t>El principal interés de la ingeniería de procesos es la evolución de sí misma hasta alcanzar los resultados más satisfactorios posibles. De esta forma, su función principal pasa por dotar a las personas que están involucradas en dichos procesos de las capacidades necesarias para que se lleve a cabo la mejora y sean lo más eficaces posible.</w:t>
      </w:r>
    </w:p>
    <w:p w14:paraId="55A25608" w14:textId="77777777" w:rsidR="00505E9F" w:rsidRDefault="00505E9F" w:rsidP="00F53C53">
      <w:pPr>
        <w:pStyle w:val="Ttulo4"/>
        <w:numPr>
          <w:ilvl w:val="3"/>
          <w:numId w:val="4"/>
        </w:numPr>
        <w:ind w:left="1928" w:hanging="1077"/>
      </w:pPr>
      <w:bookmarkStart w:id="42" w:name="_Toc53482462"/>
      <w:r w:rsidRPr="00D10552">
        <w:lastRenderedPageBreak/>
        <w:t>Descripción</w:t>
      </w:r>
      <w:r>
        <w:t xml:space="preserve"> del proceso</w:t>
      </w:r>
      <w:bookmarkEnd w:id="42"/>
    </w:p>
    <w:p w14:paraId="4FCB645F" w14:textId="77777777" w:rsidR="00505E9F" w:rsidRDefault="00505E9F" w:rsidP="00E015E9">
      <w:pPr>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E015E9">
      <w:pPr>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E015E9">
      <w:pPr>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F53C53">
      <w:pPr>
        <w:pStyle w:val="Ttulo4"/>
        <w:numPr>
          <w:ilvl w:val="3"/>
          <w:numId w:val="4"/>
        </w:numPr>
        <w:ind w:left="1928" w:hanging="1077"/>
      </w:pPr>
      <w:bookmarkStart w:id="43" w:name="_Toc53482463"/>
      <w:r>
        <w:t>Obras físicas</w:t>
      </w:r>
      <w:bookmarkEnd w:id="43"/>
    </w:p>
    <w:p w14:paraId="0A9EE5D5" w14:textId="77777777" w:rsidR="00505E9F" w:rsidRDefault="00505E9F" w:rsidP="00E015E9">
      <w:pPr>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E015E9">
      <w:pPr>
        <w:rPr>
          <w:color w:val="000000"/>
        </w:rPr>
      </w:pPr>
      <w:r>
        <w:rPr>
          <w:color w:val="000000"/>
        </w:rPr>
        <w:t>Sotelo (2016) dice:</w:t>
      </w:r>
    </w:p>
    <w:p w14:paraId="1A5C39BA" w14:textId="77777777" w:rsidR="00505E9F" w:rsidRDefault="00505E9F" w:rsidP="00E015E9">
      <w:pPr>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F53C53">
      <w:pPr>
        <w:pStyle w:val="Ttulo4"/>
        <w:numPr>
          <w:ilvl w:val="3"/>
          <w:numId w:val="4"/>
        </w:numPr>
        <w:ind w:left="1928" w:hanging="1077"/>
      </w:pPr>
      <w:bookmarkStart w:id="44" w:name="_Toc53482464"/>
      <w:r>
        <w:t>Equipamiento</w:t>
      </w:r>
      <w:bookmarkEnd w:id="44"/>
    </w:p>
    <w:p w14:paraId="4D77ED67" w14:textId="77777777" w:rsidR="00505E9F" w:rsidRDefault="00505E9F" w:rsidP="00E015E9">
      <w:pPr>
        <w:rPr>
          <w:color w:val="000000"/>
        </w:rPr>
      </w:pPr>
      <w:r>
        <w:rPr>
          <w:color w:val="000000"/>
        </w:rPr>
        <w:t xml:space="preserve">por inversión en equipamiento se entenderán todas las inversiones que permitan la operación normal de la planta de la empresa creada por el proyecto. En este caso </w:t>
      </w:r>
      <w:r>
        <w:rPr>
          <w:color w:val="000000"/>
        </w:rPr>
        <w:lastRenderedPageBreak/>
        <w:t>estamos hablando de maquinaria, herramientas, vehículos, mobiliario y equipos en general según  Gonzales Navarro (2010) afirma:</w:t>
      </w:r>
    </w:p>
    <w:p w14:paraId="0CDB6688" w14:textId="77777777" w:rsidR="00505E9F" w:rsidRDefault="00505E9F" w:rsidP="00E015E9">
      <w:pPr>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E015E9">
      <w:pPr>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F53C53">
      <w:pPr>
        <w:pStyle w:val="Ttulo4"/>
        <w:numPr>
          <w:ilvl w:val="3"/>
          <w:numId w:val="4"/>
        </w:numPr>
        <w:ind w:left="1928" w:hanging="1077"/>
      </w:pPr>
      <w:bookmarkStart w:id="45" w:name="_Toc53482465"/>
      <w:r>
        <w:t>Distribución de planta</w:t>
      </w:r>
      <w:bookmarkEnd w:id="45"/>
    </w:p>
    <w:p w14:paraId="4B9D9272" w14:textId="77777777" w:rsidR="00505E9F" w:rsidRPr="00CA4162" w:rsidRDefault="00505E9F" w:rsidP="00E015E9">
      <w:pPr>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  dice:</w:t>
      </w:r>
    </w:p>
    <w:p w14:paraId="7708089C" w14:textId="77777777" w:rsidR="00505E9F" w:rsidRPr="00CA4162" w:rsidRDefault="00505E9F" w:rsidP="00E015E9">
      <w:pPr>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E015E9">
      <w:pPr>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F53C53">
      <w:pPr>
        <w:pStyle w:val="Ttulo3"/>
        <w:numPr>
          <w:ilvl w:val="2"/>
          <w:numId w:val="4"/>
        </w:numPr>
        <w:ind w:left="1570"/>
      </w:pPr>
      <w:bookmarkStart w:id="46" w:name="_Toc53482466"/>
      <w:r>
        <w:t>Análisis organizacional</w:t>
      </w:r>
      <w:bookmarkEnd w:id="46"/>
    </w:p>
    <w:p w14:paraId="04C1FB50" w14:textId="77777777" w:rsidR="00505E9F" w:rsidRDefault="00505E9F" w:rsidP="00E015E9">
      <w:pPr>
        <w:rPr>
          <w:color w:val="000000"/>
        </w:rPr>
      </w:pPr>
      <w:r>
        <w:rPr>
          <w:color w:val="000000"/>
        </w:rPr>
        <w:t xml:space="preserve">es una disciplina que ofrece ciertos modelos para el abordaje y el tratamiento de problemas en sistemas organizativos, de acuerdo con las características de la </w:t>
      </w:r>
      <w:r>
        <w:rPr>
          <w:color w:val="000000"/>
        </w:rPr>
        <w:lastRenderedPageBreak/>
        <w:t>misión, de la cultura, de las personas, del trabajo y del contexto externo de cada organización García (1997) dice:</w:t>
      </w:r>
    </w:p>
    <w:p w14:paraId="20D2D44D" w14:textId="77777777" w:rsidR="00505E9F" w:rsidRDefault="00505E9F" w:rsidP="00E015E9">
      <w:pPr>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E015E9">
      <w:pPr>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E015E9">
      <w:r>
        <w:t xml:space="preserve">     Ana Aguirre (2016) afirma que:</w:t>
      </w:r>
    </w:p>
    <w:p w14:paraId="00F66AE2" w14:textId="77777777" w:rsidR="00505E9F" w:rsidRPr="003D257F" w:rsidRDefault="00505E9F" w:rsidP="00E015E9">
      <w:pPr>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F53C53">
      <w:pPr>
        <w:pStyle w:val="Ttulo4"/>
        <w:numPr>
          <w:ilvl w:val="3"/>
          <w:numId w:val="4"/>
        </w:numPr>
        <w:ind w:left="1928" w:hanging="1077"/>
      </w:pPr>
      <w:bookmarkStart w:id="47" w:name="_Toc53482467"/>
      <w:r>
        <w:t>Estructura organizacional</w:t>
      </w:r>
      <w:bookmarkEnd w:id="47"/>
    </w:p>
    <w:p w14:paraId="2A9F0BCD" w14:textId="77777777" w:rsidR="00505E9F" w:rsidRDefault="00505E9F" w:rsidP="00E015E9">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E015E9">
      <w:pPr>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E015E9">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F53C53">
      <w:pPr>
        <w:pStyle w:val="Ttulo4"/>
        <w:numPr>
          <w:ilvl w:val="3"/>
          <w:numId w:val="4"/>
        </w:numPr>
        <w:ind w:left="1928" w:hanging="1077"/>
      </w:pPr>
      <w:bookmarkStart w:id="48" w:name="_Toc53482468"/>
      <w:r>
        <w:t>Políticas internas de la empresa</w:t>
      </w:r>
      <w:bookmarkEnd w:id="48"/>
    </w:p>
    <w:p w14:paraId="1DB5B2E0" w14:textId="77777777" w:rsidR="00505E9F" w:rsidRDefault="00505E9F" w:rsidP="00E015E9">
      <w:pPr>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E015E9">
      <w:pPr>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E015E9">
      <w:pPr>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F53C53">
      <w:pPr>
        <w:pStyle w:val="Ttulo3"/>
        <w:numPr>
          <w:ilvl w:val="2"/>
          <w:numId w:val="4"/>
        </w:numPr>
        <w:ind w:left="1287"/>
        <w:rPr>
          <w:highlight w:val="white"/>
        </w:rPr>
      </w:pPr>
      <w:bookmarkStart w:id="49" w:name="_Toc53482469"/>
      <w:r>
        <w:rPr>
          <w:highlight w:val="white"/>
        </w:rPr>
        <w:t>Marco legal</w:t>
      </w:r>
      <w:bookmarkEnd w:id="49"/>
    </w:p>
    <w:p w14:paraId="15755579" w14:textId="77777777" w:rsidR="00505E9F" w:rsidRDefault="00505E9F" w:rsidP="00E015E9">
      <w:pPr>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E015E9">
      <w:pPr>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E015E9">
      <w:pPr>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E015E9">
      <w:pPr>
        <w:pStyle w:val="Ttulo2"/>
      </w:pPr>
      <w:bookmarkStart w:id="50" w:name="_Toc53482470"/>
      <w:r w:rsidRPr="00A64E4D">
        <w:t>Estudio</w:t>
      </w:r>
      <w:r>
        <w:t xml:space="preserve"> </w:t>
      </w:r>
      <w:r w:rsidRPr="00A64E4D">
        <w:t>Económico</w:t>
      </w:r>
      <w:r>
        <w:t>-financiero</w:t>
      </w:r>
      <w:bookmarkEnd w:id="50"/>
    </w:p>
    <w:p w14:paraId="26270E85" w14:textId="77777777" w:rsidR="00505E9F" w:rsidRDefault="00505E9F" w:rsidP="00E015E9"/>
    <w:p w14:paraId="4364C9C6" w14:textId="77777777" w:rsidR="00505E9F" w:rsidRPr="000274E9" w:rsidRDefault="00505E9F" w:rsidP="00F53C53">
      <w:pPr>
        <w:pStyle w:val="Ttulo3"/>
        <w:numPr>
          <w:ilvl w:val="2"/>
          <w:numId w:val="4"/>
        </w:numPr>
        <w:ind w:left="1287"/>
      </w:pPr>
      <w:bookmarkStart w:id="51" w:name="_Toc53482471"/>
      <w:r>
        <w:t>Estructura de costos</w:t>
      </w:r>
      <w:bookmarkEnd w:id="51"/>
    </w:p>
    <w:p w14:paraId="0C9D9962" w14:textId="77777777" w:rsidR="00505E9F" w:rsidRDefault="00505E9F" w:rsidP="00F53C53">
      <w:pPr>
        <w:pStyle w:val="Ttulo4"/>
        <w:numPr>
          <w:ilvl w:val="3"/>
          <w:numId w:val="4"/>
        </w:numPr>
        <w:ind w:left="1928" w:hanging="1077"/>
      </w:pPr>
      <w:bookmarkStart w:id="52" w:name="_Toc53482472"/>
      <w:r w:rsidRPr="00112BB9">
        <w:t>Costos</w:t>
      </w:r>
      <w:r>
        <w:t xml:space="preserve"> Fijos</w:t>
      </w:r>
      <w:bookmarkEnd w:id="52"/>
    </w:p>
    <w:p w14:paraId="15120006" w14:textId="77777777" w:rsidR="00505E9F" w:rsidRDefault="00505E9F" w:rsidP="00E015E9">
      <w:r>
        <w:t>Los costos fijos son aquellos que permanecen constante durante un periodo determinado, sin importar el volumen de producción de la empresa o negocio. (Ralph S) comenta que:</w:t>
      </w:r>
    </w:p>
    <w:p w14:paraId="6E979B3A" w14:textId="77777777" w:rsidR="00505E9F" w:rsidRDefault="00505E9F" w:rsidP="00E015E9">
      <w:pPr>
        <w:widowControl w:val="0"/>
        <w:spacing w:after="0"/>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F53C53">
      <w:pPr>
        <w:pStyle w:val="Ttulo4"/>
        <w:numPr>
          <w:ilvl w:val="3"/>
          <w:numId w:val="4"/>
        </w:numPr>
        <w:ind w:left="1928" w:hanging="1077"/>
      </w:pPr>
      <w:bookmarkStart w:id="53" w:name="_Toc53482473"/>
      <w:r>
        <w:t>Costos variables</w:t>
      </w:r>
      <w:bookmarkEnd w:id="53"/>
    </w:p>
    <w:p w14:paraId="0F6BE990" w14:textId="77777777" w:rsidR="00505E9F" w:rsidRPr="00112BB9" w:rsidRDefault="00505E9F" w:rsidP="00E015E9">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E015E9">
      <w:r>
        <w:t xml:space="preserve">     Para Becker Jacobsen &amp; Ramírez Noel:</w:t>
      </w:r>
    </w:p>
    <w:p w14:paraId="2B636D7F" w14:textId="77777777" w:rsidR="00505E9F" w:rsidRDefault="00505E9F" w:rsidP="00E015E9">
      <w:pPr>
        <w:widowControl w:val="0"/>
        <w:spacing w:after="0"/>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F53C53">
      <w:pPr>
        <w:pStyle w:val="Ttulo4"/>
        <w:numPr>
          <w:ilvl w:val="3"/>
          <w:numId w:val="4"/>
        </w:numPr>
        <w:ind w:left="1928" w:hanging="1077"/>
      </w:pPr>
      <w:bookmarkStart w:id="54" w:name="_Toc53482474"/>
      <w:r>
        <w:t xml:space="preserve">Gastos de </w:t>
      </w:r>
      <w:r w:rsidRPr="00112BB9">
        <w:t>administración.</w:t>
      </w:r>
      <w:bookmarkEnd w:id="54"/>
    </w:p>
    <w:p w14:paraId="79162443" w14:textId="77777777" w:rsidR="00505E9F" w:rsidRDefault="00505E9F" w:rsidP="00E015E9">
      <w:r>
        <w:t>Riquelme (2019) Dice:</w:t>
      </w:r>
    </w:p>
    <w:p w14:paraId="617A127A" w14:textId="77777777" w:rsidR="00505E9F" w:rsidRDefault="00505E9F" w:rsidP="00E015E9">
      <w:pPr>
        <w:widowControl w:val="0"/>
        <w:spacing w:after="0"/>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E015E9">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F53C53">
      <w:pPr>
        <w:pStyle w:val="Ttulo3"/>
        <w:numPr>
          <w:ilvl w:val="2"/>
          <w:numId w:val="4"/>
        </w:numPr>
        <w:ind w:left="1287"/>
      </w:pPr>
      <w:bookmarkStart w:id="55" w:name="_Toc53482475"/>
      <w:r>
        <w:t>Gastos de ventas</w:t>
      </w:r>
      <w:bookmarkEnd w:id="55"/>
    </w:p>
    <w:p w14:paraId="1F8BCF74" w14:textId="77777777" w:rsidR="00505E9F" w:rsidRDefault="00505E9F" w:rsidP="00E015E9">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E015E9">
      <w:r>
        <w:t xml:space="preserve">     Según Castaño, Oscar J (2009) son:</w:t>
      </w:r>
    </w:p>
    <w:p w14:paraId="5C43EA7D" w14:textId="77777777" w:rsidR="00505E9F" w:rsidRDefault="00505E9F" w:rsidP="00E015E9">
      <w:pPr>
        <w:widowControl w:val="0"/>
        <w:spacing w:after="0"/>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F53C53">
      <w:pPr>
        <w:pStyle w:val="Ttulo4"/>
        <w:numPr>
          <w:ilvl w:val="3"/>
          <w:numId w:val="4"/>
        </w:numPr>
        <w:ind w:left="1928" w:hanging="1077"/>
      </w:pPr>
      <w:bookmarkStart w:id="56" w:name="_Toc53482476"/>
      <w:r>
        <w:t>Gastos financieros</w:t>
      </w:r>
      <w:bookmarkEnd w:id="56"/>
    </w:p>
    <w:p w14:paraId="522F537F" w14:textId="77777777" w:rsidR="00505E9F" w:rsidRDefault="00505E9F" w:rsidP="00E015E9">
      <w:r>
        <w:t xml:space="preserve">Fernández (2014) nos comenta: </w:t>
      </w:r>
    </w:p>
    <w:p w14:paraId="7CA3163C" w14:textId="77777777" w:rsidR="00505E9F" w:rsidRDefault="00505E9F" w:rsidP="00E015E9">
      <w:pPr>
        <w:widowControl w:val="0"/>
        <w:spacing w:after="0"/>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E015E9">
      <w:r>
        <w:t xml:space="preserve">     Además, agrega:</w:t>
      </w:r>
    </w:p>
    <w:p w14:paraId="62AC61E2" w14:textId="77777777" w:rsidR="00505E9F" w:rsidRDefault="00505E9F" w:rsidP="00E015E9">
      <w:pPr>
        <w:widowControl w:val="0"/>
        <w:spacing w:after="0"/>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E015E9">
      <w:pPr>
        <w:widowControl w:val="0"/>
        <w:pBdr>
          <w:top w:val="nil"/>
          <w:left w:val="nil"/>
          <w:bottom w:val="nil"/>
          <w:right w:val="nil"/>
          <w:between w:val="nil"/>
        </w:pBdr>
        <w:spacing w:after="0"/>
        <w:ind w:left="720"/>
        <w:rPr>
          <w:color w:val="000000"/>
        </w:rPr>
      </w:pPr>
      <w:r>
        <w:rPr>
          <w:color w:val="000000"/>
        </w:rPr>
        <w:tab/>
      </w:r>
    </w:p>
    <w:p w14:paraId="09C68B02" w14:textId="77777777" w:rsidR="00505E9F" w:rsidRDefault="00505E9F" w:rsidP="00F53C53">
      <w:pPr>
        <w:pStyle w:val="Ttulo3"/>
        <w:numPr>
          <w:ilvl w:val="2"/>
          <w:numId w:val="4"/>
        </w:numPr>
        <w:ind w:left="1287"/>
      </w:pPr>
      <w:bookmarkStart w:id="57" w:name="_Toc53482477"/>
      <w:r>
        <w:t>Estructura inversión inicial</w:t>
      </w:r>
      <w:bookmarkEnd w:id="57"/>
    </w:p>
    <w:p w14:paraId="20CF6F18" w14:textId="77777777" w:rsidR="00505E9F" w:rsidRDefault="00505E9F" w:rsidP="00E015E9">
      <w:r>
        <w:t>Helmut Sy Corvo (s.f)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E015E9">
      <w:r>
        <w:t>También agrega:</w:t>
      </w:r>
    </w:p>
    <w:p w14:paraId="1851E236"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F53C53">
      <w:pPr>
        <w:pStyle w:val="Ttulo3"/>
        <w:numPr>
          <w:ilvl w:val="2"/>
          <w:numId w:val="4"/>
        </w:numPr>
        <w:ind w:left="1287"/>
      </w:pPr>
      <w:bookmarkStart w:id="58" w:name="_Toc53482478"/>
      <w:r>
        <w:t>Presupuesto de ingresos</w:t>
      </w:r>
      <w:bookmarkEnd w:id="58"/>
    </w:p>
    <w:p w14:paraId="770C6E5A" w14:textId="77777777" w:rsidR="00505E9F" w:rsidRDefault="00505E9F" w:rsidP="00E015E9">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E015E9">
      <w:r>
        <w:rPr>
          <w:color w:val="000000"/>
        </w:rPr>
        <w:t xml:space="preserve">     </w:t>
      </w:r>
      <w:r>
        <w:t>(Pérez Porto Julián &amp; Gardey Ana, 2013) dice:</w:t>
      </w:r>
    </w:p>
    <w:p w14:paraId="18266ACA" w14:textId="77777777" w:rsidR="00505E9F" w:rsidRDefault="00505E9F" w:rsidP="00E015E9">
      <w:pPr>
        <w:widowControl w:val="0"/>
        <w:pBdr>
          <w:top w:val="nil"/>
          <w:left w:val="nil"/>
          <w:bottom w:val="nil"/>
          <w:right w:val="nil"/>
          <w:between w:val="nil"/>
        </w:pBdr>
        <w:spacing w:after="0"/>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E015E9">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F53C53">
      <w:pPr>
        <w:pStyle w:val="Ttulo4"/>
        <w:numPr>
          <w:ilvl w:val="3"/>
          <w:numId w:val="4"/>
        </w:numPr>
        <w:ind w:left="1928" w:hanging="1077"/>
      </w:pPr>
      <w:bookmarkStart w:id="59" w:name="_Toc53482479"/>
      <w:r>
        <w:t>Estados financieros</w:t>
      </w:r>
      <w:bookmarkEnd w:id="59"/>
    </w:p>
    <w:p w14:paraId="7B1F0116" w14:textId="77777777" w:rsidR="00505E9F" w:rsidRDefault="00505E9F" w:rsidP="00E015E9">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E015E9">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E015E9">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F53C53">
      <w:pPr>
        <w:pStyle w:val="Ttulo4"/>
        <w:numPr>
          <w:ilvl w:val="3"/>
          <w:numId w:val="4"/>
        </w:numPr>
        <w:ind w:left="1928" w:hanging="1077"/>
      </w:pPr>
      <w:bookmarkStart w:id="60" w:name="_Toc53482480"/>
      <w:r>
        <w:t>Estado de flujo de efectivo</w:t>
      </w:r>
      <w:bookmarkEnd w:id="60"/>
    </w:p>
    <w:p w14:paraId="20274147" w14:textId="77777777" w:rsidR="00505E9F" w:rsidRDefault="00505E9F" w:rsidP="00E015E9">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E015E9">
      <w:r>
        <w:t xml:space="preserve">     estados financieros tengan elementos adicionales a los proporcionados por los otros estados financieros.</w:t>
      </w:r>
    </w:p>
    <w:p w14:paraId="220B8F96" w14:textId="77777777" w:rsidR="00505E9F" w:rsidRDefault="00505E9F" w:rsidP="00E015E9">
      <w:pPr>
        <w:widowControl w:val="0"/>
        <w:pBdr>
          <w:top w:val="nil"/>
          <w:left w:val="nil"/>
          <w:bottom w:val="nil"/>
          <w:right w:val="nil"/>
          <w:between w:val="nil"/>
        </w:pBdr>
        <w:spacing w:after="0"/>
        <w:rPr>
          <w:color w:val="000000"/>
        </w:rPr>
      </w:pPr>
      <w:r>
        <w:rPr>
          <w:color w:val="000000"/>
        </w:rPr>
        <w:t xml:space="preserve">     Así mismo, el estado de flujos de efectivo proporciona</w:t>
      </w:r>
    </w:p>
    <w:p w14:paraId="30902E75" w14:textId="77777777" w:rsidR="00505E9F" w:rsidRPr="000274E9" w:rsidRDefault="00505E9F" w:rsidP="00E015E9">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F53C53">
      <w:pPr>
        <w:pStyle w:val="Ttulo4"/>
        <w:numPr>
          <w:ilvl w:val="3"/>
          <w:numId w:val="4"/>
        </w:numPr>
        <w:ind w:left="1928" w:hanging="1077"/>
      </w:pPr>
      <w:bookmarkStart w:id="61" w:name="_Toc53482481"/>
      <w:r>
        <w:t>Estado de resultado</w:t>
      </w:r>
      <w:bookmarkEnd w:id="61"/>
    </w:p>
    <w:p w14:paraId="59DFFBE9" w14:textId="77777777" w:rsidR="00505E9F" w:rsidRDefault="00505E9F" w:rsidP="00E015E9">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E015E9">
      <w:pPr>
        <w:widowControl w:val="0"/>
        <w:pBdr>
          <w:top w:val="nil"/>
          <w:left w:val="nil"/>
          <w:bottom w:val="nil"/>
          <w:right w:val="nil"/>
          <w:between w:val="nil"/>
        </w:pBdr>
        <w:spacing w:after="0"/>
        <w:ind w:left="1134"/>
        <w:rPr>
          <w:color w:val="000000"/>
        </w:rPr>
      </w:pPr>
    </w:p>
    <w:p w14:paraId="475A6F96" w14:textId="77777777" w:rsidR="00505E9F" w:rsidRDefault="00505E9F" w:rsidP="00E015E9">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F53C53">
      <w:pPr>
        <w:pStyle w:val="Ttulo4"/>
        <w:numPr>
          <w:ilvl w:val="3"/>
          <w:numId w:val="4"/>
        </w:numPr>
        <w:ind w:left="1928" w:hanging="1077"/>
      </w:pPr>
      <w:bookmarkStart w:id="62" w:name="_Toc53482482"/>
      <w:r>
        <w:t>Balance general</w:t>
      </w:r>
      <w:bookmarkEnd w:id="62"/>
    </w:p>
    <w:p w14:paraId="501EE7BB" w14:textId="77777777" w:rsidR="00505E9F" w:rsidRDefault="00505E9F" w:rsidP="00E015E9">
      <w:r>
        <w:t>Elizalde (2019) explica:</w:t>
      </w:r>
    </w:p>
    <w:p w14:paraId="4CACCC45"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E015E9">
      <w:pPr>
        <w:widowControl w:val="0"/>
        <w:pBdr>
          <w:top w:val="nil"/>
          <w:left w:val="nil"/>
          <w:bottom w:val="nil"/>
          <w:right w:val="nil"/>
          <w:between w:val="nil"/>
        </w:pBdr>
        <w:spacing w:after="0"/>
        <w:ind w:left="1134"/>
        <w:rPr>
          <w:color w:val="000000"/>
        </w:rPr>
      </w:pPr>
    </w:p>
    <w:p w14:paraId="606E3625" w14:textId="77777777" w:rsidR="00505E9F" w:rsidRDefault="00505E9F" w:rsidP="00E015E9">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F53C53">
      <w:pPr>
        <w:pStyle w:val="Ttulo3"/>
        <w:numPr>
          <w:ilvl w:val="2"/>
          <w:numId w:val="4"/>
        </w:numPr>
        <w:ind w:left="1287"/>
      </w:pPr>
      <w:bookmarkStart w:id="63" w:name="_Toc53482483"/>
      <w:r>
        <w:t>Indicadores financieros</w:t>
      </w:r>
      <w:bookmarkEnd w:id="63"/>
    </w:p>
    <w:p w14:paraId="0F4C57BB" w14:textId="77777777" w:rsidR="00505E9F" w:rsidRDefault="00505E9F" w:rsidP="00E015E9">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E015E9">
      <w:pPr>
        <w:widowControl w:val="0"/>
        <w:pBdr>
          <w:top w:val="nil"/>
          <w:left w:val="nil"/>
          <w:bottom w:val="nil"/>
          <w:right w:val="nil"/>
          <w:between w:val="nil"/>
        </w:pBdr>
        <w:spacing w:after="0"/>
        <w:ind w:left="720"/>
        <w:rPr>
          <w:color w:val="000000"/>
        </w:rPr>
      </w:pPr>
      <w:r>
        <w:rPr>
          <w:color w:val="000000"/>
        </w:rPr>
        <w:t xml:space="preserve">una entidad. </w:t>
      </w:r>
    </w:p>
    <w:p w14:paraId="4BF3988A" w14:textId="77777777" w:rsidR="00505E9F" w:rsidRDefault="00505E9F" w:rsidP="00F53C53">
      <w:pPr>
        <w:pStyle w:val="Ttulo4"/>
        <w:numPr>
          <w:ilvl w:val="3"/>
          <w:numId w:val="4"/>
        </w:numPr>
        <w:ind w:left="1928" w:hanging="1077"/>
      </w:pPr>
      <w:r>
        <w:t xml:space="preserve">     </w:t>
      </w:r>
      <w:bookmarkStart w:id="64" w:name="_Toc53482484"/>
      <w:r>
        <w:t>Solvencia</w:t>
      </w:r>
      <w:bookmarkEnd w:id="64"/>
    </w:p>
    <w:p w14:paraId="5B2FD626" w14:textId="77777777" w:rsidR="00505E9F" w:rsidRDefault="00505E9F" w:rsidP="00E015E9">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F53C53">
      <w:pPr>
        <w:pStyle w:val="Ttulo4"/>
        <w:numPr>
          <w:ilvl w:val="3"/>
          <w:numId w:val="4"/>
        </w:numPr>
        <w:ind w:left="1928" w:hanging="1077"/>
      </w:pPr>
      <w:r>
        <w:t xml:space="preserve">     </w:t>
      </w:r>
      <w:bookmarkStart w:id="65" w:name="_Toc53482485"/>
      <w:r>
        <w:t>Liquidez</w:t>
      </w:r>
      <w:bookmarkEnd w:id="65"/>
    </w:p>
    <w:p w14:paraId="483E8C04" w14:textId="77777777" w:rsidR="00505E9F" w:rsidRDefault="00505E9F" w:rsidP="00E015E9">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F53C53">
      <w:pPr>
        <w:pStyle w:val="Ttulo4"/>
        <w:numPr>
          <w:ilvl w:val="3"/>
          <w:numId w:val="4"/>
        </w:numPr>
        <w:ind w:left="1928" w:hanging="1077"/>
      </w:pPr>
      <w:r>
        <w:t xml:space="preserve">     </w:t>
      </w:r>
      <w:bookmarkStart w:id="66" w:name="_Toc53482486"/>
      <w:r>
        <w:t>Eficiencia Operativa</w:t>
      </w:r>
      <w:bookmarkEnd w:id="66"/>
    </w:p>
    <w:p w14:paraId="46263D35" w14:textId="77777777" w:rsidR="00505E9F" w:rsidRDefault="00505E9F" w:rsidP="00E015E9">
      <w:pPr>
        <w:widowControl w:val="0"/>
        <w:pBdr>
          <w:top w:val="nil"/>
          <w:left w:val="nil"/>
          <w:bottom w:val="nil"/>
          <w:right w:val="nil"/>
          <w:between w:val="nil"/>
        </w:pBdr>
        <w:spacing w:after="0"/>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F53C53">
      <w:pPr>
        <w:pStyle w:val="Ttulo4"/>
        <w:numPr>
          <w:ilvl w:val="3"/>
          <w:numId w:val="4"/>
        </w:numPr>
        <w:ind w:left="1928" w:hanging="1077"/>
      </w:pPr>
      <w:r>
        <w:t xml:space="preserve">     </w:t>
      </w:r>
      <w:bookmarkStart w:id="67" w:name="_Toc53482487"/>
      <w:r>
        <w:t>Rentabilidad</w:t>
      </w:r>
      <w:bookmarkEnd w:id="67"/>
    </w:p>
    <w:p w14:paraId="57D24548" w14:textId="77777777" w:rsidR="00505E9F" w:rsidRDefault="00505E9F" w:rsidP="00E015E9">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E015E9">
      <w:pPr>
        <w:widowControl w:val="0"/>
        <w:pBdr>
          <w:top w:val="nil"/>
          <w:left w:val="nil"/>
          <w:bottom w:val="nil"/>
          <w:right w:val="nil"/>
          <w:between w:val="nil"/>
        </w:pBdr>
        <w:spacing w:after="0"/>
        <w:ind w:left="720"/>
        <w:rPr>
          <w:color w:val="000000"/>
        </w:rPr>
      </w:pPr>
    </w:p>
    <w:p w14:paraId="21074C2E" w14:textId="77777777" w:rsidR="00505E9F" w:rsidRDefault="00505E9F" w:rsidP="00E015E9">
      <w:pPr>
        <w:widowControl w:val="0"/>
        <w:pBdr>
          <w:top w:val="nil"/>
          <w:left w:val="nil"/>
          <w:bottom w:val="nil"/>
          <w:right w:val="nil"/>
          <w:between w:val="nil"/>
        </w:pBdr>
        <w:spacing w:after="0"/>
        <w:rPr>
          <w:b/>
          <w:i/>
          <w:color w:val="000000"/>
        </w:rPr>
      </w:pPr>
    </w:p>
    <w:p w14:paraId="300255FB" w14:textId="77777777" w:rsidR="00505E9F" w:rsidRDefault="00505E9F" w:rsidP="00E015E9">
      <w:pPr>
        <w:pStyle w:val="Ttulo2"/>
      </w:pPr>
      <w:bookmarkStart w:id="68" w:name="_Toc53482488"/>
      <w:r>
        <w:t>Impacto Ambiental</w:t>
      </w:r>
      <w:bookmarkEnd w:id="68"/>
      <w:r>
        <w:t xml:space="preserve"> </w:t>
      </w:r>
    </w:p>
    <w:p w14:paraId="64A94CC8" w14:textId="77777777" w:rsidR="00505E9F" w:rsidRDefault="00505E9F" w:rsidP="00F53C53">
      <w:pPr>
        <w:pStyle w:val="Ttulo3"/>
        <w:numPr>
          <w:ilvl w:val="2"/>
          <w:numId w:val="4"/>
        </w:numPr>
        <w:ind w:left="1287"/>
      </w:pPr>
      <w:bookmarkStart w:id="69" w:name="_Toc53482489"/>
      <w:r>
        <w:t>Matriz de Leopold</w:t>
      </w:r>
      <w:bookmarkEnd w:id="69"/>
    </w:p>
    <w:p w14:paraId="4DF38340" w14:textId="77777777" w:rsidR="00505E9F" w:rsidRDefault="00505E9F" w:rsidP="00E015E9">
      <w:r>
        <w:t>Es un procedimiento de evaluación del impacto ambiental de un proyecto de desarrollo y, por tanto, para la evaluación de sus costos y beneficios ecológicos. (Leopold, Clarke, Han Shaw, &amp; Balsley, 1971).</w:t>
      </w:r>
    </w:p>
    <w:p w14:paraId="11FF0BFD" w14:textId="77777777" w:rsidR="00505E9F" w:rsidRDefault="00505E9F" w:rsidP="00E015E9">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F53C53">
      <w:pPr>
        <w:pStyle w:val="Ttulo3"/>
        <w:numPr>
          <w:ilvl w:val="2"/>
          <w:numId w:val="4"/>
        </w:numPr>
        <w:ind w:left="1287"/>
      </w:pPr>
      <w:bookmarkStart w:id="70" w:name="_Toc53482490"/>
      <w:r>
        <w:t>Estrategias de mitigación de impacto</w:t>
      </w:r>
      <w:bookmarkEnd w:id="70"/>
      <w:r>
        <w:t xml:space="preserve"> </w:t>
      </w:r>
    </w:p>
    <w:p w14:paraId="22816440" w14:textId="77777777" w:rsidR="00505E9F" w:rsidRDefault="00505E9F" w:rsidP="00E015E9">
      <w:r>
        <w:t>&lt;&lt;Se denomina así al conjunto de procedimientos a través de los cuales se busca bajar a niveles no tóxicos y/o aislar sustancias contaminantes en un ambiente dado […]&gt;&gt; (Zarantonello, n.d.).</w:t>
      </w:r>
    </w:p>
    <w:p w14:paraId="58EFA698" w14:textId="7F274AF5" w:rsidR="00505E9F" w:rsidRDefault="00505E9F" w:rsidP="00E015E9">
      <w:pPr>
        <w:pStyle w:val="Ttulo1"/>
      </w:pPr>
      <w:bookmarkStart w:id="71" w:name="_Toc53482491"/>
      <w:r w:rsidRPr="00267754">
        <w:t>Metodología</w:t>
      </w:r>
      <w:bookmarkEnd w:id="71"/>
    </w:p>
    <w:p w14:paraId="217384C1" w14:textId="116511F8" w:rsidR="00AF1356" w:rsidRPr="00AF1356" w:rsidRDefault="00AF1356" w:rsidP="00AF1356">
      <w:r>
        <w:t>A continuación, se detallara todo lo relacionado con la metodologia de estudio. Se abordaran 4 estudios en este los cuales se detallaran en los siguientes acapites.</w:t>
      </w:r>
    </w:p>
    <w:p w14:paraId="7CD6F529" w14:textId="77777777" w:rsidR="00505E9F" w:rsidRPr="00B23830" w:rsidRDefault="00505E9F" w:rsidP="00F53C53">
      <w:pPr>
        <w:pStyle w:val="Prrafodelista"/>
        <w:keepNext/>
        <w:keepLines/>
        <w:numPr>
          <w:ilvl w:val="0"/>
          <w:numId w:val="4"/>
        </w:numPr>
        <w:spacing w:before="360" w:after="80"/>
        <w:contextualSpacing w:val="0"/>
        <w:jc w:val="left"/>
        <w:outlineLvl w:val="1"/>
        <w:rPr>
          <w:b/>
          <w:i/>
          <w:iCs/>
          <w:vanish/>
          <w:szCs w:val="36"/>
        </w:rPr>
      </w:pPr>
      <w:bookmarkStart w:id="72" w:name="_Toc53482266"/>
      <w:bookmarkStart w:id="73" w:name="_Toc53482378"/>
      <w:bookmarkStart w:id="74" w:name="_Toc53482492"/>
      <w:bookmarkEnd w:id="72"/>
      <w:bookmarkEnd w:id="73"/>
      <w:bookmarkEnd w:id="74"/>
    </w:p>
    <w:p w14:paraId="502920A4" w14:textId="38741728" w:rsidR="00F043B2" w:rsidRPr="00F043B2" w:rsidRDefault="00505E9F" w:rsidP="00E015E9">
      <w:pPr>
        <w:pStyle w:val="Ttulo2"/>
      </w:pPr>
      <w:bookmarkStart w:id="75" w:name="_Toc53482493"/>
      <w:r w:rsidRPr="002144F6">
        <w:rPr>
          <w:i/>
          <w:iCs/>
        </w:rPr>
        <w:t xml:space="preserve">Capitulo I. </w:t>
      </w:r>
      <w:r w:rsidRPr="002144F6">
        <w:t>Estudio de Mercado</w:t>
      </w:r>
      <w:bookmarkEnd w:id="75"/>
      <w:r w:rsidRPr="002144F6">
        <w:t xml:space="preserve"> </w:t>
      </w:r>
    </w:p>
    <w:p w14:paraId="29A4D957" w14:textId="58A93997" w:rsidR="00F043B2" w:rsidRDefault="00F043B2" w:rsidP="00E015E9">
      <w:r>
        <w:t>El siguiente estudio de mercado se realizó con el fin de determinar la viabilidad de la creación de una empresa de desarrollo de software en el municipio de Estelí. La herramienta que se utilizó fue la encuesta la cual fue dirigida a los posibles clientes, los datos obtenido de este estudio serán de utilidad al momento de establecer volúmenes de producción, fijación de precio, estrategias de marketing y promociones.</w:t>
      </w:r>
    </w:p>
    <w:p w14:paraId="48D20CF0" w14:textId="6DC7E095" w:rsidR="0064527F" w:rsidRPr="0064527F" w:rsidRDefault="00F043B2" w:rsidP="0064527F">
      <w:pPr>
        <w:pStyle w:val="Ttulo3"/>
      </w:pPr>
      <w:r>
        <w:lastRenderedPageBreak/>
        <w:t>Logo de la empresa</w:t>
      </w:r>
    </w:p>
    <w:p w14:paraId="384F3129" w14:textId="27FF95B0" w:rsidR="0064527F" w:rsidRDefault="00F043B2" w:rsidP="00E015E9">
      <w:r>
        <w:drawing>
          <wp:inline distT="0" distB="0" distL="0" distR="0" wp14:anchorId="31FF2AD6" wp14:editId="13DE0BB9">
            <wp:extent cx="2132612" cy="1676400"/>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0377" cy="1690365"/>
                    </a:xfrm>
                    <a:prstGeom prst="rect">
                      <a:avLst/>
                    </a:prstGeom>
                    <a:noFill/>
                    <a:ln>
                      <a:noFill/>
                    </a:ln>
                  </pic:spPr>
                </pic:pic>
              </a:graphicData>
            </a:graphic>
          </wp:inline>
        </w:drawing>
      </w:r>
    </w:p>
    <w:p w14:paraId="131E4799" w14:textId="76EA7697" w:rsidR="0064527F" w:rsidRPr="009A2C29" w:rsidRDefault="0064527F" w:rsidP="0064527F">
      <w:pPr>
        <w:pStyle w:val="Descripcin"/>
      </w:pPr>
      <w:bookmarkStart w:id="76" w:name="_Toc53680793"/>
      <w:r w:rsidRPr="0064527F">
        <w:t xml:space="preserve">Ilustración </w:t>
      </w:r>
      <w:r w:rsidRPr="0064527F">
        <w:fldChar w:fldCharType="begin"/>
      </w:r>
      <w:r w:rsidRPr="0064527F">
        <w:instrText xml:space="preserve"> SEQ Ilustración \* ARABIC </w:instrText>
      </w:r>
      <w:r w:rsidRPr="0064527F">
        <w:fldChar w:fldCharType="separate"/>
      </w:r>
      <w:r w:rsidR="009A2C29">
        <w:t>1</w:t>
      </w:r>
      <w:r w:rsidRPr="0064527F">
        <w:fldChar w:fldCharType="end"/>
      </w:r>
      <w:r w:rsidRPr="0064527F">
        <w:t xml:space="preserve">: </w:t>
      </w:r>
      <w:r w:rsidR="009A2C29">
        <w:t>L</w:t>
      </w:r>
      <w:r w:rsidRPr="0064527F">
        <w:t xml:space="preserve">ogo de </w:t>
      </w:r>
      <w:r w:rsidR="009A2C29">
        <w:t>3J Dev</w:t>
      </w:r>
      <w:r w:rsidR="009A2C29" w:rsidRPr="009A2C29">
        <w:rPr>
          <w:lang w:val="es-419"/>
        </w:rPr>
        <w:t>’s</w:t>
      </w:r>
      <w:bookmarkEnd w:id="76"/>
    </w:p>
    <w:p w14:paraId="38E8E0FE" w14:textId="40C356AE" w:rsidR="00F043B2" w:rsidRPr="00935ABD" w:rsidRDefault="00F043B2" w:rsidP="00E015E9">
      <w:r>
        <w:t xml:space="preserve">El logo de la empresa </w:t>
      </w:r>
      <w:r w:rsidR="00935ABD">
        <w:t xml:space="preserve">está conformado por una serie de elementos: la carita con sombrero y la pantalla con la palabra “Dev’s”, la cara está formada por </w:t>
      </w:r>
      <w:r w:rsidR="003551CB">
        <w:t>3</w:t>
      </w:r>
      <w:r w:rsidR="00935ABD">
        <w:t xml:space="preserve"> elementos, el primero sería el numero 3 el cual significa la cantidad de socios dentro del proyecto </w:t>
      </w:r>
      <w:r w:rsidR="003551CB">
        <w:t>en segundo lugar</w:t>
      </w:r>
      <w:r w:rsidR="00935ABD">
        <w:t xml:space="preserve"> la </w:t>
      </w:r>
      <w:r w:rsidR="003551CB">
        <w:t xml:space="preserve"> letra </w:t>
      </w:r>
      <w:r w:rsidR="00935ABD">
        <w:t>“J” se decide colocar esa letra porque cada uno de los socios lleva una J al inicio de su nombre</w:t>
      </w:r>
      <w:r w:rsidR="003551CB">
        <w:t>y tercero pantalla que envuelve la palabra “Dev</w:t>
      </w:r>
      <w:r w:rsidR="003551CB" w:rsidRPr="003551CB">
        <w:rPr>
          <w:lang w:val="es-419"/>
        </w:rPr>
        <w:t>’s</w:t>
      </w:r>
      <w:r w:rsidR="003551CB">
        <w:t xml:space="preserve">” </w:t>
      </w:r>
      <w:r w:rsidR="00513D01">
        <w:t>que representa la herramienta para el desarrollo de los servicios a ofrecer por la empresa</w:t>
      </w:r>
      <w:r w:rsidR="00935ABD">
        <w:t>, por último la palabra “Dev’s” que es la abreviación de developers que en español significa desarrolladores.</w:t>
      </w:r>
    </w:p>
    <w:p w14:paraId="105D3945" w14:textId="20E92D34" w:rsidR="00AA5900" w:rsidRDefault="00AA5900" w:rsidP="00E015E9">
      <w:pPr>
        <w:pStyle w:val="Ttulo3"/>
      </w:pPr>
      <w:bookmarkStart w:id="77" w:name="_Toc53482494"/>
      <w:r>
        <w:t>Misión</w:t>
      </w:r>
      <w:bookmarkEnd w:id="77"/>
    </w:p>
    <w:p w14:paraId="2C77F484" w14:textId="3158CB7C" w:rsidR="00B31D79" w:rsidRPr="00B31D79" w:rsidRDefault="00B31D79" w:rsidP="00E015E9">
      <w:r>
        <w:t>Brindar soluciones eficaces a futuros clientes con herramientas que permitan optimizar sus procesos de calidad por medio de soluciones de software, que permita hacer más fácil la toma de decisiones en los mercados actuales.</w:t>
      </w:r>
    </w:p>
    <w:p w14:paraId="5C1186E8" w14:textId="0D0AF4DD" w:rsidR="00AA5900" w:rsidRDefault="00AA5900" w:rsidP="00E015E9">
      <w:pPr>
        <w:pStyle w:val="Ttulo3"/>
      </w:pPr>
      <w:bookmarkStart w:id="78" w:name="_Toc53482495"/>
      <w:r>
        <w:t>Visión</w:t>
      </w:r>
      <w:bookmarkEnd w:id="78"/>
    </w:p>
    <w:p w14:paraId="786078C1" w14:textId="5E7820A3" w:rsidR="00AA5900" w:rsidRPr="00AA5900" w:rsidRDefault="00AA5900" w:rsidP="00E015E9">
      <w:r>
        <w:t>Consolidarse como una empresa que satisface las necesidades de los clientes, desarrollando soluciones adecuadas con innovación, utilizando metodologías apropiadas y herramientas de última generación.</w:t>
      </w:r>
    </w:p>
    <w:p w14:paraId="4BB178D3" w14:textId="7192053F" w:rsidR="00505E9F" w:rsidRDefault="00505E9F" w:rsidP="00E015E9">
      <w:pPr>
        <w:pStyle w:val="Ttulo3"/>
      </w:pPr>
      <w:bookmarkStart w:id="79" w:name="_Toc53482496"/>
      <w:r w:rsidRPr="002144F6">
        <w:lastRenderedPageBreak/>
        <w:t>Segmento de mercado</w:t>
      </w:r>
      <w:bookmarkEnd w:id="79"/>
    </w:p>
    <w:p w14:paraId="09E03C2C" w14:textId="45AE6268" w:rsidR="002B6FDA" w:rsidRPr="002B6FDA" w:rsidRDefault="002B6FDA" w:rsidP="00E015E9">
      <w:r>
        <w:t>La empresa va a prestar el servicio informático de desarrollo Web inicialmente a toda persona natural o jurídica y/o empresa que se encarguen de trabajar en actividades industriales, comerciales, estatales o de servicio en la ciudad de Estelí.</w:t>
      </w:r>
    </w:p>
    <w:p w14:paraId="7126CA66" w14:textId="23C58520" w:rsidR="009E278D" w:rsidRDefault="00546D5A" w:rsidP="00E015E9">
      <w:pPr>
        <w:pStyle w:val="Ttulo3"/>
      </w:pPr>
      <w:bookmarkStart w:id="80" w:name="_Toc53482497"/>
      <w:bookmarkStart w:id="81" w:name="_Investigación_de_mercado"/>
      <w:bookmarkEnd w:id="81"/>
      <w:r>
        <w:t>Investigación de mercado</w:t>
      </w:r>
      <w:bookmarkEnd w:id="80"/>
    </w:p>
    <w:p w14:paraId="0C7235DD" w14:textId="4499ABAE" w:rsidR="00D2433F" w:rsidRDefault="00D2433F" w:rsidP="00E015E9">
      <w:pPr>
        <w:rPr>
          <w:color w:val="222222"/>
          <w:shd w:val="clear" w:color="auto" w:fill="FFFFFF"/>
          <w:lang w:val="es-419"/>
        </w:rPr>
      </w:pPr>
      <w:r>
        <w:rPr>
          <w:color w:val="222222"/>
          <w:shd w:val="clear" w:color="auto" w:fill="FFFFFF"/>
        </w:rPr>
        <w:t>A continuación, se mostrarán los resultados obtenidos de la  investigación de mercado realizada por 3J Dev</w:t>
      </w:r>
      <w:r w:rsidRPr="00D2433F">
        <w:rPr>
          <w:color w:val="222222"/>
          <w:shd w:val="clear" w:color="auto" w:fill="FFFFFF"/>
          <w:lang w:val="es-419"/>
        </w:rPr>
        <w:t>’</w:t>
      </w:r>
      <w:r>
        <w:rPr>
          <w:color w:val="222222"/>
          <w:shd w:val="clear" w:color="auto" w:fill="FFFFFF"/>
          <w:lang w:val="es-419"/>
        </w:rPr>
        <w:t>s, datos que serán de utilidad para empresa para una adecuada toma de decisiones y lograr satisfacer a sus clientes.</w:t>
      </w:r>
    </w:p>
    <w:p w14:paraId="565C13D7" w14:textId="75CC81F7" w:rsidR="009D09B1" w:rsidRDefault="009D09B1" w:rsidP="00E015E9">
      <w:pPr>
        <w:rPr>
          <w:color w:val="222222"/>
          <w:shd w:val="clear" w:color="auto" w:fill="FFFFFF"/>
          <w:lang w:val="es-419"/>
        </w:rPr>
      </w:pPr>
      <w:r>
        <w:rPr>
          <w:color w:val="222222"/>
          <w:shd w:val="clear" w:color="auto" w:fill="FFFFFF"/>
          <w:lang w:val="es-419"/>
        </w:rPr>
        <w:drawing>
          <wp:inline distT="0" distB="0" distL="0" distR="0" wp14:anchorId="511B34F1" wp14:editId="39106EEB">
            <wp:extent cx="5486400" cy="32004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A2E308" w14:textId="62766AA0" w:rsidR="0064527F" w:rsidRDefault="0064527F" w:rsidP="0064527F">
      <w:pPr>
        <w:pStyle w:val="Descripcin"/>
        <w:rPr>
          <w:color w:val="222222"/>
          <w:shd w:val="clear" w:color="auto" w:fill="FFFFFF"/>
          <w:lang w:val="es-419"/>
        </w:rPr>
      </w:pPr>
      <w:bookmarkStart w:id="82" w:name="_Toc53680794"/>
      <w:r>
        <w:t xml:space="preserve">Ilustración </w:t>
      </w:r>
      <w:r>
        <w:fldChar w:fldCharType="begin"/>
      </w:r>
      <w:r>
        <w:instrText xml:space="preserve"> SEQ Ilustración \* ARABIC </w:instrText>
      </w:r>
      <w:r>
        <w:fldChar w:fldCharType="separate"/>
      </w:r>
      <w:r w:rsidR="009A2C29">
        <w:t>2</w:t>
      </w:r>
      <w:r>
        <w:fldChar w:fldCharType="end"/>
      </w:r>
      <w:r>
        <w:t>: Tipo de empresa</w:t>
      </w:r>
      <w:bookmarkEnd w:id="82"/>
    </w:p>
    <w:p w14:paraId="28EB01A1" w14:textId="4FD28841" w:rsidR="003C55F4" w:rsidRDefault="009D09B1" w:rsidP="00E015E9">
      <w:pPr>
        <w:rPr>
          <w:color w:val="222222"/>
          <w:shd w:val="clear" w:color="auto" w:fill="FFFFFF"/>
        </w:rPr>
      </w:pPr>
      <w:r>
        <w:rPr>
          <w:color w:val="222222"/>
          <w:shd w:val="clear" w:color="auto" w:fill="FFFFFF"/>
          <w:lang w:val="es-419"/>
        </w:rPr>
        <w:t>En la gráfica anterior se puede observar que 3J Dev</w:t>
      </w:r>
      <w:r w:rsidRPr="009D09B1">
        <w:rPr>
          <w:color w:val="222222"/>
          <w:shd w:val="clear" w:color="auto" w:fill="FFFFFF"/>
          <w:lang w:val="es-419"/>
        </w:rPr>
        <w:t>’</w:t>
      </w:r>
      <w:r>
        <w:rPr>
          <w:color w:val="222222"/>
          <w:shd w:val="clear" w:color="auto" w:fill="FFFFFF"/>
          <w:lang w:val="es-419"/>
        </w:rPr>
        <w:t>s</w:t>
      </w:r>
      <w:r>
        <w:rPr>
          <w:color w:val="222222"/>
          <w:shd w:val="clear" w:color="auto" w:fill="FFFFFF"/>
        </w:rPr>
        <w:t xml:space="preserve"> </w:t>
      </w:r>
      <w:r w:rsidR="00EE52AD">
        <w:rPr>
          <w:color w:val="222222"/>
          <w:shd w:val="clear" w:color="auto" w:fill="FFFFFF"/>
        </w:rPr>
        <w:t>tendrá</w:t>
      </w:r>
      <w:r>
        <w:rPr>
          <w:color w:val="222222"/>
          <w:shd w:val="clear" w:color="auto" w:fill="FFFFFF"/>
        </w:rPr>
        <w:t xml:space="preserve"> un mercado objetivo conformado mayormente por empresas de carácter comercial y de servicio formando un 80% de las empresas encuestadas</w:t>
      </w:r>
      <w:r w:rsidR="00086C42">
        <w:rPr>
          <w:color w:val="222222"/>
          <w:shd w:val="clear" w:color="auto" w:fill="FFFFFF"/>
        </w:rPr>
        <w:t>.</w:t>
      </w:r>
    </w:p>
    <w:p w14:paraId="2C64F36E" w14:textId="001CD42C" w:rsidR="00086C42" w:rsidRDefault="00CD1034" w:rsidP="00E015E9">
      <w:pPr>
        <w:rPr>
          <w:color w:val="222222"/>
          <w:shd w:val="clear" w:color="auto" w:fill="FFFFFF"/>
        </w:rPr>
      </w:pPr>
      <w:r>
        <w:lastRenderedPageBreak/>
        <w:drawing>
          <wp:inline distT="0" distB="0" distL="0" distR="0" wp14:anchorId="484CAB86" wp14:editId="405D0FD7">
            <wp:extent cx="5486400" cy="320040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D045334" w14:textId="6C8F4BE4" w:rsidR="0064527F" w:rsidRDefault="0064527F" w:rsidP="0064527F">
      <w:pPr>
        <w:pStyle w:val="Descripcin"/>
        <w:rPr>
          <w:color w:val="222222"/>
          <w:shd w:val="clear" w:color="auto" w:fill="FFFFFF"/>
        </w:rPr>
      </w:pPr>
      <w:bookmarkStart w:id="83" w:name="_Toc53680795"/>
      <w:r>
        <w:t xml:space="preserve">Ilustración </w:t>
      </w:r>
      <w:r>
        <w:fldChar w:fldCharType="begin"/>
      </w:r>
      <w:r>
        <w:instrText xml:space="preserve"> SEQ Ilustración \* ARABIC </w:instrText>
      </w:r>
      <w:r>
        <w:fldChar w:fldCharType="separate"/>
      </w:r>
      <w:r w:rsidR="009A2C29">
        <w:t>3</w:t>
      </w:r>
      <w:r>
        <w:fldChar w:fldCharType="end"/>
      </w:r>
      <w:r>
        <w:t>: Tiempo de funcionamiento</w:t>
      </w:r>
      <w:bookmarkEnd w:id="83"/>
    </w:p>
    <w:p w14:paraId="6AB15BBF" w14:textId="160B2C6D" w:rsidR="00086C42" w:rsidRDefault="006659AB" w:rsidP="00E015E9">
      <w:pPr>
        <w:rPr>
          <w:color w:val="222222"/>
          <w:shd w:val="clear" w:color="auto" w:fill="FFFFFF"/>
        </w:rPr>
      </w:pPr>
      <w:r>
        <w:rPr>
          <w:color w:val="222222"/>
          <w:shd w:val="clear" w:color="auto" w:fill="FFFFFF"/>
        </w:rPr>
        <w:t xml:space="preserve">La siguiente variable que tomo en cuenta para segmentar el mercado fue el tiempo de funcionamiento dentro del mercado de las empresas objetivo, obteniendo como resultado que las empresas la mayoría de empresas dentro del municipio de Estelí rondan entre </w:t>
      </w:r>
      <w:r w:rsidR="00FA4014">
        <w:rPr>
          <w:color w:val="222222"/>
          <w:shd w:val="clear" w:color="auto" w:fill="FFFFFF"/>
        </w:rPr>
        <w:t>7</w:t>
      </w:r>
      <w:r>
        <w:rPr>
          <w:color w:val="222222"/>
          <w:shd w:val="clear" w:color="auto" w:fill="FFFFFF"/>
        </w:rPr>
        <w:t xml:space="preserve"> a 9 años de funcionamiento</w:t>
      </w:r>
      <w:r w:rsidR="00FA4014">
        <w:rPr>
          <w:color w:val="222222"/>
          <w:shd w:val="clear" w:color="auto" w:fill="FFFFFF"/>
        </w:rPr>
        <w:t xml:space="preserve"> seguido de 4 a 6 años</w:t>
      </w:r>
      <w:r>
        <w:rPr>
          <w:color w:val="222222"/>
          <w:shd w:val="clear" w:color="auto" w:fill="FFFFFF"/>
        </w:rPr>
        <w:t>.</w:t>
      </w:r>
    </w:p>
    <w:p w14:paraId="6993E6A4" w14:textId="0976118E" w:rsidR="00307859" w:rsidRDefault="00C063ED" w:rsidP="00E015E9">
      <w:pPr>
        <w:rPr>
          <w:color w:val="222222"/>
          <w:shd w:val="clear" w:color="auto" w:fill="FFFFFF"/>
        </w:rPr>
      </w:pPr>
      <w:r>
        <w:rPr>
          <w:color w:val="222222"/>
          <w:shd w:val="clear" w:color="auto" w:fill="FFFFFF"/>
        </w:rPr>
        <w:drawing>
          <wp:inline distT="0" distB="0" distL="0" distR="0" wp14:anchorId="4D527453" wp14:editId="54AA4F9B">
            <wp:extent cx="5486400" cy="3057525"/>
            <wp:effectExtent l="0" t="0" r="0" b="952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8C24B1" w14:textId="1F26573E" w:rsidR="00850EE1" w:rsidRDefault="00850EE1" w:rsidP="00850EE1">
      <w:pPr>
        <w:pStyle w:val="Descripcin"/>
        <w:rPr>
          <w:color w:val="222222"/>
          <w:shd w:val="clear" w:color="auto" w:fill="FFFFFF"/>
        </w:rPr>
      </w:pPr>
      <w:bookmarkStart w:id="84" w:name="_Toc53680796"/>
      <w:r>
        <w:t xml:space="preserve">Ilustración </w:t>
      </w:r>
      <w:r>
        <w:fldChar w:fldCharType="begin"/>
      </w:r>
      <w:r>
        <w:instrText xml:space="preserve"> SEQ Ilustración \* ARABIC </w:instrText>
      </w:r>
      <w:r>
        <w:fldChar w:fldCharType="separate"/>
      </w:r>
      <w:r w:rsidR="009A2C29">
        <w:t>4</w:t>
      </w:r>
      <w:r>
        <w:fldChar w:fldCharType="end"/>
      </w:r>
      <w:r>
        <w:t>: Contratos con otras empresas</w:t>
      </w:r>
      <w:bookmarkEnd w:id="84"/>
    </w:p>
    <w:p w14:paraId="080F36D4" w14:textId="1386BFF0" w:rsidR="00307859" w:rsidRDefault="00E015E9" w:rsidP="00E015E9">
      <w:pPr>
        <w:rPr>
          <w:color w:val="222222"/>
          <w:shd w:val="clear" w:color="auto" w:fill="FFFFFF"/>
        </w:rPr>
      </w:pPr>
      <w:r>
        <w:rPr>
          <w:color w:val="222222"/>
          <w:shd w:val="clear" w:color="auto" w:fill="FFFFFF"/>
        </w:rPr>
        <w:lastRenderedPageBreak/>
        <w:t>Se puede notar que en su mayoría las empresas del municipio de Estelí no utilizan un software al momento de gestionar sus tareas o gestiones.</w:t>
      </w:r>
      <w:r w:rsidR="00C54E2F">
        <w:rPr>
          <w:color w:val="222222"/>
          <w:shd w:val="clear" w:color="auto" w:fill="FFFFFF"/>
        </w:rPr>
        <w:t xml:space="preserve"> Por lo cual podría tener un segmento más o menos grande.</w:t>
      </w:r>
    </w:p>
    <w:p w14:paraId="0F1FA071" w14:textId="77777777" w:rsidR="00850EE1" w:rsidRDefault="00C54E2F" w:rsidP="00850EE1">
      <w:pPr>
        <w:keepNext/>
      </w:pPr>
      <w:r>
        <w:rPr>
          <w:color w:val="222222"/>
          <w:shd w:val="clear" w:color="auto" w:fill="FFFFFF"/>
        </w:rPr>
        <w:drawing>
          <wp:inline distT="0" distB="0" distL="0" distR="0" wp14:anchorId="1DEBE0F0" wp14:editId="21F6E4C8">
            <wp:extent cx="5486400" cy="320040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37E0E0A" w14:textId="1471BE60" w:rsidR="00C54E2F" w:rsidRDefault="00850EE1" w:rsidP="00850EE1">
      <w:pPr>
        <w:pStyle w:val="Descripcin"/>
        <w:rPr>
          <w:color w:val="222222"/>
          <w:shd w:val="clear" w:color="auto" w:fill="FFFFFF"/>
        </w:rPr>
      </w:pPr>
      <w:bookmarkStart w:id="85" w:name="_Toc53680797"/>
      <w:r>
        <w:t xml:space="preserve">Ilustración </w:t>
      </w:r>
      <w:r>
        <w:fldChar w:fldCharType="begin"/>
      </w:r>
      <w:r>
        <w:instrText xml:space="preserve"> SEQ Ilustración \* ARABIC </w:instrText>
      </w:r>
      <w:r>
        <w:fldChar w:fldCharType="separate"/>
      </w:r>
      <w:r w:rsidR="009A2C29">
        <w:t>5</w:t>
      </w:r>
      <w:r>
        <w:fldChar w:fldCharType="end"/>
      </w:r>
      <w:r>
        <w:t>: Origen del servicio</w:t>
      </w:r>
      <w:bookmarkEnd w:id="85"/>
    </w:p>
    <w:p w14:paraId="16C62236" w14:textId="038F8A86" w:rsidR="00307859" w:rsidRDefault="00C54E2F" w:rsidP="00E015E9">
      <w:pPr>
        <w:rPr>
          <w:color w:val="222222"/>
          <w:shd w:val="clear" w:color="auto" w:fill="FFFFFF"/>
        </w:rPr>
      </w:pPr>
      <w:r>
        <w:rPr>
          <w:color w:val="222222"/>
          <w:shd w:val="clear" w:color="auto" w:fill="FFFFFF"/>
        </w:rPr>
        <w:t>Del 38% de empresas que respondieron “sí” a la pregunta anterior, solo una pequeña cantidad adquiere sus servicios fuera del municipio, siendo entonces la mayoria obtenidos dentro del municipio dando buenos indicos de demanda para la empresa.</w:t>
      </w:r>
    </w:p>
    <w:p w14:paraId="34C1EEBA" w14:textId="1DF4D8A0" w:rsidR="00C54E2F" w:rsidRDefault="00C54E2F" w:rsidP="00E015E9">
      <w:pPr>
        <w:rPr>
          <w:color w:val="222222"/>
          <w:shd w:val="clear" w:color="auto" w:fill="FFFFFF"/>
        </w:rPr>
      </w:pPr>
      <w:r>
        <w:rPr>
          <w:color w:val="222222"/>
          <w:shd w:val="clear" w:color="auto" w:fill="FFFFFF"/>
        </w:rPr>
        <w:lastRenderedPageBreak/>
        <w:drawing>
          <wp:inline distT="0" distB="0" distL="0" distR="0" wp14:anchorId="086C829F" wp14:editId="09F192AA">
            <wp:extent cx="5486400" cy="320040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52728BF" w14:textId="128B74E2" w:rsidR="00850EE1" w:rsidRDefault="00850EE1" w:rsidP="00850EE1">
      <w:pPr>
        <w:pStyle w:val="Descripcin"/>
        <w:rPr>
          <w:color w:val="222222"/>
          <w:shd w:val="clear" w:color="auto" w:fill="FFFFFF"/>
        </w:rPr>
      </w:pPr>
      <w:bookmarkStart w:id="86" w:name="_Toc53680798"/>
      <w:r>
        <w:t xml:space="preserve">Ilustración </w:t>
      </w:r>
      <w:r>
        <w:fldChar w:fldCharType="begin"/>
      </w:r>
      <w:r>
        <w:instrText xml:space="preserve"> SEQ Ilustración \* ARABIC </w:instrText>
      </w:r>
      <w:r>
        <w:fldChar w:fldCharType="separate"/>
      </w:r>
      <w:r w:rsidR="009A2C29">
        <w:t>6</w:t>
      </w:r>
      <w:r>
        <w:fldChar w:fldCharType="end"/>
      </w:r>
      <w:r>
        <w:t>: Proveedores de los servicios</w:t>
      </w:r>
      <w:bookmarkEnd w:id="86"/>
    </w:p>
    <w:p w14:paraId="058AABC7" w14:textId="404E635C" w:rsidR="002D135A" w:rsidRDefault="0006367B" w:rsidP="00E015E9">
      <w:pPr>
        <w:rPr>
          <w:color w:val="222222"/>
          <w:shd w:val="clear" w:color="auto" w:fill="FFFFFF"/>
        </w:rPr>
      </w:pPr>
      <w:r>
        <w:rPr>
          <w:color w:val="222222"/>
          <w:shd w:val="clear" w:color="auto" w:fill="FFFFFF"/>
        </w:rPr>
        <w:t>En esta gafica se puden apreciar las respuestas de donde obtienen los encuestados sus servicios siendo 2 empresas las potenciales competidoras contra 3J Dev</w:t>
      </w:r>
      <w:r w:rsidRPr="0006367B">
        <w:rPr>
          <w:color w:val="222222"/>
          <w:shd w:val="clear" w:color="auto" w:fill="FFFFFF"/>
          <w:lang w:val="es-419"/>
        </w:rPr>
        <w:t>’</w:t>
      </w:r>
      <w:r>
        <w:rPr>
          <w:color w:val="222222"/>
          <w:shd w:val="clear" w:color="auto" w:fill="FFFFFF"/>
          <w:lang w:val="es-419"/>
        </w:rPr>
        <w:t>s</w:t>
      </w:r>
      <w:r>
        <w:rPr>
          <w:color w:val="222222"/>
          <w:shd w:val="clear" w:color="auto" w:fill="FFFFFF"/>
        </w:rPr>
        <w:t>, las cuales serviran como base para el analisis de oferta junto a otras 2 más, omitiendo “El chatel” ya que es una empresa fuera de Estelí y por lo cual lo representa una amenaza potencial para la empresa</w:t>
      </w:r>
      <w:r w:rsidR="00CD1034">
        <w:rPr>
          <w:color w:val="222222"/>
          <w:shd w:val="clear" w:color="auto" w:fill="FFFFFF"/>
        </w:rPr>
        <w:t>.</w:t>
      </w:r>
    </w:p>
    <w:p w14:paraId="241850F9" w14:textId="4B99C895" w:rsidR="00C063ED" w:rsidRDefault="00C063ED" w:rsidP="00E015E9">
      <w:pPr>
        <w:rPr>
          <w:color w:val="222222"/>
          <w:shd w:val="clear" w:color="auto" w:fill="FFFFFF"/>
        </w:rPr>
      </w:pPr>
      <w:r>
        <w:rPr>
          <w:color w:val="222222"/>
          <w:shd w:val="clear" w:color="auto" w:fill="FFFFFF"/>
        </w:rPr>
        <w:drawing>
          <wp:inline distT="0" distB="0" distL="0" distR="0" wp14:anchorId="49684A37" wp14:editId="6C84F2D2">
            <wp:extent cx="5486400" cy="2714625"/>
            <wp:effectExtent l="0" t="0" r="0" b="952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B0C781" w14:textId="4AB80D8E" w:rsidR="00B40635" w:rsidRDefault="00B40635" w:rsidP="00B40635">
      <w:pPr>
        <w:pStyle w:val="Descripcin"/>
        <w:rPr>
          <w:color w:val="222222"/>
          <w:shd w:val="clear" w:color="auto" w:fill="FFFFFF"/>
        </w:rPr>
      </w:pPr>
      <w:bookmarkStart w:id="87" w:name="_Toc53680799"/>
      <w:r>
        <w:t xml:space="preserve">Ilustración </w:t>
      </w:r>
      <w:r>
        <w:fldChar w:fldCharType="begin"/>
      </w:r>
      <w:r>
        <w:instrText xml:space="preserve"> SEQ Ilustración \* ARABIC </w:instrText>
      </w:r>
      <w:r>
        <w:fldChar w:fldCharType="separate"/>
      </w:r>
      <w:r w:rsidR="009A2C29">
        <w:t>7</w:t>
      </w:r>
      <w:r>
        <w:fldChar w:fldCharType="end"/>
      </w:r>
      <w:r>
        <w:t>: Desventajas de las demás empresas</w:t>
      </w:r>
      <w:bookmarkEnd w:id="87"/>
    </w:p>
    <w:p w14:paraId="3B17A238" w14:textId="3DD34A03" w:rsidR="00CD34D1" w:rsidRDefault="00CD34D1" w:rsidP="00E015E9">
      <w:pPr>
        <w:rPr>
          <w:color w:val="222222"/>
          <w:shd w:val="clear" w:color="auto" w:fill="FFFFFF"/>
        </w:rPr>
      </w:pPr>
      <w:r>
        <w:rPr>
          <w:color w:val="222222"/>
          <w:shd w:val="clear" w:color="auto" w:fill="FFFFFF"/>
        </w:rPr>
        <w:lastRenderedPageBreak/>
        <w:t>En el grafico se puede notar que los puntos escenciales que se deberan potenciar en la empresa para posicionarse ante la competencia y lograr satisfacer a los clientes, no solo con un software de calidad sino con una atencion de calidad.</w:t>
      </w:r>
    </w:p>
    <w:p w14:paraId="6DCB1BF8" w14:textId="22A4453C" w:rsidR="00CD34D1" w:rsidRDefault="00CD34D1" w:rsidP="00E015E9">
      <w:pPr>
        <w:rPr>
          <w:color w:val="222222"/>
          <w:shd w:val="clear" w:color="auto" w:fill="FFFFFF"/>
        </w:rPr>
      </w:pPr>
      <w:r>
        <w:rPr>
          <w:color w:val="222222"/>
          <w:shd w:val="clear" w:color="auto" w:fill="FFFFFF"/>
        </w:rPr>
        <w:drawing>
          <wp:inline distT="0" distB="0" distL="0" distR="0" wp14:anchorId="4B90B2D2" wp14:editId="24A662A3">
            <wp:extent cx="5486400" cy="3200400"/>
            <wp:effectExtent l="0" t="0" r="0"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00DC80" w14:textId="3B42A551" w:rsidR="00C156B5" w:rsidRDefault="00C156B5" w:rsidP="00C156B5">
      <w:pPr>
        <w:pStyle w:val="Descripcin"/>
        <w:rPr>
          <w:color w:val="222222"/>
          <w:shd w:val="clear" w:color="auto" w:fill="FFFFFF"/>
        </w:rPr>
      </w:pPr>
      <w:bookmarkStart w:id="88" w:name="_Toc53680800"/>
      <w:r>
        <w:t xml:space="preserve">Ilustración </w:t>
      </w:r>
      <w:r>
        <w:fldChar w:fldCharType="begin"/>
      </w:r>
      <w:r>
        <w:instrText xml:space="preserve"> SEQ Ilustración \* ARABIC </w:instrText>
      </w:r>
      <w:r>
        <w:fldChar w:fldCharType="separate"/>
      </w:r>
      <w:r w:rsidR="009A2C29">
        <w:t>8</w:t>
      </w:r>
      <w:r>
        <w:fldChar w:fldCharType="end"/>
      </w:r>
      <w:r>
        <w:t>: Entrega del software</w:t>
      </w:r>
      <w:bookmarkEnd w:id="88"/>
    </w:p>
    <w:p w14:paraId="71BA5983" w14:textId="09092642" w:rsidR="003B1A5B" w:rsidRDefault="00CD34D1" w:rsidP="001841AA">
      <w:r>
        <w:rPr>
          <w:shd w:val="clear" w:color="auto" w:fill="FFFFFF"/>
        </w:rPr>
        <w:t xml:space="preserve">En esta pregunta se obtuvo que las empresas estelianas prefieren que la entrega del software sea </w:t>
      </w:r>
      <w:r w:rsidR="001841AA">
        <w:rPr>
          <w:shd w:val="clear" w:color="auto" w:fill="FFFFFF"/>
        </w:rPr>
        <w:t>de forma remota o</w:t>
      </w:r>
      <w:r>
        <w:rPr>
          <w:shd w:val="clear" w:color="auto" w:fill="FFFFFF"/>
        </w:rPr>
        <w:t xml:space="preserve"> instalacion presencial más asesoria incuida. Por lo cual se dispondria de uno de los desarrolladores para asistir la entrega mejorando así la calidad del servicio desde el desarrollo hasta su entrega.</w:t>
      </w:r>
      <w:bookmarkStart w:id="89" w:name="_Ref53667488"/>
      <w:r w:rsidR="003B1A5B" w:rsidRPr="003B1A5B">
        <w:t xml:space="preserve"> </w:t>
      </w:r>
    </w:p>
    <w:p w14:paraId="32491F5A" w14:textId="5B79459B" w:rsidR="00CD34D1" w:rsidRDefault="003B1A5B" w:rsidP="003B1A5B">
      <w:pPr>
        <w:pStyle w:val="Descripcin"/>
        <w:rPr>
          <w:color w:val="222222"/>
          <w:shd w:val="clear" w:color="auto" w:fill="FFFFFF"/>
        </w:rPr>
      </w:pPr>
      <w:bookmarkStart w:id="90" w:name="_Toc53680668"/>
      <w:r>
        <w:t xml:space="preserve">Tabla </w:t>
      </w:r>
      <w:r>
        <w:fldChar w:fldCharType="begin"/>
      </w:r>
      <w:r>
        <w:instrText xml:space="preserve"> SEQ Tabla \* ARABIC </w:instrText>
      </w:r>
      <w:r>
        <w:fldChar w:fldCharType="separate"/>
      </w:r>
      <w:r w:rsidR="00E0431D">
        <w:t>1</w:t>
      </w:r>
      <w:r>
        <w:fldChar w:fldCharType="end"/>
      </w:r>
      <w:r>
        <w:t>:</w:t>
      </w:r>
      <w:r w:rsidRPr="00042B5B">
        <w:t>Periodo de adquisición de servicios</w:t>
      </w:r>
      <w:bookmarkEnd w:id="89"/>
      <w:bookmarkEnd w:id="90"/>
    </w:p>
    <w:tbl>
      <w:tblPr>
        <w:tblStyle w:val="Tabladelista6concolores"/>
        <w:tblW w:w="10060" w:type="dxa"/>
        <w:tblLook w:val="04A0" w:firstRow="1" w:lastRow="0" w:firstColumn="1" w:lastColumn="0" w:noHBand="0" w:noVBand="1"/>
      </w:tblPr>
      <w:tblGrid>
        <w:gridCol w:w="5080"/>
        <w:gridCol w:w="1200"/>
        <w:gridCol w:w="1377"/>
        <w:gridCol w:w="1364"/>
        <w:gridCol w:w="1200"/>
      </w:tblGrid>
      <w:tr w:rsidR="00DE1235" w:rsidRPr="00C47D65" w14:paraId="2C88EC10" w14:textId="77777777" w:rsidTr="00DE123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41F4B55B" w14:textId="0EEACF4F" w:rsidR="00C47D65" w:rsidRPr="00C47D65" w:rsidRDefault="00E708E1" w:rsidP="00C47D65">
            <w:pPr>
              <w:spacing w:line="240" w:lineRule="auto"/>
              <w:jc w:val="left"/>
              <w:rPr>
                <w:rFonts w:eastAsia="Times New Roman"/>
                <w:noProof w:val="0"/>
                <w:color w:val="000000"/>
                <w:lang w:val="es-419" w:eastAsia="es-419"/>
              </w:rPr>
            </w:pPr>
            <w:r w:rsidRPr="00E708E1">
              <w:rPr>
                <w:rFonts w:eastAsia="Times New Roman"/>
                <w:noProof w:val="0"/>
                <w:color w:val="000000"/>
                <w:lang w:val="es-419" w:eastAsia="es-419"/>
              </w:rPr>
              <w:t>Servicios</w:t>
            </w:r>
          </w:p>
        </w:tc>
        <w:tc>
          <w:tcPr>
            <w:tcW w:w="1200" w:type="dxa"/>
            <w:noWrap/>
            <w:vAlign w:val="center"/>
            <w:hideMark/>
          </w:tcPr>
          <w:p w14:paraId="63DE4623"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Mensual</w:t>
            </w:r>
          </w:p>
        </w:tc>
        <w:tc>
          <w:tcPr>
            <w:tcW w:w="1283" w:type="dxa"/>
            <w:noWrap/>
            <w:vAlign w:val="center"/>
            <w:hideMark/>
          </w:tcPr>
          <w:p w14:paraId="6135A400"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Trimestral</w:t>
            </w:r>
          </w:p>
        </w:tc>
        <w:tc>
          <w:tcPr>
            <w:tcW w:w="1297" w:type="dxa"/>
            <w:noWrap/>
            <w:vAlign w:val="center"/>
            <w:hideMark/>
          </w:tcPr>
          <w:p w14:paraId="61E1746E"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Semestral</w:t>
            </w:r>
          </w:p>
        </w:tc>
        <w:tc>
          <w:tcPr>
            <w:tcW w:w="1200" w:type="dxa"/>
            <w:noWrap/>
            <w:vAlign w:val="center"/>
            <w:hideMark/>
          </w:tcPr>
          <w:p w14:paraId="213C9766"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Anual</w:t>
            </w:r>
          </w:p>
        </w:tc>
      </w:tr>
      <w:tr w:rsidR="00DE1235" w:rsidRPr="00C47D65" w14:paraId="4A2C3ED9"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1BD4EAA5" w14:textId="65BCCE19"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Manteniendo de </w:t>
            </w:r>
            <w:r w:rsidRPr="00E708E1">
              <w:rPr>
                <w:rFonts w:eastAsia="Times New Roman"/>
                <w:b w:val="0"/>
                <w:bCs w:val="0"/>
                <w:noProof w:val="0"/>
                <w:color w:val="000000"/>
                <w:lang w:val="es-419" w:eastAsia="es-419"/>
              </w:rPr>
              <w:t>pc (</w:t>
            </w:r>
            <w:r w:rsidRPr="00C47D65">
              <w:rPr>
                <w:rFonts w:eastAsia="Times New Roman"/>
                <w:b w:val="0"/>
                <w:bCs w:val="0"/>
                <w:noProof w:val="0"/>
                <w:color w:val="000000"/>
                <w:lang w:val="es-419" w:eastAsia="es-419"/>
              </w:rPr>
              <w:t>software y hardware)</w:t>
            </w:r>
          </w:p>
        </w:tc>
        <w:tc>
          <w:tcPr>
            <w:tcW w:w="1200" w:type="dxa"/>
            <w:noWrap/>
            <w:vAlign w:val="center"/>
            <w:hideMark/>
          </w:tcPr>
          <w:p w14:paraId="523A84B2"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3</w:t>
            </w:r>
          </w:p>
        </w:tc>
        <w:tc>
          <w:tcPr>
            <w:tcW w:w="1283" w:type="dxa"/>
            <w:noWrap/>
            <w:vAlign w:val="center"/>
            <w:hideMark/>
          </w:tcPr>
          <w:p w14:paraId="2A0188D1"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7</w:t>
            </w:r>
          </w:p>
        </w:tc>
        <w:tc>
          <w:tcPr>
            <w:tcW w:w="1297" w:type="dxa"/>
            <w:noWrap/>
            <w:vAlign w:val="center"/>
            <w:hideMark/>
          </w:tcPr>
          <w:p w14:paraId="17EA7FD6"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c>
          <w:tcPr>
            <w:tcW w:w="1200" w:type="dxa"/>
            <w:noWrap/>
            <w:vAlign w:val="center"/>
            <w:hideMark/>
          </w:tcPr>
          <w:p w14:paraId="1A36FA47"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5</w:t>
            </w:r>
          </w:p>
        </w:tc>
      </w:tr>
      <w:tr w:rsidR="00DE1235" w:rsidRPr="00C47D65" w14:paraId="2FDC4C78" w14:textId="77777777" w:rsidTr="00DE1235">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1E73E87F" w14:textId="71235B67"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Mantenimiento de </w:t>
            </w:r>
            <w:r w:rsidRPr="00E708E1">
              <w:rPr>
                <w:rFonts w:eastAsia="Times New Roman"/>
                <w:b w:val="0"/>
                <w:bCs w:val="0"/>
                <w:noProof w:val="0"/>
                <w:color w:val="000000"/>
                <w:lang w:val="es-419" w:eastAsia="es-419"/>
              </w:rPr>
              <w:t>la red</w:t>
            </w:r>
          </w:p>
        </w:tc>
        <w:tc>
          <w:tcPr>
            <w:tcW w:w="1200" w:type="dxa"/>
            <w:noWrap/>
            <w:vAlign w:val="center"/>
            <w:hideMark/>
          </w:tcPr>
          <w:p w14:paraId="5FAB058F"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5</w:t>
            </w:r>
          </w:p>
        </w:tc>
        <w:tc>
          <w:tcPr>
            <w:tcW w:w="1283" w:type="dxa"/>
            <w:noWrap/>
            <w:vAlign w:val="center"/>
            <w:hideMark/>
          </w:tcPr>
          <w:p w14:paraId="3F012C58"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3</w:t>
            </w:r>
          </w:p>
        </w:tc>
        <w:tc>
          <w:tcPr>
            <w:tcW w:w="1297" w:type="dxa"/>
            <w:noWrap/>
            <w:vAlign w:val="center"/>
            <w:hideMark/>
          </w:tcPr>
          <w:p w14:paraId="2B0F0D4D"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c>
          <w:tcPr>
            <w:tcW w:w="1200" w:type="dxa"/>
            <w:noWrap/>
            <w:vAlign w:val="center"/>
            <w:hideMark/>
          </w:tcPr>
          <w:p w14:paraId="7B7E1AEF"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7</w:t>
            </w:r>
          </w:p>
        </w:tc>
      </w:tr>
      <w:tr w:rsidR="00DE1235" w:rsidRPr="00C47D65" w14:paraId="00546410"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316E64FF" w14:textId="77777777"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Instalación de red</w:t>
            </w:r>
          </w:p>
        </w:tc>
        <w:tc>
          <w:tcPr>
            <w:tcW w:w="1200" w:type="dxa"/>
            <w:noWrap/>
            <w:vAlign w:val="center"/>
            <w:hideMark/>
          </w:tcPr>
          <w:p w14:paraId="73255676"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5</w:t>
            </w:r>
          </w:p>
        </w:tc>
        <w:tc>
          <w:tcPr>
            <w:tcW w:w="1283" w:type="dxa"/>
            <w:noWrap/>
            <w:vAlign w:val="center"/>
            <w:hideMark/>
          </w:tcPr>
          <w:p w14:paraId="7A72E62C"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c>
          <w:tcPr>
            <w:tcW w:w="1297" w:type="dxa"/>
            <w:noWrap/>
            <w:vAlign w:val="center"/>
            <w:hideMark/>
          </w:tcPr>
          <w:p w14:paraId="24F52930"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7</w:t>
            </w:r>
          </w:p>
        </w:tc>
        <w:tc>
          <w:tcPr>
            <w:tcW w:w="1200" w:type="dxa"/>
            <w:noWrap/>
            <w:vAlign w:val="center"/>
            <w:hideMark/>
          </w:tcPr>
          <w:p w14:paraId="6C39CC02"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8</w:t>
            </w:r>
          </w:p>
        </w:tc>
      </w:tr>
      <w:tr w:rsidR="00DE1235" w:rsidRPr="00C47D65" w14:paraId="3EBC8A31" w14:textId="77777777" w:rsidTr="00DE1235">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408F6CB0" w14:textId="74F40B75"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Mantenimiento </w:t>
            </w:r>
            <w:r w:rsidRPr="00E708E1">
              <w:rPr>
                <w:rFonts w:eastAsia="Times New Roman"/>
                <w:b w:val="0"/>
                <w:bCs w:val="0"/>
                <w:noProof w:val="0"/>
                <w:color w:val="000000"/>
                <w:lang w:val="es-419" w:eastAsia="es-419"/>
              </w:rPr>
              <w:t>de sitios</w:t>
            </w:r>
            <w:r w:rsidRPr="00C47D65">
              <w:rPr>
                <w:rFonts w:eastAsia="Times New Roman"/>
                <w:b w:val="0"/>
                <w:bCs w:val="0"/>
                <w:noProof w:val="0"/>
                <w:color w:val="000000"/>
                <w:lang w:val="es-419" w:eastAsia="es-419"/>
              </w:rPr>
              <w:t xml:space="preserve"> web o </w:t>
            </w:r>
            <w:r w:rsidRPr="00E708E1">
              <w:rPr>
                <w:rFonts w:eastAsia="Times New Roman"/>
                <w:b w:val="0"/>
                <w:bCs w:val="0"/>
                <w:noProof w:val="0"/>
                <w:color w:val="000000"/>
                <w:lang w:val="es-419" w:eastAsia="es-419"/>
              </w:rPr>
              <w:t>sistemas de</w:t>
            </w:r>
            <w:r w:rsidRPr="00C47D65">
              <w:rPr>
                <w:rFonts w:eastAsia="Times New Roman"/>
                <w:b w:val="0"/>
                <w:bCs w:val="0"/>
                <w:noProof w:val="0"/>
                <w:color w:val="000000"/>
                <w:lang w:val="es-419" w:eastAsia="es-419"/>
              </w:rPr>
              <w:t xml:space="preserve"> escritorio</w:t>
            </w:r>
          </w:p>
        </w:tc>
        <w:tc>
          <w:tcPr>
            <w:tcW w:w="1200" w:type="dxa"/>
            <w:noWrap/>
            <w:vAlign w:val="center"/>
            <w:hideMark/>
          </w:tcPr>
          <w:p w14:paraId="59498297"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7423BD3C"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c>
          <w:tcPr>
            <w:tcW w:w="1297" w:type="dxa"/>
            <w:noWrap/>
            <w:vAlign w:val="center"/>
            <w:hideMark/>
          </w:tcPr>
          <w:p w14:paraId="1A1F9398"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8</w:t>
            </w:r>
          </w:p>
        </w:tc>
        <w:tc>
          <w:tcPr>
            <w:tcW w:w="1200" w:type="dxa"/>
            <w:noWrap/>
            <w:vAlign w:val="center"/>
            <w:hideMark/>
          </w:tcPr>
          <w:p w14:paraId="486DFE2B"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r>
      <w:tr w:rsidR="00DE1235" w:rsidRPr="00C47D65" w14:paraId="79DE4DC9"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620E5A15" w14:textId="13377911"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Desarrollo de </w:t>
            </w:r>
            <w:r w:rsidRPr="00E708E1">
              <w:rPr>
                <w:rFonts w:eastAsia="Times New Roman"/>
                <w:b w:val="0"/>
                <w:bCs w:val="0"/>
                <w:noProof w:val="0"/>
                <w:color w:val="000000"/>
                <w:lang w:val="es-419" w:eastAsia="es-419"/>
              </w:rPr>
              <w:t>sistemas de</w:t>
            </w:r>
            <w:r w:rsidRPr="00C47D65">
              <w:rPr>
                <w:rFonts w:eastAsia="Times New Roman"/>
                <w:b w:val="0"/>
                <w:bCs w:val="0"/>
                <w:noProof w:val="0"/>
                <w:color w:val="000000"/>
                <w:lang w:val="es-419" w:eastAsia="es-419"/>
              </w:rPr>
              <w:t xml:space="preserve"> información web</w:t>
            </w:r>
          </w:p>
        </w:tc>
        <w:tc>
          <w:tcPr>
            <w:tcW w:w="1200" w:type="dxa"/>
            <w:noWrap/>
            <w:vAlign w:val="center"/>
            <w:hideMark/>
          </w:tcPr>
          <w:p w14:paraId="5BA2C120"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0DD7DF3D"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c>
          <w:tcPr>
            <w:tcW w:w="1297" w:type="dxa"/>
            <w:noWrap/>
            <w:vAlign w:val="center"/>
            <w:hideMark/>
          </w:tcPr>
          <w:p w14:paraId="2D9BEF3E"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8</w:t>
            </w:r>
          </w:p>
        </w:tc>
        <w:tc>
          <w:tcPr>
            <w:tcW w:w="1200" w:type="dxa"/>
            <w:noWrap/>
            <w:vAlign w:val="center"/>
            <w:hideMark/>
          </w:tcPr>
          <w:p w14:paraId="5235ED52"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r>
      <w:tr w:rsidR="00DE1235" w:rsidRPr="00C47D65" w14:paraId="0F9F7EB6" w14:textId="77777777" w:rsidTr="00DE1235">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605B008B" w14:textId="776D4593"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Desarrollo de </w:t>
            </w:r>
            <w:r w:rsidRPr="00E708E1">
              <w:rPr>
                <w:rFonts w:eastAsia="Times New Roman"/>
                <w:b w:val="0"/>
                <w:bCs w:val="0"/>
                <w:noProof w:val="0"/>
                <w:color w:val="000000"/>
                <w:lang w:val="es-419" w:eastAsia="es-419"/>
              </w:rPr>
              <w:t>sistemas de</w:t>
            </w:r>
            <w:r w:rsidRPr="00C47D65">
              <w:rPr>
                <w:rFonts w:eastAsia="Times New Roman"/>
                <w:b w:val="0"/>
                <w:bCs w:val="0"/>
                <w:noProof w:val="0"/>
                <w:color w:val="000000"/>
                <w:lang w:val="es-419" w:eastAsia="es-419"/>
              </w:rPr>
              <w:t xml:space="preserve"> información de escritorio</w:t>
            </w:r>
          </w:p>
        </w:tc>
        <w:tc>
          <w:tcPr>
            <w:tcW w:w="1200" w:type="dxa"/>
            <w:noWrap/>
            <w:vAlign w:val="center"/>
            <w:hideMark/>
          </w:tcPr>
          <w:p w14:paraId="1E30BD53"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4EDBD10C"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4</w:t>
            </w:r>
          </w:p>
        </w:tc>
        <w:tc>
          <w:tcPr>
            <w:tcW w:w="1297" w:type="dxa"/>
            <w:noWrap/>
            <w:vAlign w:val="center"/>
            <w:hideMark/>
          </w:tcPr>
          <w:p w14:paraId="61EFA687"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9</w:t>
            </w:r>
          </w:p>
        </w:tc>
        <w:tc>
          <w:tcPr>
            <w:tcW w:w="1200" w:type="dxa"/>
            <w:noWrap/>
            <w:vAlign w:val="center"/>
            <w:hideMark/>
          </w:tcPr>
          <w:p w14:paraId="41D47BD5"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2</w:t>
            </w:r>
          </w:p>
        </w:tc>
      </w:tr>
      <w:tr w:rsidR="00DE1235" w:rsidRPr="00C47D65" w14:paraId="02D9914E"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74CCC7E8" w14:textId="582FABB4"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Desarrollo </w:t>
            </w:r>
            <w:r w:rsidRPr="00E708E1">
              <w:rPr>
                <w:rFonts w:eastAsia="Times New Roman"/>
                <w:b w:val="0"/>
                <w:bCs w:val="0"/>
                <w:noProof w:val="0"/>
                <w:color w:val="000000"/>
                <w:lang w:val="es-419" w:eastAsia="es-419"/>
              </w:rPr>
              <w:t>de aplicaciones</w:t>
            </w:r>
            <w:r w:rsidRPr="00C47D65">
              <w:rPr>
                <w:rFonts w:eastAsia="Times New Roman"/>
                <w:b w:val="0"/>
                <w:bCs w:val="0"/>
                <w:noProof w:val="0"/>
                <w:color w:val="000000"/>
                <w:lang w:val="es-419" w:eastAsia="es-419"/>
              </w:rPr>
              <w:t xml:space="preserve"> móviles</w:t>
            </w:r>
          </w:p>
        </w:tc>
        <w:tc>
          <w:tcPr>
            <w:tcW w:w="1200" w:type="dxa"/>
            <w:noWrap/>
            <w:vAlign w:val="center"/>
            <w:hideMark/>
          </w:tcPr>
          <w:p w14:paraId="6F1E0D88"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6EFA1D27"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3</w:t>
            </w:r>
          </w:p>
        </w:tc>
        <w:tc>
          <w:tcPr>
            <w:tcW w:w="1297" w:type="dxa"/>
            <w:noWrap/>
            <w:vAlign w:val="center"/>
            <w:hideMark/>
          </w:tcPr>
          <w:p w14:paraId="0C3D6006"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c>
          <w:tcPr>
            <w:tcW w:w="1200" w:type="dxa"/>
            <w:noWrap/>
            <w:vAlign w:val="center"/>
            <w:hideMark/>
          </w:tcPr>
          <w:p w14:paraId="29998D97"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6</w:t>
            </w:r>
          </w:p>
        </w:tc>
      </w:tr>
    </w:tbl>
    <w:p w14:paraId="53B651E1" w14:textId="531CF4D7" w:rsidR="0053002B" w:rsidRDefault="0053002B" w:rsidP="00E015E9">
      <w:pPr>
        <w:rPr>
          <w:color w:val="222222"/>
          <w:shd w:val="clear" w:color="auto" w:fill="FFFFFF"/>
        </w:rPr>
      </w:pPr>
      <w:r>
        <w:rPr>
          <w:color w:val="222222"/>
          <w:shd w:val="clear" w:color="auto" w:fill="FFFFFF"/>
        </w:rPr>
        <w:t xml:space="preserve">En esta pregunta se obtuvieron resultados de que las empresas estelianas comunmente solicitan servicios a empresas de informatica en periodos de 3 meses </w:t>
      </w:r>
      <w:r>
        <w:rPr>
          <w:color w:val="222222"/>
          <w:shd w:val="clear" w:color="auto" w:fill="FFFFFF"/>
        </w:rPr>
        <w:lastRenderedPageBreak/>
        <w:t>a 1 año, este dato sera de gran importancia para el analisis de la demanda que se realizara más adelante.</w:t>
      </w:r>
    </w:p>
    <w:p w14:paraId="5CF248AC" w14:textId="5D14D4FD" w:rsidR="004A5A41" w:rsidRDefault="004A5A41" w:rsidP="004A5A41">
      <w:pPr>
        <w:rPr>
          <w:color w:val="222222"/>
          <w:shd w:val="clear" w:color="auto" w:fill="FFFFFF"/>
        </w:rPr>
      </w:pPr>
      <w:r>
        <w:rPr>
          <w:color w:val="222222"/>
          <w:shd w:val="clear" w:color="auto" w:fill="FFFFFF"/>
        </w:rPr>
        <w:drawing>
          <wp:inline distT="0" distB="0" distL="0" distR="0" wp14:anchorId="4A2C114F" wp14:editId="17A0DF44">
            <wp:extent cx="5486400" cy="3200400"/>
            <wp:effectExtent l="0" t="0" r="0"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3BCDE6" w14:textId="3A5FFD32" w:rsidR="00C156B5" w:rsidRDefault="00C156B5" w:rsidP="00C156B5">
      <w:pPr>
        <w:pStyle w:val="Descripcin"/>
        <w:rPr>
          <w:color w:val="222222"/>
          <w:shd w:val="clear" w:color="auto" w:fill="FFFFFF"/>
        </w:rPr>
      </w:pPr>
      <w:bookmarkStart w:id="91" w:name="_Ref53667554"/>
      <w:bookmarkStart w:id="92" w:name="_Toc53680801"/>
      <w:r>
        <w:t xml:space="preserve">Ilustración </w:t>
      </w:r>
      <w:r>
        <w:fldChar w:fldCharType="begin"/>
      </w:r>
      <w:r>
        <w:instrText xml:space="preserve"> SEQ Ilustración \* ARABIC </w:instrText>
      </w:r>
      <w:r>
        <w:fldChar w:fldCharType="separate"/>
      </w:r>
      <w:r w:rsidR="009A2C29">
        <w:t>9</w:t>
      </w:r>
      <w:r>
        <w:fldChar w:fldCharType="end"/>
      </w:r>
      <w:r>
        <w:t>: Empresas interesadas en 3J Dev's</w:t>
      </w:r>
      <w:bookmarkEnd w:id="91"/>
      <w:bookmarkEnd w:id="92"/>
    </w:p>
    <w:p w14:paraId="19F1AA27" w14:textId="77777777" w:rsidR="003B1A5B" w:rsidRDefault="004A5A41" w:rsidP="003B1A5B">
      <w:pPr>
        <w:pStyle w:val="Descripcin"/>
      </w:pPr>
      <w:r>
        <w:rPr>
          <w:color w:val="222222"/>
          <w:shd w:val="clear" w:color="auto" w:fill="FFFFFF"/>
        </w:rPr>
        <w:t>Al preguntar si solicitarian los servicios de la empresa se obtuvo una respuesta muy positiva en cuanto a la aceptacion de las empresas hacia los servicios ofertados por 3J Dev</w:t>
      </w:r>
      <w:r w:rsidRPr="00EE17F8">
        <w:rPr>
          <w:color w:val="222222"/>
          <w:shd w:val="clear" w:color="auto" w:fill="FFFFFF"/>
          <w:lang w:val="es-419"/>
        </w:rPr>
        <w:t>’</w:t>
      </w:r>
      <w:r>
        <w:rPr>
          <w:color w:val="222222"/>
          <w:shd w:val="clear" w:color="auto" w:fill="FFFFFF"/>
          <w:lang w:val="es-419"/>
        </w:rPr>
        <w:t>s</w:t>
      </w:r>
      <w:r>
        <w:rPr>
          <w:color w:val="222222"/>
          <w:shd w:val="clear" w:color="auto" w:fill="FFFFFF"/>
        </w:rPr>
        <w:t>, este dato servira como base para el calculo de la demanda potencial de cada uno de los servicios.</w:t>
      </w:r>
      <w:bookmarkStart w:id="93" w:name="_Ref53667532"/>
      <w:r w:rsidR="003B1A5B" w:rsidRPr="003B1A5B">
        <w:t xml:space="preserve"> </w:t>
      </w:r>
    </w:p>
    <w:p w14:paraId="18E9D08C" w14:textId="4653B8CF" w:rsidR="004A5A41" w:rsidRDefault="003B1A5B" w:rsidP="003B1A5B">
      <w:pPr>
        <w:pStyle w:val="Descripcin"/>
        <w:rPr>
          <w:color w:val="222222"/>
          <w:shd w:val="clear" w:color="auto" w:fill="FFFFFF"/>
        </w:rPr>
      </w:pPr>
      <w:bookmarkStart w:id="94" w:name="_Toc53680669"/>
      <w:r>
        <w:t xml:space="preserve">Tabla </w:t>
      </w:r>
      <w:r>
        <w:fldChar w:fldCharType="begin"/>
      </w:r>
      <w:r>
        <w:instrText xml:space="preserve"> SEQ Tabla \* ARABIC </w:instrText>
      </w:r>
      <w:r>
        <w:fldChar w:fldCharType="separate"/>
      </w:r>
      <w:r w:rsidR="00E0431D">
        <w:t>2</w:t>
      </w:r>
      <w:r>
        <w:fldChar w:fldCharType="end"/>
      </w:r>
      <w:r>
        <w:t>: Precios de los servicios</w:t>
      </w:r>
      <w:bookmarkEnd w:id="93"/>
      <w:bookmarkEnd w:id="94"/>
    </w:p>
    <w:tbl>
      <w:tblPr>
        <w:tblStyle w:val="Tabladelista6concolores"/>
        <w:tblW w:w="9880" w:type="dxa"/>
        <w:tblLook w:val="04A0" w:firstRow="1" w:lastRow="0" w:firstColumn="1" w:lastColumn="0" w:noHBand="0" w:noVBand="1"/>
      </w:tblPr>
      <w:tblGrid>
        <w:gridCol w:w="5080"/>
        <w:gridCol w:w="1200"/>
        <w:gridCol w:w="1200"/>
        <w:gridCol w:w="1200"/>
        <w:gridCol w:w="1200"/>
      </w:tblGrid>
      <w:tr w:rsidR="00E708E1" w:rsidRPr="00E708E1" w14:paraId="2D0F1FB6" w14:textId="77777777" w:rsidTr="00E708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4B89751D" w14:textId="77777777" w:rsidR="00E708E1" w:rsidRPr="00E708E1" w:rsidRDefault="00E708E1" w:rsidP="00E708E1">
            <w:pPr>
              <w:spacing w:line="240" w:lineRule="auto"/>
              <w:jc w:val="left"/>
              <w:rPr>
                <w:rFonts w:eastAsia="Times New Roman"/>
                <w:noProof w:val="0"/>
                <w:color w:val="000000"/>
                <w:lang w:val="es-419" w:eastAsia="es-419"/>
              </w:rPr>
            </w:pPr>
            <w:r w:rsidRPr="00E708E1">
              <w:rPr>
                <w:rFonts w:eastAsia="Times New Roman"/>
                <w:noProof w:val="0"/>
                <w:color w:val="000000"/>
                <w:lang w:val="es-419" w:eastAsia="es-419"/>
              </w:rPr>
              <w:t>Servicios</w:t>
            </w:r>
          </w:p>
        </w:tc>
        <w:tc>
          <w:tcPr>
            <w:tcW w:w="1200" w:type="dxa"/>
            <w:noWrap/>
            <w:vAlign w:val="center"/>
            <w:hideMark/>
          </w:tcPr>
          <w:p w14:paraId="735EBB3D"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Precios</w:t>
            </w:r>
          </w:p>
        </w:tc>
        <w:tc>
          <w:tcPr>
            <w:tcW w:w="1200" w:type="dxa"/>
            <w:noWrap/>
            <w:vAlign w:val="center"/>
            <w:hideMark/>
          </w:tcPr>
          <w:p w14:paraId="14420DF8"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Sí</w:t>
            </w:r>
          </w:p>
        </w:tc>
        <w:tc>
          <w:tcPr>
            <w:tcW w:w="1200" w:type="dxa"/>
            <w:noWrap/>
            <w:vAlign w:val="center"/>
            <w:hideMark/>
          </w:tcPr>
          <w:p w14:paraId="451EB1D8"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No</w:t>
            </w:r>
          </w:p>
        </w:tc>
        <w:tc>
          <w:tcPr>
            <w:tcW w:w="1200" w:type="dxa"/>
            <w:noWrap/>
            <w:vAlign w:val="center"/>
            <w:hideMark/>
          </w:tcPr>
          <w:p w14:paraId="459981A3"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Tal vez</w:t>
            </w:r>
          </w:p>
        </w:tc>
      </w:tr>
      <w:tr w:rsidR="00E708E1" w:rsidRPr="00E708E1" w14:paraId="602B64A7"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38404642" w14:textId="1C170944"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Manteniendo de pc (software y hardware)</w:t>
            </w:r>
          </w:p>
        </w:tc>
        <w:tc>
          <w:tcPr>
            <w:tcW w:w="1200" w:type="dxa"/>
            <w:noWrap/>
            <w:vAlign w:val="center"/>
            <w:hideMark/>
          </w:tcPr>
          <w:p w14:paraId="14D43436"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30.00</w:t>
            </w:r>
          </w:p>
        </w:tc>
        <w:tc>
          <w:tcPr>
            <w:tcW w:w="1200" w:type="dxa"/>
            <w:noWrap/>
            <w:vAlign w:val="center"/>
            <w:hideMark/>
          </w:tcPr>
          <w:p w14:paraId="2BE3B41D"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c>
          <w:tcPr>
            <w:tcW w:w="1200" w:type="dxa"/>
            <w:noWrap/>
            <w:vAlign w:val="center"/>
            <w:hideMark/>
          </w:tcPr>
          <w:p w14:paraId="598194B9"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2</w:t>
            </w:r>
          </w:p>
        </w:tc>
        <w:tc>
          <w:tcPr>
            <w:tcW w:w="1200" w:type="dxa"/>
            <w:noWrap/>
            <w:vAlign w:val="center"/>
            <w:hideMark/>
          </w:tcPr>
          <w:p w14:paraId="5B337564"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6</w:t>
            </w:r>
          </w:p>
        </w:tc>
      </w:tr>
      <w:tr w:rsidR="00E708E1" w:rsidRPr="00E708E1" w14:paraId="621BE773" w14:textId="77777777" w:rsidTr="00E708E1">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7BC14703" w14:textId="0B5E816D"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Mantenimiento de la red</w:t>
            </w:r>
          </w:p>
        </w:tc>
        <w:tc>
          <w:tcPr>
            <w:tcW w:w="1200" w:type="dxa"/>
            <w:noWrap/>
            <w:vAlign w:val="center"/>
            <w:hideMark/>
          </w:tcPr>
          <w:p w14:paraId="40CE30F5"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0.00</w:t>
            </w:r>
          </w:p>
        </w:tc>
        <w:tc>
          <w:tcPr>
            <w:tcW w:w="1200" w:type="dxa"/>
            <w:noWrap/>
            <w:vAlign w:val="center"/>
            <w:hideMark/>
          </w:tcPr>
          <w:p w14:paraId="4138EC03"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4</w:t>
            </w:r>
          </w:p>
        </w:tc>
        <w:tc>
          <w:tcPr>
            <w:tcW w:w="1200" w:type="dxa"/>
            <w:noWrap/>
            <w:vAlign w:val="center"/>
            <w:hideMark/>
          </w:tcPr>
          <w:p w14:paraId="3FC31418"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4</w:t>
            </w:r>
          </w:p>
        </w:tc>
        <w:tc>
          <w:tcPr>
            <w:tcW w:w="1200" w:type="dxa"/>
            <w:noWrap/>
            <w:vAlign w:val="center"/>
            <w:hideMark/>
          </w:tcPr>
          <w:p w14:paraId="39E6B0DD"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r>
      <w:tr w:rsidR="00E708E1" w:rsidRPr="00E708E1" w14:paraId="320BF1FB"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638B0675" w14:textId="77777777"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Instalación de red</w:t>
            </w:r>
          </w:p>
        </w:tc>
        <w:tc>
          <w:tcPr>
            <w:tcW w:w="1200" w:type="dxa"/>
            <w:noWrap/>
            <w:vAlign w:val="center"/>
            <w:hideMark/>
          </w:tcPr>
          <w:p w14:paraId="6783B4FB"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00.00</w:t>
            </w:r>
          </w:p>
        </w:tc>
        <w:tc>
          <w:tcPr>
            <w:tcW w:w="1200" w:type="dxa"/>
            <w:noWrap/>
            <w:vAlign w:val="center"/>
            <w:hideMark/>
          </w:tcPr>
          <w:p w14:paraId="42C2F267"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c>
          <w:tcPr>
            <w:tcW w:w="1200" w:type="dxa"/>
            <w:noWrap/>
            <w:vAlign w:val="center"/>
            <w:hideMark/>
          </w:tcPr>
          <w:p w14:paraId="4BDA1E80"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0</w:t>
            </w:r>
          </w:p>
        </w:tc>
        <w:tc>
          <w:tcPr>
            <w:tcW w:w="1200" w:type="dxa"/>
            <w:noWrap/>
            <w:vAlign w:val="center"/>
            <w:hideMark/>
          </w:tcPr>
          <w:p w14:paraId="09D1007A"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1</w:t>
            </w:r>
          </w:p>
        </w:tc>
      </w:tr>
      <w:tr w:rsidR="00E708E1" w:rsidRPr="00E708E1" w14:paraId="30F20AEF" w14:textId="77777777" w:rsidTr="00E708E1">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0F4F03BA" w14:textId="0DE2D747"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Mantenimiento de sitios web o sistemas de escritorio</w:t>
            </w:r>
          </w:p>
        </w:tc>
        <w:tc>
          <w:tcPr>
            <w:tcW w:w="1200" w:type="dxa"/>
            <w:noWrap/>
            <w:vAlign w:val="center"/>
            <w:hideMark/>
          </w:tcPr>
          <w:p w14:paraId="654EAC5E"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300.00</w:t>
            </w:r>
          </w:p>
        </w:tc>
        <w:tc>
          <w:tcPr>
            <w:tcW w:w="1200" w:type="dxa"/>
            <w:noWrap/>
            <w:vAlign w:val="center"/>
            <w:hideMark/>
          </w:tcPr>
          <w:p w14:paraId="16377C06"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0</w:t>
            </w:r>
          </w:p>
        </w:tc>
        <w:tc>
          <w:tcPr>
            <w:tcW w:w="1200" w:type="dxa"/>
            <w:noWrap/>
            <w:vAlign w:val="center"/>
            <w:hideMark/>
          </w:tcPr>
          <w:p w14:paraId="699DBEE7"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c>
          <w:tcPr>
            <w:tcW w:w="1200" w:type="dxa"/>
            <w:noWrap/>
            <w:vAlign w:val="center"/>
            <w:hideMark/>
          </w:tcPr>
          <w:p w14:paraId="63B1A41E"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1</w:t>
            </w:r>
          </w:p>
        </w:tc>
      </w:tr>
      <w:tr w:rsidR="00E708E1" w:rsidRPr="00E708E1" w14:paraId="5FADF4B0"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509A4C37" w14:textId="22289C7C"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Desarrollo de sistemas de información web</w:t>
            </w:r>
          </w:p>
        </w:tc>
        <w:tc>
          <w:tcPr>
            <w:tcW w:w="1200" w:type="dxa"/>
            <w:noWrap/>
            <w:vAlign w:val="center"/>
            <w:hideMark/>
          </w:tcPr>
          <w:p w14:paraId="4A6AA835"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00.00</w:t>
            </w:r>
          </w:p>
        </w:tc>
        <w:tc>
          <w:tcPr>
            <w:tcW w:w="1200" w:type="dxa"/>
            <w:noWrap/>
            <w:vAlign w:val="center"/>
            <w:hideMark/>
          </w:tcPr>
          <w:p w14:paraId="78C3C501"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5</w:t>
            </w:r>
          </w:p>
        </w:tc>
        <w:tc>
          <w:tcPr>
            <w:tcW w:w="1200" w:type="dxa"/>
            <w:noWrap/>
            <w:vAlign w:val="center"/>
            <w:hideMark/>
          </w:tcPr>
          <w:p w14:paraId="0969A9B5"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c>
          <w:tcPr>
            <w:tcW w:w="1200" w:type="dxa"/>
            <w:noWrap/>
            <w:vAlign w:val="center"/>
            <w:hideMark/>
          </w:tcPr>
          <w:p w14:paraId="35A03F6C"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6</w:t>
            </w:r>
          </w:p>
        </w:tc>
      </w:tr>
      <w:tr w:rsidR="00E708E1" w:rsidRPr="00E708E1" w14:paraId="67CFD7DD" w14:textId="77777777" w:rsidTr="00E708E1">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2F90F7B4" w14:textId="7410EB3B"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Desarrollo de sistemas de información de escritorio</w:t>
            </w:r>
          </w:p>
        </w:tc>
        <w:tc>
          <w:tcPr>
            <w:tcW w:w="1200" w:type="dxa"/>
            <w:noWrap/>
            <w:vAlign w:val="center"/>
            <w:hideMark/>
          </w:tcPr>
          <w:p w14:paraId="677B8037"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700.00</w:t>
            </w:r>
          </w:p>
        </w:tc>
        <w:tc>
          <w:tcPr>
            <w:tcW w:w="1200" w:type="dxa"/>
            <w:noWrap/>
            <w:vAlign w:val="center"/>
            <w:hideMark/>
          </w:tcPr>
          <w:p w14:paraId="07F2B74B"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6</w:t>
            </w:r>
          </w:p>
        </w:tc>
        <w:tc>
          <w:tcPr>
            <w:tcW w:w="1200" w:type="dxa"/>
            <w:noWrap/>
            <w:vAlign w:val="center"/>
            <w:hideMark/>
          </w:tcPr>
          <w:p w14:paraId="056E6EA6"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c>
          <w:tcPr>
            <w:tcW w:w="1200" w:type="dxa"/>
            <w:noWrap/>
            <w:vAlign w:val="center"/>
            <w:hideMark/>
          </w:tcPr>
          <w:p w14:paraId="789784D5"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2</w:t>
            </w:r>
          </w:p>
        </w:tc>
      </w:tr>
      <w:tr w:rsidR="00E708E1" w:rsidRPr="00E708E1" w14:paraId="13D89DE4"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2B99161F" w14:textId="3FDF3C60"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Desarrollo de aplicaciones móviles</w:t>
            </w:r>
          </w:p>
        </w:tc>
        <w:tc>
          <w:tcPr>
            <w:tcW w:w="1200" w:type="dxa"/>
            <w:noWrap/>
            <w:vAlign w:val="center"/>
            <w:hideMark/>
          </w:tcPr>
          <w:p w14:paraId="2AF27F20"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600.00</w:t>
            </w:r>
          </w:p>
        </w:tc>
        <w:tc>
          <w:tcPr>
            <w:tcW w:w="1200" w:type="dxa"/>
            <w:noWrap/>
            <w:vAlign w:val="center"/>
            <w:hideMark/>
          </w:tcPr>
          <w:p w14:paraId="3403BCA0"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3</w:t>
            </w:r>
          </w:p>
        </w:tc>
        <w:tc>
          <w:tcPr>
            <w:tcW w:w="1200" w:type="dxa"/>
            <w:noWrap/>
            <w:vAlign w:val="center"/>
            <w:hideMark/>
          </w:tcPr>
          <w:p w14:paraId="0E682357"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c>
          <w:tcPr>
            <w:tcW w:w="1200" w:type="dxa"/>
            <w:noWrap/>
            <w:vAlign w:val="center"/>
            <w:hideMark/>
          </w:tcPr>
          <w:p w14:paraId="4C207295"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r>
    </w:tbl>
    <w:p w14:paraId="24A020DE" w14:textId="67EC1AD5" w:rsidR="00892963" w:rsidRDefault="00E708E1" w:rsidP="00E015E9">
      <w:pPr>
        <w:rPr>
          <w:color w:val="222222"/>
          <w:shd w:val="clear" w:color="auto" w:fill="FFFFFF"/>
        </w:rPr>
      </w:pPr>
      <w:r>
        <w:rPr>
          <w:color w:val="222222"/>
          <w:shd w:val="clear" w:color="auto" w:fill="FFFFFF"/>
        </w:rPr>
        <w:t>Se les pregunto a los encuestados si los precios propuestos por 3J Dev</w:t>
      </w:r>
      <w:r w:rsidRPr="00E708E1">
        <w:rPr>
          <w:color w:val="222222"/>
          <w:shd w:val="clear" w:color="auto" w:fill="FFFFFF"/>
          <w:lang w:val="es-419"/>
        </w:rPr>
        <w:t>’</w:t>
      </w:r>
      <w:r>
        <w:rPr>
          <w:color w:val="222222"/>
          <w:shd w:val="clear" w:color="auto" w:fill="FFFFFF"/>
          <w:lang w:val="es-419"/>
        </w:rPr>
        <w:t xml:space="preserve">s </w:t>
      </w:r>
      <w:r>
        <w:rPr>
          <w:color w:val="222222"/>
          <w:shd w:val="clear" w:color="auto" w:fill="FFFFFF"/>
        </w:rPr>
        <w:t>eran aceptables para ellos por lo cual se obtuvieron resultados muy positivos respecto a estos</w:t>
      </w:r>
      <w:r w:rsidR="003279EF">
        <w:rPr>
          <w:color w:val="222222"/>
          <w:shd w:val="clear" w:color="auto" w:fill="FFFFFF"/>
        </w:rPr>
        <w:t>.</w:t>
      </w:r>
    </w:p>
    <w:p w14:paraId="3295127B" w14:textId="7E841B73" w:rsidR="00090801" w:rsidRDefault="00090801" w:rsidP="00E015E9">
      <w:pPr>
        <w:rPr>
          <w:color w:val="222222"/>
          <w:shd w:val="clear" w:color="auto" w:fill="FFFFFF"/>
        </w:rPr>
      </w:pPr>
      <w:r>
        <w:rPr>
          <w:color w:val="222222"/>
          <w:shd w:val="clear" w:color="auto" w:fill="FFFFFF"/>
        </w:rPr>
        <w:lastRenderedPageBreak/>
        <w:drawing>
          <wp:inline distT="0" distB="0" distL="0" distR="0" wp14:anchorId="356652F0" wp14:editId="1A3D69C1">
            <wp:extent cx="5486400" cy="320040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1E1373" w14:textId="790CB45C" w:rsidR="009A2C29" w:rsidRDefault="009A2C29" w:rsidP="009A2C29">
      <w:pPr>
        <w:pStyle w:val="Descripcin"/>
        <w:rPr>
          <w:color w:val="222222"/>
          <w:shd w:val="clear" w:color="auto" w:fill="FFFFFF"/>
        </w:rPr>
      </w:pPr>
      <w:bookmarkStart w:id="95" w:name="_Toc53680802"/>
      <w:r>
        <w:t xml:space="preserve">Ilustración </w:t>
      </w:r>
      <w:r>
        <w:fldChar w:fldCharType="begin"/>
      </w:r>
      <w:r>
        <w:instrText xml:space="preserve"> SEQ Ilustración \* ARABIC </w:instrText>
      </w:r>
      <w:r>
        <w:fldChar w:fldCharType="separate"/>
      </w:r>
      <w:r>
        <w:t>10</w:t>
      </w:r>
      <w:r>
        <w:fldChar w:fldCharType="end"/>
      </w:r>
      <w:r>
        <w:t>: Medio de contacto</w:t>
      </w:r>
      <w:bookmarkEnd w:id="95"/>
    </w:p>
    <w:p w14:paraId="6F3D0250" w14:textId="4600EA7C" w:rsidR="00EE17F8" w:rsidRDefault="00204071" w:rsidP="00E015E9">
      <w:pPr>
        <w:rPr>
          <w:color w:val="222222"/>
          <w:shd w:val="clear" w:color="auto" w:fill="FFFFFF"/>
        </w:rPr>
      </w:pPr>
      <w:r>
        <w:rPr>
          <w:color w:val="222222"/>
          <w:shd w:val="clear" w:color="auto" w:fill="FFFFFF"/>
        </w:rPr>
        <w:t>Se pudo determinar que la mayoria de empresas prefieren contactarse con 3J Dev</w:t>
      </w:r>
      <w:r w:rsidRPr="00204071">
        <w:rPr>
          <w:color w:val="222222"/>
          <w:shd w:val="clear" w:color="auto" w:fill="FFFFFF"/>
          <w:lang w:val="es-419"/>
        </w:rPr>
        <w:t>’</w:t>
      </w:r>
      <w:r>
        <w:rPr>
          <w:color w:val="222222"/>
          <w:shd w:val="clear" w:color="auto" w:fill="FFFFFF"/>
          <w:lang w:val="es-419"/>
        </w:rPr>
        <w:t xml:space="preserve">s </w:t>
      </w:r>
      <w:r>
        <w:rPr>
          <w:color w:val="222222"/>
          <w:shd w:val="clear" w:color="auto" w:fill="FFFFFF"/>
        </w:rPr>
        <w:t>a traves de video llamada o que un agente de ventas visite su negocio siendo el porcentaje de estos un 81%, por lo cual se debera prescindir de gastos de transporte para dichas visitas.</w:t>
      </w:r>
    </w:p>
    <w:p w14:paraId="2C3062E0" w14:textId="5A282C43" w:rsidR="00204071" w:rsidRDefault="00204071" w:rsidP="00E015E9">
      <w:pPr>
        <w:rPr>
          <w:color w:val="222222"/>
          <w:shd w:val="clear" w:color="auto" w:fill="FFFFFF"/>
        </w:rPr>
      </w:pPr>
      <w:r>
        <w:rPr>
          <w:color w:val="222222"/>
          <w:shd w:val="clear" w:color="auto" w:fill="FFFFFF"/>
        </w:rPr>
        <w:drawing>
          <wp:inline distT="0" distB="0" distL="0" distR="0" wp14:anchorId="2FCA60E7" wp14:editId="2EEEE662">
            <wp:extent cx="5486400" cy="2952750"/>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236DDA1" w14:textId="606055C1" w:rsidR="009A2C29" w:rsidRDefault="009A2C29" w:rsidP="009A2C29">
      <w:pPr>
        <w:pStyle w:val="Descripcin"/>
        <w:rPr>
          <w:color w:val="222222"/>
          <w:shd w:val="clear" w:color="auto" w:fill="FFFFFF"/>
        </w:rPr>
      </w:pPr>
      <w:bookmarkStart w:id="96" w:name="_Toc53680803"/>
      <w:r>
        <w:t xml:space="preserve">Ilustración </w:t>
      </w:r>
      <w:r>
        <w:fldChar w:fldCharType="begin"/>
      </w:r>
      <w:r>
        <w:instrText xml:space="preserve"> SEQ Ilustración \* ARABIC </w:instrText>
      </w:r>
      <w:r>
        <w:fldChar w:fldCharType="separate"/>
      </w:r>
      <w:r>
        <w:t>11</w:t>
      </w:r>
      <w:r>
        <w:fldChar w:fldCharType="end"/>
      </w:r>
      <w:r>
        <w:t>: Medios de publicidad</w:t>
      </w:r>
      <w:bookmarkEnd w:id="96"/>
    </w:p>
    <w:p w14:paraId="5B0274A7" w14:textId="1EC11A83" w:rsidR="00204071" w:rsidRPr="00E42BB3" w:rsidRDefault="00E42BB3" w:rsidP="00E015E9">
      <w:pPr>
        <w:rPr>
          <w:color w:val="222222"/>
          <w:shd w:val="clear" w:color="auto" w:fill="FFFFFF"/>
        </w:rPr>
      </w:pPr>
      <w:r>
        <w:rPr>
          <w:color w:val="222222"/>
          <w:shd w:val="clear" w:color="auto" w:fill="FFFFFF"/>
        </w:rPr>
        <w:lastRenderedPageBreak/>
        <w:t>Se obtuvo que las empresas prefieren ver publicidad a cerca de 3J Dev</w:t>
      </w:r>
      <w:r w:rsidRPr="00E42BB3">
        <w:rPr>
          <w:color w:val="222222"/>
          <w:shd w:val="clear" w:color="auto" w:fill="FFFFFF"/>
          <w:lang w:val="es-419"/>
        </w:rPr>
        <w:t>’</w:t>
      </w:r>
      <w:r>
        <w:rPr>
          <w:color w:val="222222"/>
          <w:shd w:val="clear" w:color="auto" w:fill="FFFFFF"/>
          <w:lang w:val="es-419"/>
        </w:rPr>
        <w:t>s</w:t>
      </w:r>
      <w:r>
        <w:rPr>
          <w:color w:val="222222"/>
          <w:shd w:val="clear" w:color="auto" w:fill="FFFFFF"/>
        </w:rPr>
        <w:t xml:space="preserve"> en redes sociales y pagina web de la empresa, esto gracias al gran aumento del uso de las redes sociales y del internet a nivel mundial. Esto ayudara a la empresa a la reduccion de costos de publicidad ya que son de bajo costo pero de gran impacto.</w:t>
      </w:r>
    </w:p>
    <w:p w14:paraId="11C40F67" w14:textId="1B12C030" w:rsidR="00505E9F" w:rsidRDefault="00505E9F" w:rsidP="00E015E9">
      <w:pPr>
        <w:pStyle w:val="Ttulo3"/>
        <w:rPr>
          <w:rFonts w:cs="Helvetica"/>
        </w:rPr>
      </w:pPr>
      <w:bookmarkStart w:id="97" w:name="_Toc53482498"/>
      <w:r w:rsidRPr="002144F6">
        <w:t>Análisis de la oferta</w:t>
      </w:r>
      <w:bookmarkEnd w:id="97"/>
      <w:r w:rsidRPr="002144F6">
        <w:rPr>
          <w:rFonts w:cs="Helvetica"/>
        </w:rPr>
        <w:t xml:space="preserve"> </w:t>
      </w:r>
    </w:p>
    <w:p w14:paraId="54012061" w14:textId="76A0EABE" w:rsidR="009E278D" w:rsidRDefault="009E278D" w:rsidP="00E015E9">
      <w:r>
        <w:t xml:space="preserve">Al hablar de análisis a la competencia, cabe aclarar que las empresas competidoras no prestan servicios iguales, por lo </w:t>
      </w:r>
      <w:r w:rsidR="005B386E">
        <w:t>tanto,</w:t>
      </w:r>
      <w:r>
        <w:t xml:space="preserve"> esta comparación se realiza de manera general.</w:t>
      </w:r>
    </w:p>
    <w:p w14:paraId="5F73F521" w14:textId="7E8FE4F3" w:rsidR="007370FA" w:rsidRDefault="002A5581" w:rsidP="00E015E9">
      <w:pPr>
        <w:rPr>
          <w:b/>
          <w:bCs/>
          <w:shd w:val="clear" w:color="auto" w:fill="FFFFFF"/>
        </w:rPr>
      </w:pPr>
      <w:r w:rsidRPr="002A5581">
        <w:rPr>
          <w:b/>
          <w:bCs/>
          <w:shd w:val="clear" w:color="auto" w:fill="FFFFFF"/>
        </w:rPr>
        <w:t>Ing</w:t>
      </w:r>
      <w:r>
        <w:rPr>
          <w:b/>
          <w:bCs/>
          <w:shd w:val="clear" w:color="auto" w:fill="FFFFFF"/>
        </w:rPr>
        <w:t>S</w:t>
      </w:r>
      <w:r w:rsidRPr="002A5581">
        <w:rPr>
          <w:b/>
          <w:bCs/>
          <w:shd w:val="clear" w:color="auto" w:fill="FFFFFF"/>
        </w:rPr>
        <w:t>istemas:</w:t>
      </w:r>
      <w:r>
        <w:rPr>
          <w:b/>
          <w:bCs/>
          <w:shd w:val="clear" w:color="auto" w:fill="FFFFFF"/>
        </w:rPr>
        <w:t xml:space="preserve"> </w:t>
      </w:r>
    </w:p>
    <w:p w14:paraId="714F490B" w14:textId="2405033B" w:rsidR="007370FA" w:rsidRDefault="007370FA" w:rsidP="00E015E9">
      <w:pPr>
        <w:rPr>
          <w:b/>
          <w:bCs/>
          <w:shd w:val="clear" w:color="auto" w:fill="FFFFFF"/>
        </w:rPr>
      </w:pPr>
      <w:r w:rsidRPr="007370FA">
        <w:drawing>
          <wp:inline distT="0" distB="0" distL="0" distR="0" wp14:anchorId="616346E2" wp14:editId="38A3365A">
            <wp:extent cx="2019300" cy="4191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19300" cy="419100"/>
                    </a:xfrm>
                    <a:prstGeom prst="rect">
                      <a:avLst/>
                    </a:prstGeom>
                  </pic:spPr>
                </pic:pic>
              </a:graphicData>
            </a:graphic>
          </wp:inline>
        </w:drawing>
      </w:r>
    </w:p>
    <w:p w14:paraId="6F59A534" w14:textId="7A01130B" w:rsidR="009A2C29" w:rsidRDefault="009A2C29" w:rsidP="009A2C29">
      <w:pPr>
        <w:pStyle w:val="Descripcin"/>
        <w:rPr>
          <w:b/>
          <w:bCs/>
          <w:shd w:val="clear" w:color="auto" w:fill="FFFFFF"/>
        </w:rPr>
      </w:pPr>
      <w:bookmarkStart w:id="98" w:name="_Toc53680804"/>
      <w:r>
        <w:t xml:space="preserve">Ilustración </w:t>
      </w:r>
      <w:r>
        <w:fldChar w:fldCharType="begin"/>
      </w:r>
      <w:r>
        <w:instrText xml:space="preserve"> SEQ Ilustración \* ARABIC </w:instrText>
      </w:r>
      <w:r>
        <w:fldChar w:fldCharType="separate"/>
      </w:r>
      <w:r>
        <w:t>12</w:t>
      </w:r>
      <w:r>
        <w:fldChar w:fldCharType="end"/>
      </w:r>
      <w:r>
        <w:t>: Logo de IngSistemas</w:t>
      </w:r>
      <w:bookmarkEnd w:id="98"/>
    </w:p>
    <w:p w14:paraId="3D272AF3" w14:textId="26E2A22A" w:rsidR="002A5581" w:rsidRDefault="002A5581" w:rsidP="00E015E9">
      <w:r>
        <w:rPr>
          <w:shd w:val="clear" w:color="auto" w:fill="FFFFFF"/>
        </w:rPr>
        <w:t xml:space="preserve">Es una empresa que ofrece servicios informáticos a todos los niveles. Estando ubicados en el departamento de Estelí en Nicaragua. Teniendo como estrategias </w:t>
      </w:r>
      <w:r w:rsidRPr="002A5581">
        <w:t>crear soluciones sólidas y sostenibles para cada una de las operaciones de</w:t>
      </w:r>
      <w:r>
        <w:t xml:space="preserve"> las empresas de sus clientes </w:t>
      </w:r>
      <w:r w:rsidRPr="002A5581">
        <w:t>empresa.</w:t>
      </w:r>
    </w:p>
    <w:p w14:paraId="165A857E" w14:textId="02E3FC1E" w:rsidR="002A5581" w:rsidRDefault="002A5581" w:rsidP="00E015E9">
      <w:r w:rsidRPr="002A5581">
        <w:br/>
      </w:r>
      <w:r>
        <w:t xml:space="preserve">El </w:t>
      </w:r>
      <w:r w:rsidRPr="002A5581">
        <w:t xml:space="preserve">equipo de profesionales lleva a cabo su labor de conformidad con los más altos estándares de calidad y, gracias a </w:t>
      </w:r>
      <w:r>
        <w:t>su</w:t>
      </w:r>
      <w:r w:rsidRPr="002A5581">
        <w:t xml:space="preserve"> dedicación y experiencia, h</w:t>
      </w:r>
      <w:r>
        <w:t>an</w:t>
      </w:r>
      <w:r w:rsidRPr="002A5581">
        <w:t xml:space="preserve"> logrado desarrollar una metodología con resultados excelentes.</w:t>
      </w:r>
    </w:p>
    <w:p w14:paraId="6DD53EAD" w14:textId="42E7D464" w:rsidR="002A5581" w:rsidRPr="009C25A4" w:rsidRDefault="00EE52AD" w:rsidP="00E015E9">
      <w:pPr>
        <w:rPr>
          <w:b/>
          <w:bCs/>
        </w:rPr>
      </w:pPr>
      <w:hyperlink r:id="rId26" w:tooltip="URL a: Servicios" w:history="1">
        <w:r w:rsidR="002A5581" w:rsidRPr="009C25A4">
          <w:rPr>
            <w:rStyle w:val="Hipervnculo"/>
            <w:b/>
            <w:bCs/>
            <w:color w:val="auto"/>
            <w:u w:val="none"/>
          </w:rPr>
          <w:t>Servicios</w:t>
        </w:r>
      </w:hyperlink>
      <w:r w:rsidR="009C25A4" w:rsidRPr="009C25A4">
        <w:rPr>
          <w:b/>
          <w:bCs/>
        </w:rPr>
        <w:t>:</w:t>
      </w:r>
    </w:p>
    <w:p w14:paraId="28D2700E" w14:textId="77777777" w:rsidR="002A5581" w:rsidRPr="002A5581" w:rsidRDefault="002A5581" w:rsidP="00F53C53">
      <w:pPr>
        <w:pStyle w:val="Prrafodelista"/>
        <w:numPr>
          <w:ilvl w:val="0"/>
          <w:numId w:val="7"/>
        </w:numPr>
      </w:pPr>
      <w:r w:rsidRPr="002A5581">
        <w:t>Análisis, diseño y desarrollo de Sistemas de gestión empresarial</w:t>
      </w:r>
    </w:p>
    <w:p w14:paraId="2C2190A5" w14:textId="77777777" w:rsidR="002A5581" w:rsidRPr="002A5581" w:rsidRDefault="002A5581" w:rsidP="00F53C53">
      <w:pPr>
        <w:pStyle w:val="Prrafodelista"/>
        <w:numPr>
          <w:ilvl w:val="0"/>
          <w:numId w:val="7"/>
        </w:numPr>
      </w:pPr>
      <w:r w:rsidRPr="002A5581">
        <w:t>Análisis, diseño y desarrollo de Aplicaciones Web</w:t>
      </w:r>
    </w:p>
    <w:p w14:paraId="1EB6CF54" w14:textId="765B0FFE" w:rsidR="002A5581" w:rsidRPr="002A5581" w:rsidRDefault="002A5581" w:rsidP="00F53C53">
      <w:pPr>
        <w:pStyle w:val="Prrafodelista"/>
        <w:numPr>
          <w:ilvl w:val="0"/>
          <w:numId w:val="7"/>
        </w:numPr>
      </w:pPr>
      <w:r w:rsidRPr="002A5581">
        <w:t>Diseño de Portales y Sitios Web</w:t>
      </w:r>
    </w:p>
    <w:p w14:paraId="663C84A2" w14:textId="77777777" w:rsidR="002A5581" w:rsidRPr="002A5581" w:rsidRDefault="002A5581" w:rsidP="00F53C53">
      <w:pPr>
        <w:pStyle w:val="Prrafodelista"/>
        <w:numPr>
          <w:ilvl w:val="0"/>
          <w:numId w:val="7"/>
        </w:numPr>
      </w:pPr>
      <w:r w:rsidRPr="002A5581">
        <w:t>Posicionamiento Web</w:t>
      </w:r>
    </w:p>
    <w:p w14:paraId="3AB920C1" w14:textId="77777777" w:rsidR="002A5581" w:rsidRPr="002A5581" w:rsidRDefault="002A5581" w:rsidP="00F53C53">
      <w:pPr>
        <w:pStyle w:val="Prrafodelista"/>
        <w:numPr>
          <w:ilvl w:val="0"/>
          <w:numId w:val="7"/>
        </w:numPr>
      </w:pPr>
      <w:r w:rsidRPr="002A5581">
        <w:t>Mantenimiento Web</w:t>
      </w:r>
    </w:p>
    <w:p w14:paraId="6B2A6726" w14:textId="77777777" w:rsidR="002A5581" w:rsidRPr="002A5581" w:rsidRDefault="002A5581" w:rsidP="00F53C53">
      <w:pPr>
        <w:pStyle w:val="Prrafodelista"/>
        <w:numPr>
          <w:ilvl w:val="0"/>
          <w:numId w:val="7"/>
        </w:numPr>
      </w:pPr>
      <w:r w:rsidRPr="002A5581">
        <w:t>Alojamiento Web - Hosting</w:t>
      </w:r>
    </w:p>
    <w:p w14:paraId="54C4113E" w14:textId="77777777" w:rsidR="002A5581" w:rsidRPr="002A5581" w:rsidRDefault="002A5581" w:rsidP="00F53C53">
      <w:pPr>
        <w:pStyle w:val="Prrafodelista"/>
        <w:numPr>
          <w:ilvl w:val="0"/>
          <w:numId w:val="7"/>
        </w:numPr>
      </w:pPr>
      <w:r w:rsidRPr="002A5581">
        <w:t>Registro de Dominios</w:t>
      </w:r>
    </w:p>
    <w:p w14:paraId="6098CD5B" w14:textId="77777777" w:rsidR="009C25A4" w:rsidRDefault="002A5581" w:rsidP="00F53C53">
      <w:pPr>
        <w:pStyle w:val="Prrafodelista"/>
        <w:numPr>
          <w:ilvl w:val="0"/>
          <w:numId w:val="7"/>
        </w:numPr>
      </w:pPr>
      <w:r w:rsidRPr="002A5581">
        <w:lastRenderedPageBreak/>
        <w:t>Asistencia remota</w:t>
      </w:r>
    </w:p>
    <w:p w14:paraId="3DD6BA7F" w14:textId="662A3731" w:rsidR="002A5581" w:rsidRPr="002A5581" w:rsidRDefault="009C25A4" w:rsidP="00E015E9">
      <w:r>
        <w:t>Servicio técnico:</w:t>
      </w:r>
    </w:p>
    <w:p w14:paraId="71BD7446" w14:textId="77777777" w:rsidR="002A5581" w:rsidRPr="002A5581" w:rsidRDefault="002A5581" w:rsidP="00F53C53">
      <w:pPr>
        <w:pStyle w:val="Prrafodelista"/>
        <w:numPr>
          <w:ilvl w:val="0"/>
          <w:numId w:val="8"/>
        </w:numPr>
      </w:pPr>
      <w:r w:rsidRPr="002A5581">
        <w:t>Instalación y configuración de redes</w:t>
      </w:r>
    </w:p>
    <w:p w14:paraId="0C22A5FB" w14:textId="77777777" w:rsidR="002A5581" w:rsidRPr="002A5581" w:rsidRDefault="002A5581" w:rsidP="00F53C53">
      <w:pPr>
        <w:pStyle w:val="Prrafodelista"/>
        <w:numPr>
          <w:ilvl w:val="0"/>
          <w:numId w:val="8"/>
        </w:numPr>
      </w:pPr>
      <w:r w:rsidRPr="002A5581">
        <w:t>Mantenimiento preventivo y correctivo de computadoras</w:t>
      </w:r>
    </w:p>
    <w:p w14:paraId="28464E19" w14:textId="77777777" w:rsidR="002A5581" w:rsidRPr="002A5581" w:rsidRDefault="002A5581" w:rsidP="00F53C53">
      <w:pPr>
        <w:pStyle w:val="Prrafodelista"/>
        <w:numPr>
          <w:ilvl w:val="0"/>
          <w:numId w:val="8"/>
        </w:numPr>
      </w:pPr>
      <w:r w:rsidRPr="002A5581">
        <w:t>Asesoría informática</w:t>
      </w:r>
    </w:p>
    <w:p w14:paraId="1F37896B" w14:textId="1502C6ED" w:rsidR="002A5581" w:rsidRPr="009C25A4" w:rsidRDefault="002A5581" w:rsidP="00F53C53">
      <w:pPr>
        <w:pStyle w:val="Prrafodelista"/>
        <w:numPr>
          <w:ilvl w:val="0"/>
          <w:numId w:val="8"/>
        </w:numPr>
      </w:pPr>
      <w:r w:rsidRPr="002A5581">
        <w:t>Asistencia remota</w:t>
      </w:r>
    </w:p>
    <w:p w14:paraId="3ACC3CEE" w14:textId="4326012D" w:rsidR="002A5581" w:rsidRPr="009C25A4" w:rsidRDefault="009C25A4" w:rsidP="00E015E9">
      <w:pPr>
        <w:rPr>
          <w:rFonts w:ascii="Times New Roman" w:hAnsi="Times New Roman"/>
        </w:rPr>
      </w:pPr>
      <w:r>
        <w:rPr>
          <w:rFonts w:ascii="Lato" w:hAnsi="Lato"/>
        </w:rPr>
        <w:t>Cursos formativos:</w:t>
      </w:r>
    </w:p>
    <w:p w14:paraId="484A5B64" w14:textId="1876E38A" w:rsidR="002A5581" w:rsidRDefault="002A5581" w:rsidP="00F53C53">
      <w:pPr>
        <w:pStyle w:val="Prrafodelista"/>
        <w:numPr>
          <w:ilvl w:val="0"/>
          <w:numId w:val="9"/>
        </w:numPr>
      </w:pPr>
      <w:r w:rsidRPr="002A5581">
        <w:t>Planes de formación para empresas</w:t>
      </w:r>
    </w:p>
    <w:p w14:paraId="3A6AFDAA" w14:textId="77777777" w:rsidR="007370FA" w:rsidRDefault="009C25A4" w:rsidP="00E015E9">
      <w:r w:rsidRPr="009C25A4">
        <w:rPr>
          <w:b/>
          <w:bCs/>
        </w:rPr>
        <w:t>Master Solutions</w:t>
      </w:r>
      <w:r>
        <w:rPr>
          <w:b/>
          <w:bCs/>
        </w:rPr>
        <w:t xml:space="preserve">: </w:t>
      </w:r>
    </w:p>
    <w:p w14:paraId="0F8CC808" w14:textId="1E091CD6" w:rsidR="007370FA" w:rsidRDefault="007370FA" w:rsidP="00E015E9">
      <w:r w:rsidRPr="007370FA">
        <w:drawing>
          <wp:inline distT="0" distB="0" distL="0" distR="0" wp14:anchorId="4B531C99" wp14:editId="4E7CE509">
            <wp:extent cx="2857500" cy="7239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7500" cy="723900"/>
                    </a:xfrm>
                    <a:prstGeom prst="rect">
                      <a:avLst/>
                    </a:prstGeom>
                  </pic:spPr>
                </pic:pic>
              </a:graphicData>
            </a:graphic>
          </wp:inline>
        </w:drawing>
      </w:r>
    </w:p>
    <w:p w14:paraId="5EA41269" w14:textId="4E467B78" w:rsidR="009A2C29" w:rsidRDefault="009A2C29" w:rsidP="009A2C29">
      <w:pPr>
        <w:pStyle w:val="Descripcin"/>
      </w:pPr>
      <w:bookmarkStart w:id="99" w:name="_Toc53680805"/>
      <w:r>
        <w:t xml:space="preserve">Ilustración </w:t>
      </w:r>
      <w:r>
        <w:fldChar w:fldCharType="begin"/>
      </w:r>
      <w:r>
        <w:instrText xml:space="preserve"> SEQ Ilustración \* ARABIC </w:instrText>
      </w:r>
      <w:r>
        <w:fldChar w:fldCharType="separate"/>
      </w:r>
      <w:r>
        <w:t>13</w:t>
      </w:r>
      <w:r>
        <w:fldChar w:fldCharType="end"/>
      </w:r>
      <w:r>
        <w:t>: Logo de Master Solutions</w:t>
      </w:r>
      <w:bookmarkEnd w:id="99"/>
    </w:p>
    <w:p w14:paraId="354FF5E5" w14:textId="135A7024" w:rsidR="00717510" w:rsidRPr="00717510" w:rsidRDefault="009C25A4" w:rsidP="00E015E9">
      <w:r>
        <w:t>Es una empresa de desarrollo de software ubicada en la ciudad de Estelí,</w:t>
      </w:r>
      <w:r w:rsidR="00717510">
        <w:t xml:space="preserve"> </w:t>
      </w:r>
      <w:r w:rsidR="00717510" w:rsidRPr="00717510">
        <w:t>fundada en 2005 (actualmente bajo el nombre Master Solutions), con amplia experiencia en análisis, diseño e implementación de sistemas para gestión empresarial.</w:t>
      </w:r>
    </w:p>
    <w:p w14:paraId="2403D709" w14:textId="275B21B0" w:rsidR="009C25A4" w:rsidRDefault="00717510" w:rsidP="00E015E9">
      <w:r>
        <w:t>E</w:t>
      </w:r>
      <w:r w:rsidR="009C25A4">
        <w:t xml:space="preserve">sta tiene como misión: </w:t>
      </w:r>
      <w:r w:rsidR="009C25A4" w:rsidRPr="009C25A4">
        <w:t>proporcionar a</w:t>
      </w:r>
      <w:r w:rsidR="009C25A4">
        <w:t xml:space="preserve"> sus </w:t>
      </w:r>
      <w:r w:rsidR="009C25A4" w:rsidRPr="009C25A4">
        <w:t>clientes el acceso a software de calidad, ágil, amigable, moderno y totalmente funcional sin excesos innecesarios; lo que permitirá que la información procesada en el quehacer de su</w:t>
      </w:r>
      <w:r w:rsidR="009C25A4">
        <w:t>s clientes</w:t>
      </w:r>
      <w:r w:rsidR="009C25A4" w:rsidRPr="009C25A4">
        <w:t xml:space="preserve"> sea respaldada por la confiabilidad que ofrecen </w:t>
      </w:r>
      <w:r w:rsidR="009C25A4">
        <w:t>sus</w:t>
      </w:r>
      <w:r w:rsidR="009C25A4" w:rsidRPr="009C25A4">
        <w:t xml:space="preserve"> soluciones total y oportunamente en el momento que se necesite.</w:t>
      </w:r>
    </w:p>
    <w:p w14:paraId="7B3BC6E7" w14:textId="77777777" w:rsidR="00FF2883" w:rsidRDefault="009C25A4" w:rsidP="00E015E9">
      <w:r>
        <w:t xml:space="preserve">Siendo también su visión: </w:t>
      </w:r>
      <w:r w:rsidRPr="009C25A4">
        <w:t xml:space="preserve">ser líderes en diseño, desarrollo e implementación de soluciones de software y ser reconocidos por la calidad y garantía de todos </w:t>
      </w:r>
      <w:r>
        <w:t xml:space="preserve">sus </w:t>
      </w:r>
      <w:r w:rsidRPr="009C25A4">
        <w:t>productos y servicios, así como por la experiencia y experticia con la que abord</w:t>
      </w:r>
      <w:r>
        <w:t xml:space="preserve">an </w:t>
      </w:r>
      <w:r w:rsidRPr="009C25A4">
        <w:t>cada uno de los problemas a solucionar.</w:t>
      </w:r>
    </w:p>
    <w:p w14:paraId="52993A04" w14:textId="10B556F3" w:rsidR="002A5581" w:rsidRPr="00FF2883" w:rsidRDefault="00FF2883" w:rsidP="00E015E9">
      <w:pPr>
        <w:rPr>
          <w:b/>
          <w:bCs/>
        </w:rPr>
      </w:pPr>
      <w:r w:rsidRPr="00FF2883">
        <w:rPr>
          <w:b/>
          <w:bCs/>
        </w:rPr>
        <w:t>Servicios</w:t>
      </w:r>
      <w:r w:rsidR="00717510" w:rsidRPr="00FF2883">
        <w:rPr>
          <w:b/>
          <w:bCs/>
        </w:rPr>
        <w:t xml:space="preserve">: </w:t>
      </w:r>
    </w:p>
    <w:p w14:paraId="3476CAEF" w14:textId="77777777" w:rsidR="00717510" w:rsidRPr="00717510" w:rsidRDefault="00717510" w:rsidP="00F53C53">
      <w:pPr>
        <w:pStyle w:val="Prrafodelista"/>
        <w:numPr>
          <w:ilvl w:val="0"/>
          <w:numId w:val="9"/>
        </w:numPr>
        <w:rPr>
          <w:lang w:val="es-419" w:eastAsia="es-419"/>
        </w:rPr>
      </w:pPr>
      <w:r w:rsidRPr="00717510">
        <w:rPr>
          <w:lang w:val="es-419" w:eastAsia="es-419"/>
        </w:rPr>
        <w:t>Inventario y Facturación (</w:t>
      </w:r>
      <w:r w:rsidRPr="00717510">
        <w:rPr>
          <w:b/>
          <w:bCs/>
          <w:lang w:val="es-419" w:eastAsia="es-419"/>
        </w:rPr>
        <w:t>rubros</w:t>
      </w:r>
      <w:r w:rsidRPr="00717510">
        <w:rPr>
          <w:lang w:val="es-419" w:eastAsia="es-419"/>
        </w:rPr>
        <w:t>: farmacia, librería, ferretería, tabaco, hogar)</w:t>
      </w:r>
    </w:p>
    <w:p w14:paraId="4C53F92E" w14:textId="77777777" w:rsidR="00717510" w:rsidRPr="00717510" w:rsidRDefault="00717510" w:rsidP="00F53C53">
      <w:pPr>
        <w:pStyle w:val="Prrafodelista"/>
        <w:numPr>
          <w:ilvl w:val="0"/>
          <w:numId w:val="9"/>
        </w:numPr>
        <w:rPr>
          <w:lang w:val="es-419" w:eastAsia="es-419"/>
        </w:rPr>
      </w:pPr>
      <w:r w:rsidRPr="00717510">
        <w:rPr>
          <w:lang w:val="es-419" w:eastAsia="es-419"/>
        </w:rPr>
        <w:lastRenderedPageBreak/>
        <w:t>Control de caja, turnos</w:t>
      </w:r>
    </w:p>
    <w:p w14:paraId="4C8B490E" w14:textId="77777777" w:rsidR="00717510" w:rsidRPr="00717510" w:rsidRDefault="00717510" w:rsidP="00F53C53">
      <w:pPr>
        <w:pStyle w:val="Prrafodelista"/>
        <w:numPr>
          <w:ilvl w:val="0"/>
          <w:numId w:val="9"/>
        </w:numPr>
        <w:rPr>
          <w:lang w:val="es-419" w:eastAsia="es-419"/>
        </w:rPr>
      </w:pPr>
      <w:r w:rsidRPr="00717510">
        <w:rPr>
          <w:lang w:val="es-419" w:eastAsia="es-419"/>
        </w:rPr>
        <w:t>Contabilidad</w:t>
      </w:r>
    </w:p>
    <w:p w14:paraId="167E74C8" w14:textId="77777777" w:rsidR="00717510" w:rsidRPr="00717510" w:rsidRDefault="00717510" w:rsidP="00F53C53">
      <w:pPr>
        <w:pStyle w:val="Prrafodelista"/>
        <w:numPr>
          <w:ilvl w:val="0"/>
          <w:numId w:val="9"/>
        </w:numPr>
        <w:rPr>
          <w:lang w:val="es-419" w:eastAsia="es-419"/>
        </w:rPr>
      </w:pPr>
      <w:r w:rsidRPr="00717510">
        <w:rPr>
          <w:lang w:val="es-419" w:eastAsia="es-419"/>
        </w:rPr>
        <w:t>Cuentas por cobrar</w:t>
      </w:r>
    </w:p>
    <w:p w14:paraId="0C52D634" w14:textId="77777777" w:rsidR="00717510" w:rsidRPr="00717510" w:rsidRDefault="00717510" w:rsidP="00F53C53">
      <w:pPr>
        <w:pStyle w:val="Prrafodelista"/>
        <w:numPr>
          <w:ilvl w:val="0"/>
          <w:numId w:val="9"/>
        </w:numPr>
        <w:rPr>
          <w:lang w:val="es-419" w:eastAsia="es-419"/>
        </w:rPr>
      </w:pPr>
      <w:r w:rsidRPr="00717510">
        <w:rPr>
          <w:lang w:val="es-419" w:eastAsia="es-419"/>
        </w:rPr>
        <w:t>Control de despalillo y clasificación de tabaco</w:t>
      </w:r>
    </w:p>
    <w:p w14:paraId="60F04F8C" w14:textId="77777777" w:rsidR="00717510" w:rsidRPr="00717510" w:rsidRDefault="00717510" w:rsidP="00F53C53">
      <w:pPr>
        <w:pStyle w:val="Prrafodelista"/>
        <w:numPr>
          <w:ilvl w:val="0"/>
          <w:numId w:val="9"/>
        </w:numPr>
        <w:rPr>
          <w:lang w:val="es-419" w:eastAsia="es-419"/>
        </w:rPr>
      </w:pPr>
      <w:r w:rsidRPr="00717510">
        <w:rPr>
          <w:lang w:val="es-419" w:eastAsia="es-419"/>
        </w:rPr>
        <w:t>Gestión de Indicadores (agua y saneamiento)</w:t>
      </w:r>
    </w:p>
    <w:p w14:paraId="7E2892B6" w14:textId="77777777" w:rsidR="00717510" w:rsidRPr="00717510" w:rsidRDefault="00717510" w:rsidP="00F53C53">
      <w:pPr>
        <w:pStyle w:val="Prrafodelista"/>
        <w:numPr>
          <w:ilvl w:val="0"/>
          <w:numId w:val="9"/>
        </w:numPr>
        <w:rPr>
          <w:lang w:val="es-419" w:eastAsia="es-419"/>
        </w:rPr>
      </w:pPr>
      <w:r w:rsidRPr="00717510">
        <w:rPr>
          <w:lang w:val="es-419" w:eastAsia="es-419"/>
        </w:rPr>
        <w:t>Nómina (planilla)</w:t>
      </w:r>
    </w:p>
    <w:p w14:paraId="36D9696D" w14:textId="0833B47E" w:rsidR="00717510" w:rsidRDefault="00717510" w:rsidP="00F53C53">
      <w:pPr>
        <w:pStyle w:val="Prrafodelista"/>
        <w:numPr>
          <w:ilvl w:val="0"/>
          <w:numId w:val="9"/>
        </w:numPr>
        <w:rPr>
          <w:lang w:val="es-419" w:eastAsia="es-419"/>
        </w:rPr>
      </w:pPr>
      <w:r w:rsidRPr="00717510">
        <w:rPr>
          <w:lang w:val="es-419" w:eastAsia="es-419"/>
        </w:rPr>
        <w:t>Control de asistencia de personal</w:t>
      </w:r>
    </w:p>
    <w:p w14:paraId="348A0EF8" w14:textId="1D751BBC" w:rsidR="0006367B" w:rsidRDefault="0006367B" w:rsidP="0006367B">
      <w:pPr>
        <w:rPr>
          <w:b/>
          <w:bCs/>
        </w:rPr>
      </w:pPr>
      <w:r w:rsidRPr="0006367B">
        <w:rPr>
          <w:b/>
          <w:bCs/>
        </w:rPr>
        <w:t>DECOSYST:</w:t>
      </w:r>
    </w:p>
    <w:p w14:paraId="30B5C81A" w14:textId="1D756D23" w:rsidR="0015544D" w:rsidRDefault="0015544D" w:rsidP="0006367B">
      <w:pPr>
        <w:rPr>
          <w:b/>
          <w:bCs/>
        </w:rPr>
      </w:pPr>
      <w:r w:rsidRPr="0015544D">
        <w:drawing>
          <wp:inline distT="0" distB="0" distL="0" distR="0" wp14:anchorId="503566DA" wp14:editId="693C16CF">
            <wp:extent cx="2590800" cy="837803"/>
            <wp:effectExtent l="0" t="0" r="0"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2257" cy="857677"/>
                    </a:xfrm>
                    <a:prstGeom prst="rect">
                      <a:avLst/>
                    </a:prstGeom>
                  </pic:spPr>
                </pic:pic>
              </a:graphicData>
            </a:graphic>
          </wp:inline>
        </w:drawing>
      </w:r>
    </w:p>
    <w:p w14:paraId="3CE89F1F" w14:textId="0B2A829A" w:rsidR="009A2C29" w:rsidRDefault="009A2C29" w:rsidP="009A2C29">
      <w:pPr>
        <w:pStyle w:val="Descripcin"/>
        <w:rPr>
          <w:b/>
          <w:bCs/>
        </w:rPr>
      </w:pPr>
      <w:bookmarkStart w:id="100" w:name="_Toc53680806"/>
      <w:r>
        <w:t xml:space="preserve">Ilustración </w:t>
      </w:r>
      <w:r>
        <w:fldChar w:fldCharType="begin"/>
      </w:r>
      <w:r>
        <w:instrText xml:space="preserve"> SEQ Ilustración \* ARABIC </w:instrText>
      </w:r>
      <w:r>
        <w:fldChar w:fldCharType="separate"/>
      </w:r>
      <w:r>
        <w:t>14</w:t>
      </w:r>
      <w:r>
        <w:fldChar w:fldCharType="end"/>
      </w:r>
      <w:r>
        <w:t>: Logo de DECOSYST</w:t>
      </w:r>
      <w:bookmarkEnd w:id="100"/>
    </w:p>
    <w:p w14:paraId="3C560ED5" w14:textId="77777777" w:rsidR="0015544D" w:rsidRDefault="0006367B" w:rsidP="0006367B">
      <w:pPr>
        <w:rPr>
          <w:lang w:val="es-419" w:eastAsia="es-419"/>
        </w:rPr>
      </w:pPr>
      <w:r w:rsidRPr="0006367B">
        <w:rPr>
          <w:lang w:val="es-419" w:eastAsia="es-419"/>
        </w:rPr>
        <w:t>DECOSYST es un centro tecnológico dedicado al diseño y desarrollo de páginas web, aplicaciones móviles, diseño gráfico especializado para redes sociales y publicidad digital.</w:t>
      </w:r>
    </w:p>
    <w:p w14:paraId="53A33779" w14:textId="784A618D" w:rsidR="0015544D" w:rsidRDefault="0006367B" w:rsidP="0006367B">
      <w:pPr>
        <w:rPr>
          <w:lang w:val="es-419" w:eastAsia="es-419"/>
        </w:rPr>
      </w:pPr>
      <w:r w:rsidRPr="0006367B">
        <w:rPr>
          <w:lang w:val="es-419" w:eastAsia="es-419"/>
        </w:rPr>
        <w:t xml:space="preserve">Ofrece una atención personalizada que agiliza y garantiza que </w:t>
      </w:r>
      <w:r w:rsidR="0015544D">
        <w:rPr>
          <w:lang w:val="es-419" w:eastAsia="es-419"/>
        </w:rPr>
        <w:t xml:space="preserve">el proyecto de sus clientes </w:t>
      </w:r>
      <w:r w:rsidRPr="0006367B">
        <w:rPr>
          <w:lang w:val="es-419" w:eastAsia="es-419"/>
        </w:rPr>
        <w:t>se realice con éxito.</w:t>
      </w:r>
    </w:p>
    <w:p w14:paraId="490005B5" w14:textId="1253B39C" w:rsidR="0006367B" w:rsidRDefault="0015544D" w:rsidP="0006367B">
      <w:pPr>
        <w:rPr>
          <w:lang w:val="es-419" w:eastAsia="es-419"/>
        </w:rPr>
      </w:pPr>
      <w:r>
        <w:rPr>
          <w:lang w:val="es-419" w:eastAsia="es-419"/>
        </w:rPr>
        <w:t>El cliente podrá</w:t>
      </w:r>
      <w:r w:rsidR="0006367B" w:rsidRPr="0006367B">
        <w:rPr>
          <w:lang w:val="es-419" w:eastAsia="es-419"/>
        </w:rPr>
        <w:t xml:space="preserve"> ver una variedad de promociones, en las cuales podrá ajustar sus necesidades.</w:t>
      </w:r>
      <w:r>
        <w:rPr>
          <w:lang w:val="es-419" w:eastAsia="es-419"/>
        </w:rPr>
        <w:t xml:space="preserve"> </w:t>
      </w:r>
      <w:r w:rsidR="0006367B" w:rsidRPr="0006367B">
        <w:rPr>
          <w:lang w:val="es-419" w:eastAsia="es-419"/>
        </w:rPr>
        <w:t xml:space="preserve">De igual manera todos </w:t>
      </w:r>
      <w:r>
        <w:rPr>
          <w:lang w:val="es-419" w:eastAsia="es-419"/>
        </w:rPr>
        <w:t>sus</w:t>
      </w:r>
      <w:r w:rsidR="0006367B" w:rsidRPr="0006367B">
        <w:rPr>
          <w:lang w:val="es-419" w:eastAsia="es-419"/>
        </w:rPr>
        <w:t xml:space="preserve"> planes han sido creadas con importancia para su economía sin variar en calidad.</w:t>
      </w:r>
    </w:p>
    <w:p w14:paraId="775DD9F5" w14:textId="271B8E4C" w:rsidR="0015544D" w:rsidRPr="0015544D" w:rsidRDefault="0015544D" w:rsidP="0015544D">
      <w:pPr>
        <w:rPr>
          <w:b/>
          <w:bCs/>
          <w:color w:val="000000"/>
          <w:sz w:val="2"/>
          <w:szCs w:val="2"/>
          <w:lang w:val="es-419" w:eastAsia="es-419"/>
        </w:rPr>
      </w:pPr>
      <w:r w:rsidRPr="0015544D">
        <w:rPr>
          <w:b/>
          <w:bCs/>
          <w:lang w:val="es-419" w:eastAsia="es-419"/>
        </w:rPr>
        <w:t>Misi</w:t>
      </w:r>
      <w:r w:rsidRPr="0015544D">
        <w:rPr>
          <w:rFonts w:ascii="Tahoma" w:hAnsi="Tahoma" w:cs="Tahoma"/>
          <w:b/>
          <w:bCs/>
          <w:lang w:val="es-419" w:eastAsia="es-419"/>
        </w:rPr>
        <w:t>ó</w:t>
      </w:r>
      <w:r w:rsidRPr="0015544D">
        <w:rPr>
          <w:b/>
          <w:bCs/>
          <w:lang w:val="es-419" w:eastAsia="es-419"/>
        </w:rPr>
        <w:t>n</w:t>
      </w:r>
      <w:r>
        <w:rPr>
          <w:b/>
          <w:bCs/>
          <w:lang w:val="es-419" w:eastAsia="es-419"/>
        </w:rPr>
        <w:t>:</w:t>
      </w:r>
    </w:p>
    <w:p w14:paraId="667F9379" w14:textId="32A773FE" w:rsidR="0015544D" w:rsidRPr="0015544D" w:rsidRDefault="0015544D" w:rsidP="0015544D">
      <w:pPr>
        <w:rPr>
          <w:color w:val="000000"/>
          <w:sz w:val="2"/>
          <w:szCs w:val="2"/>
          <w:lang w:val="es-419" w:eastAsia="es-419"/>
        </w:rPr>
      </w:pPr>
      <w:r w:rsidRPr="0015544D">
        <w:rPr>
          <w:sz w:val="26"/>
          <w:szCs w:val="26"/>
          <w:lang w:val="es-419" w:eastAsia="es-419"/>
        </w:rPr>
        <w:t xml:space="preserve">Ofrecer un servicio </w:t>
      </w:r>
      <w:r>
        <w:rPr>
          <w:rFonts w:ascii="Tahoma" w:hAnsi="Tahoma" w:cs="Tahoma"/>
          <w:sz w:val="26"/>
          <w:szCs w:val="26"/>
          <w:lang w:val="es-419" w:eastAsia="es-419"/>
        </w:rPr>
        <w:t>ú</w:t>
      </w:r>
      <w:r w:rsidRPr="0015544D">
        <w:rPr>
          <w:sz w:val="26"/>
          <w:szCs w:val="26"/>
          <w:lang w:val="es-419" w:eastAsia="es-419"/>
        </w:rPr>
        <w:t>nico y diferente, orientado a la completa satisfacci</w:t>
      </w:r>
      <w:r>
        <w:rPr>
          <w:rFonts w:ascii="Tahoma" w:hAnsi="Tahoma" w:cs="Tahoma"/>
          <w:sz w:val="26"/>
          <w:szCs w:val="26"/>
          <w:lang w:val="es-419" w:eastAsia="es-419"/>
        </w:rPr>
        <w:t>ó</w:t>
      </w:r>
      <w:r w:rsidRPr="0015544D">
        <w:rPr>
          <w:sz w:val="26"/>
          <w:szCs w:val="26"/>
          <w:lang w:val="es-419" w:eastAsia="es-419"/>
        </w:rPr>
        <w:t>n del cliente, ofreciendo as</w:t>
      </w:r>
      <w:r>
        <w:rPr>
          <w:rFonts w:ascii="Tahoma" w:hAnsi="Tahoma" w:cs="Tahoma"/>
          <w:sz w:val="26"/>
          <w:szCs w:val="26"/>
          <w:lang w:val="es-419" w:eastAsia="es-419"/>
        </w:rPr>
        <w:t>í</w:t>
      </w:r>
      <w:r w:rsidRPr="0015544D">
        <w:rPr>
          <w:sz w:val="26"/>
          <w:szCs w:val="26"/>
          <w:lang w:val="es-419" w:eastAsia="es-419"/>
        </w:rPr>
        <w:t xml:space="preserve"> lo mejor de nosotros mismos en cada proyecto.</w:t>
      </w:r>
    </w:p>
    <w:p w14:paraId="6AE13F31" w14:textId="3C242044" w:rsidR="0015544D" w:rsidRPr="0015544D" w:rsidRDefault="0015544D" w:rsidP="0015544D">
      <w:pPr>
        <w:rPr>
          <w:b/>
          <w:bCs/>
          <w:color w:val="000000"/>
          <w:sz w:val="2"/>
          <w:szCs w:val="2"/>
          <w:lang w:val="es-419" w:eastAsia="es-419"/>
        </w:rPr>
      </w:pPr>
      <w:r w:rsidRPr="0015544D">
        <w:rPr>
          <w:b/>
          <w:bCs/>
          <w:lang w:val="es-419" w:eastAsia="es-419"/>
        </w:rPr>
        <w:t>Visi</w:t>
      </w:r>
      <w:r w:rsidRPr="0015544D">
        <w:rPr>
          <w:rFonts w:ascii="Tahoma" w:hAnsi="Tahoma" w:cs="Tahoma"/>
          <w:b/>
          <w:bCs/>
          <w:lang w:val="es-419" w:eastAsia="es-419"/>
        </w:rPr>
        <w:t>ó</w:t>
      </w:r>
      <w:r w:rsidRPr="0015544D">
        <w:rPr>
          <w:b/>
          <w:bCs/>
          <w:lang w:val="es-419" w:eastAsia="es-419"/>
        </w:rPr>
        <w:t>n:</w:t>
      </w:r>
    </w:p>
    <w:p w14:paraId="5E421F21" w14:textId="229D40CC" w:rsidR="0015544D" w:rsidRPr="0015544D" w:rsidRDefault="0015544D" w:rsidP="0015544D">
      <w:pPr>
        <w:rPr>
          <w:color w:val="000000"/>
          <w:sz w:val="2"/>
          <w:szCs w:val="2"/>
          <w:lang w:val="es-419" w:eastAsia="es-419"/>
        </w:rPr>
      </w:pPr>
      <w:r w:rsidRPr="0015544D">
        <w:rPr>
          <w:sz w:val="26"/>
          <w:szCs w:val="26"/>
          <w:lang w:val="es-419" w:eastAsia="es-419"/>
        </w:rPr>
        <w:lastRenderedPageBreak/>
        <w:t>Posicionarnos e identificarnos a nivel regional e internacional, como una empresa l</w:t>
      </w:r>
      <w:r>
        <w:rPr>
          <w:rFonts w:ascii="Tahoma" w:hAnsi="Tahoma" w:cs="Tahoma"/>
          <w:sz w:val="26"/>
          <w:szCs w:val="26"/>
          <w:lang w:val="es-419" w:eastAsia="es-419"/>
        </w:rPr>
        <w:t>í</w:t>
      </w:r>
      <w:r w:rsidRPr="0015544D">
        <w:rPr>
          <w:sz w:val="26"/>
          <w:szCs w:val="26"/>
          <w:lang w:val="es-419" w:eastAsia="es-419"/>
        </w:rPr>
        <w:t>der en soluciones web, exponiendo las herramientas m</w:t>
      </w:r>
      <w:r>
        <w:rPr>
          <w:rFonts w:ascii="Tahoma" w:hAnsi="Tahoma" w:cs="Tahoma"/>
          <w:sz w:val="26"/>
          <w:szCs w:val="26"/>
          <w:lang w:val="es-419" w:eastAsia="es-419"/>
        </w:rPr>
        <w:t>á</w:t>
      </w:r>
      <w:r w:rsidRPr="0015544D">
        <w:rPr>
          <w:sz w:val="26"/>
          <w:szCs w:val="26"/>
          <w:lang w:val="es-419" w:eastAsia="es-419"/>
        </w:rPr>
        <w:t>s avanzadas en cada proyecto permaneciendo a la vanguardia</w:t>
      </w:r>
    </w:p>
    <w:p w14:paraId="4AC22B82" w14:textId="2C5BEA23" w:rsidR="0015544D" w:rsidRPr="0015544D" w:rsidRDefault="0015544D" w:rsidP="0015544D">
      <w:pPr>
        <w:rPr>
          <w:b/>
          <w:bCs/>
          <w:color w:val="000000"/>
          <w:sz w:val="2"/>
          <w:szCs w:val="2"/>
          <w:lang w:val="es-419" w:eastAsia="es-419"/>
        </w:rPr>
      </w:pPr>
      <w:r w:rsidRPr="0015544D">
        <w:rPr>
          <w:b/>
          <w:bCs/>
          <w:lang w:val="es-419" w:eastAsia="es-419"/>
        </w:rPr>
        <w:t>Objetivo:</w:t>
      </w:r>
    </w:p>
    <w:p w14:paraId="160C05E7" w14:textId="69E7D5E7" w:rsidR="0015544D" w:rsidRDefault="0015544D" w:rsidP="0015544D">
      <w:pPr>
        <w:rPr>
          <w:sz w:val="26"/>
          <w:szCs w:val="26"/>
          <w:lang w:val="es-419" w:eastAsia="es-419"/>
        </w:rPr>
      </w:pPr>
      <w:r w:rsidRPr="0015544D">
        <w:rPr>
          <w:sz w:val="26"/>
          <w:szCs w:val="26"/>
          <w:lang w:val="es-419" w:eastAsia="es-419"/>
        </w:rPr>
        <w:t>Sumar clientes, creando para ellos productos que cumplan con sus expectativas.</w:t>
      </w:r>
    </w:p>
    <w:p w14:paraId="13496B68" w14:textId="6FF1DA98" w:rsidR="0015544D" w:rsidRPr="0015544D" w:rsidRDefault="0015544D" w:rsidP="0015544D">
      <w:pPr>
        <w:rPr>
          <w:b/>
          <w:bCs/>
          <w:color w:val="000000"/>
          <w:sz w:val="2"/>
          <w:szCs w:val="2"/>
          <w:lang w:val="es-419" w:eastAsia="es-419"/>
        </w:rPr>
      </w:pPr>
      <w:r w:rsidRPr="0015544D">
        <w:rPr>
          <w:b/>
          <w:bCs/>
          <w:lang w:val="es-419" w:eastAsia="es-419"/>
        </w:rPr>
        <w:t>Valores:</w:t>
      </w:r>
    </w:p>
    <w:p w14:paraId="7319D5C1"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Amor al trabajo</w:t>
      </w:r>
    </w:p>
    <w:p w14:paraId="07B6CF39"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Trabajo</w:t>
      </w:r>
      <w:r>
        <w:rPr>
          <w:sz w:val="26"/>
          <w:szCs w:val="26"/>
          <w:lang w:val="es-419" w:eastAsia="es-419"/>
        </w:rPr>
        <w:t xml:space="preserve"> </w:t>
      </w:r>
      <w:r w:rsidRPr="0015544D">
        <w:rPr>
          <w:sz w:val="26"/>
          <w:szCs w:val="26"/>
          <w:lang w:val="es-419" w:eastAsia="es-419"/>
        </w:rPr>
        <w:t>en equipo</w:t>
      </w:r>
    </w:p>
    <w:p w14:paraId="410755A0"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Respeto por el cliente</w:t>
      </w:r>
    </w:p>
    <w:p w14:paraId="359AA5D7"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Honestidad e integridad</w:t>
      </w:r>
    </w:p>
    <w:p w14:paraId="6B82870C"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Transparencia</w:t>
      </w:r>
    </w:p>
    <w:p w14:paraId="4C312584" w14:textId="74C2CAFA" w:rsidR="0015544D" w:rsidRPr="0015544D" w:rsidRDefault="0015544D" w:rsidP="00F53C53">
      <w:pPr>
        <w:pStyle w:val="Prrafodelista"/>
        <w:numPr>
          <w:ilvl w:val="0"/>
          <w:numId w:val="12"/>
        </w:numPr>
        <w:rPr>
          <w:sz w:val="26"/>
          <w:szCs w:val="26"/>
          <w:lang w:val="es-419" w:eastAsia="es-419"/>
        </w:rPr>
      </w:pPr>
      <w:r w:rsidRPr="0015544D">
        <w:rPr>
          <w:sz w:val="26"/>
          <w:szCs w:val="26"/>
          <w:lang w:val="es-419" w:eastAsia="es-419"/>
        </w:rPr>
        <w:t>Responsabilidad</w:t>
      </w:r>
    </w:p>
    <w:p w14:paraId="643C34CF"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Compromiso</w:t>
      </w:r>
    </w:p>
    <w:p w14:paraId="34890B8D" w14:textId="500B800C" w:rsidR="0015544D" w:rsidRPr="0015544D" w:rsidRDefault="0015544D" w:rsidP="00F53C53">
      <w:pPr>
        <w:pStyle w:val="Prrafodelista"/>
        <w:numPr>
          <w:ilvl w:val="0"/>
          <w:numId w:val="12"/>
        </w:numPr>
        <w:rPr>
          <w:sz w:val="26"/>
          <w:szCs w:val="26"/>
          <w:lang w:val="es-419" w:eastAsia="es-419"/>
        </w:rPr>
      </w:pPr>
      <w:r w:rsidRPr="0015544D">
        <w:rPr>
          <w:sz w:val="26"/>
          <w:szCs w:val="26"/>
          <w:lang w:val="es-419" w:eastAsia="es-419"/>
        </w:rPr>
        <w:t>Mejoramiento continuo</w:t>
      </w:r>
    </w:p>
    <w:p w14:paraId="382024D6" w14:textId="4B7D5BF1" w:rsidR="0015544D" w:rsidRDefault="0015544D" w:rsidP="0006367B">
      <w:pPr>
        <w:rPr>
          <w:b/>
          <w:bCs/>
          <w:lang w:val="es-419" w:eastAsia="es-419"/>
        </w:rPr>
      </w:pPr>
      <w:r w:rsidRPr="0015544D">
        <w:rPr>
          <w:b/>
          <w:bCs/>
          <w:lang w:val="es-419" w:eastAsia="es-419"/>
        </w:rPr>
        <w:t>Servicios:</w:t>
      </w:r>
    </w:p>
    <w:p w14:paraId="233D020C" w14:textId="72A06C55" w:rsidR="0015544D" w:rsidRPr="0015544D" w:rsidRDefault="0015544D" w:rsidP="00F53C53">
      <w:pPr>
        <w:pStyle w:val="Prrafodelista"/>
        <w:numPr>
          <w:ilvl w:val="0"/>
          <w:numId w:val="11"/>
        </w:numPr>
        <w:rPr>
          <w:lang w:val="es-419" w:eastAsia="es-419"/>
        </w:rPr>
      </w:pPr>
      <w:r w:rsidRPr="0015544D">
        <w:rPr>
          <w:lang w:val="es-419" w:eastAsia="es-419"/>
        </w:rPr>
        <w:t>Diseño web</w:t>
      </w:r>
    </w:p>
    <w:p w14:paraId="0F68F770" w14:textId="2FC8EC07" w:rsidR="0015544D" w:rsidRPr="0015544D" w:rsidRDefault="0015544D" w:rsidP="00F53C53">
      <w:pPr>
        <w:pStyle w:val="Prrafodelista"/>
        <w:numPr>
          <w:ilvl w:val="0"/>
          <w:numId w:val="11"/>
        </w:numPr>
        <w:rPr>
          <w:lang w:val="es-419" w:eastAsia="es-419"/>
        </w:rPr>
      </w:pPr>
      <w:r w:rsidRPr="0015544D">
        <w:rPr>
          <w:lang w:val="es-419" w:eastAsia="es-419"/>
        </w:rPr>
        <w:t>Diseño grafico</w:t>
      </w:r>
    </w:p>
    <w:p w14:paraId="70AC278C" w14:textId="367DC74D" w:rsidR="0006367B" w:rsidRPr="0015544D" w:rsidRDefault="0015544D" w:rsidP="00F53C53">
      <w:pPr>
        <w:pStyle w:val="Prrafodelista"/>
        <w:numPr>
          <w:ilvl w:val="0"/>
          <w:numId w:val="11"/>
        </w:numPr>
        <w:rPr>
          <w:lang w:val="es-419" w:eastAsia="es-419"/>
        </w:rPr>
      </w:pPr>
      <w:r w:rsidRPr="0015544D">
        <w:rPr>
          <w:lang w:val="es-419" w:eastAsia="es-419"/>
        </w:rPr>
        <w:t>Cursos prácticos</w:t>
      </w:r>
    </w:p>
    <w:p w14:paraId="66661227" w14:textId="325A65A2" w:rsidR="00635D6F" w:rsidRDefault="0006367B" w:rsidP="0006367B">
      <w:pPr>
        <w:rPr>
          <w:b/>
          <w:bCs/>
        </w:rPr>
      </w:pPr>
      <w:r w:rsidRPr="0006367B">
        <w:rPr>
          <w:b/>
          <w:bCs/>
        </w:rPr>
        <w:t>SICOEM:</w:t>
      </w:r>
    </w:p>
    <w:p w14:paraId="50F9C939" w14:textId="16C5C31C" w:rsidR="009A2C29" w:rsidRDefault="009A2C29" w:rsidP="0006367B">
      <w:pPr>
        <w:rPr>
          <w:b/>
          <w:bCs/>
        </w:rPr>
      </w:pPr>
      <w:r w:rsidRPr="009A2C29">
        <w:drawing>
          <wp:inline distT="0" distB="0" distL="0" distR="0" wp14:anchorId="0872EFE2" wp14:editId="18A8976C">
            <wp:extent cx="1911293" cy="10858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48413" cy="1106939"/>
                    </a:xfrm>
                    <a:prstGeom prst="rect">
                      <a:avLst/>
                    </a:prstGeom>
                  </pic:spPr>
                </pic:pic>
              </a:graphicData>
            </a:graphic>
          </wp:inline>
        </w:drawing>
      </w:r>
    </w:p>
    <w:p w14:paraId="3BDAB77A" w14:textId="314AFAB6" w:rsidR="009A2C29" w:rsidRDefault="009A2C29" w:rsidP="009A2C29">
      <w:pPr>
        <w:pStyle w:val="Descripcin"/>
        <w:rPr>
          <w:b/>
          <w:bCs/>
        </w:rPr>
      </w:pPr>
      <w:bookmarkStart w:id="101" w:name="_Toc53680807"/>
      <w:r>
        <w:t xml:space="preserve">Ilustración </w:t>
      </w:r>
      <w:r>
        <w:fldChar w:fldCharType="begin"/>
      </w:r>
      <w:r>
        <w:instrText xml:space="preserve"> SEQ Ilustración \* ARABIC </w:instrText>
      </w:r>
      <w:r>
        <w:fldChar w:fldCharType="separate"/>
      </w:r>
      <w:r>
        <w:t>15</w:t>
      </w:r>
      <w:r>
        <w:fldChar w:fldCharType="end"/>
      </w:r>
      <w:r>
        <w:t>: Logo de SICOEM</w:t>
      </w:r>
      <w:bookmarkEnd w:id="101"/>
    </w:p>
    <w:p w14:paraId="54AE8365" w14:textId="3561BD11" w:rsidR="0015544D" w:rsidRDefault="0015544D" w:rsidP="0015544D">
      <w:pPr>
        <w:rPr>
          <w:color w:val="666666"/>
        </w:rPr>
      </w:pPr>
      <w:r>
        <w:rPr>
          <w:bdr w:val="none" w:sz="0" w:space="0" w:color="auto" w:frame="1"/>
        </w:rPr>
        <w:lastRenderedPageBreak/>
        <w:t xml:space="preserve">SICOEM </w:t>
      </w:r>
      <w:r w:rsidR="00075943">
        <w:rPr>
          <w:bdr w:val="none" w:sz="0" w:space="0" w:color="auto" w:frame="1"/>
        </w:rPr>
        <w:t>es una empresa que nace en el año 2014, con el objetivo de brindar soluciones tecnológicas innovadoras en el área de los sistemas de información, con la misión de optimizar e incrementar la productividad de las empresas, ya que los avances tecnológicos permiten acercar las diferentes áreas de la organización mediante los sistemas de información empresariales</w:t>
      </w:r>
      <w:r>
        <w:rPr>
          <w:bdr w:val="none" w:sz="0" w:space="0" w:color="auto" w:frame="1"/>
        </w:rPr>
        <w:t>.</w:t>
      </w:r>
    </w:p>
    <w:p w14:paraId="2E2A462A" w14:textId="014846E2" w:rsidR="0015544D" w:rsidRDefault="0015544D" w:rsidP="0015544D">
      <w:pPr>
        <w:rPr>
          <w:color w:val="666666"/>
        </w:rPr>
      </w:pPr>
      <w:r>
        <w:rPr>
          <w:bdr w:val="none" w:sz="0" w:space="0" w:color="auto" w:frame="1"/>
        </w:rPr>
        <w:t>Como Empresa facilit</w:t>
      </w:r>
      <w:r w:rsidR="00075943">
        <w:rPr>
          <w:bdr w:val="none" w:sz="0" w:space="0" w:color="auto" w:frame="1"/>
        </w:rPr>
        <w:t>a</w:t>
      </w:r>
      <w:r>
        <w:rPr>
          <w:bdr w:val="none" w:sz="0" w:space="0" w:color="auto" w:frame="1"/>
        </w:rPr>
        <w:t xml:space="preserve"> soluciones tecnológicas que satisfagan los </w:t>
      </w:r>
      <w:r w:rsidR="00075943">
        <w:rPr>
          <w:bdr w:val="none" w:sz="0" w:space="0" w:color="auto" w:frame="1"/>
        </w:rPr>
        <w:t xml:space="preserve">requerimientos </w:t>
      </w:r>
      <w:r>
        <w:rPr>
          <w:bdr w:val="none" w:sz="0" w:space="0" w:color="auto" w:frame="1"/>
        </w:rPr>
        <w:t xml:space="preserve">Empresariales de </w:t>
      </w:r>
      <w:r w:rsidR="00075943">
        <w:rPr>
          <w:bdr w:val="none" w:sz="0" w:space="0" w:color="auto" w:frame="1"/>
        </w:rPr>
        <w:t>su</w:t>
      </w:r>
      <w:r>
        <w:rPr>
          <w:bdr w:val="none" w:sz="0" w:space="0" w:color="auto" w:frame="1"/>
        </w:rPr>
        <w:t xml:space="preserve">s Clientes, poniendo en sus manos un </w:t>
      </w:r>
      <w:r w:rsidR="00075943">
        <w:rPr>
          <w:bdr w:val="none" w:sz="0" w:space="0" w:color="auto" w:frame="1"/>
        </w:rPr>
        <w:t xml:space="preserve">portafolio </w:t>
      </w:r>
      <w:r>
        <w:rPr>
          <w:bdr w:val="none" w:sz="0" w:space="0" w:color="auto" w:frame="1"/>
        </w:rPr>
        <w:t>de servicios que les permita tener control en tiempo real de lo que ocurre en departamentos: Administrativos, Producción, Marketing, Finanzas, Recursos Humanos, Informática, en fin, cualquier área de la institución que</w:t>
      </w:r>
      <w:r w:rsidR="00075943">
        <w:rPr>
          <w:bdr w:val="none" w:sz="0" w:space="0" w:color="auto" w:frame="1"/>
        </w:rPr>
        <w:t xml:space="preserve"> el</w:t>
      </w:r>
      <w:r>
        <w:rPr>
          <w:bdr w:val="none" w:sz="0" w:space="0" w:color="auto" w:frame="1"/>
        </w:rPr>
        <w:t xml:space="preserve"> </w:t>
      </w:r>
      <w:r w:rsidR="00075943">
        <w:rPr>
          <w:bdr w:val="none" w:sz="0" w:space="0" w:color="auto" w:frame="1"/>
        </w:rPr>
        <w:t xml:space="preserve">cliente </w:t>
      </w:r>
      <w:r>
        <w:rPr>
          <w:bdr w:val="none" w:sz="0" w:space="0" w:color="auto" w:frame="1"/>
        </w:rPr>
        <w:t>desee automatizar.</w:t>
      </w:r>
    </w:p>
    <w:p w14:paraId="58F3076A" w14:textId="4704E85E" w:rsidR="0006367B" w:rsidRDefault="0015544D" w:rsidP="0006367B">
      <w:pPr>
        <w:rPr>
          <w:bdr w:val="none" w:sz="0" w:space="0" w:color="auto" w:frame="1"/>
        </w:rPr>
      </w:pPr>
      <w:r>
        <w:rPr>
          <w:bdr w:val="none" w:sz="0" w:space="0" w:color="auto" w:frame="1"/>
        </w:rPr>
        <w:t xml:space="preserve">Como Organización </w:t>
      </w:r>
      <w:r w:rsidR="00075943">
        <w:rPr>
          <w:bdr w:val="none" w:sz="0" w:space="0" w:color="auto" w:frame="1"/>
        </w:rPr>
        <w:t>busca</w:t>
      </w:r>
      <w:r>
        <w:rPr>
          <w:bdr w:val="none" w:sz="0" w:space="0" w:color="auto" w:frame="1"/>
        </w:rPr>
        <w:t xml:space="preserve"> brindar </w:t>
      </w:r>
      <w:r w:rsidR="00075943">
        <w:rPr>
          <w:bdr w:val="none" w:sz="0" w:space="0" w:color="auto" w:frame="1"/>
        </w:rPr>
        <w:t xml:space="preserve">talento humano </w:t>
      </w:r>
      <w:r>
        <w:rPr>
          <w:bdr w:val="none" w:sz="0" w:space="0" w:color="auto" w:frame="1"/>
        </w:rPr>
        <w:t xml:space="preserve">calificado en las diferentes áreas que SICOEM atiende, por lo cual </w:t>
      </w:r>
      <w:r w:rsidR="00075943">
        <w:rPr>
          <w:bdr w:val="none" w:sz="0" w:space="0" w:color="auto" w:frame="1"/>
        </w:rPr>
        <w:t>sus</w:t>
      </w:r>
      <w:r>
        <w:rPr>
          <w:bdr w:val="none" w:sz="0" w:space="0" w:color="auto" w:frame="1"/>
        </w:rPr>
        <w:t xml:space="preserve"> Colaboradores están en constante actualización en diferentes tecnologías que </w:t>
      </w:r>
      <w:r w:rsidR="00075943">
        <w:rPr>
          <w:bdr w:val="none" w:sz="0" w:space="0" w:color="auto" w:frame="1"/>
        </w:rPr>
        <w:t>les</w:t>
      </w:r>
      <w:r>
        <w:rPr>
          <w:bdr w:val="none" w:sz="0" w:space="0" w:color="auto" w:frame="1"/>
        </w:rPr>
        <w:t xml:space="preserve"> permiten ofertar los mejores servicios </w:t>
      </w:r>
      <w:r w:rsidR="00075943">
        <w:rPr>
          <w:bdr w:val="none" w:sz="0" w:space="0" w:color="auto" w:frame="1"/>
        </w:rPr>
        <w:t xml:space="preserve">y </w:t>
      </w:r>
      <w:r>
        <w:rPr>
          <w:bdr w:val="none" w:sz="0" w:space="0" w:color="auto" w:frame="1"/>
        </w:rPr>
        <w:t>productos acorde a necesidades Empresariales.</w:t>
      </w:r>
    </w:p>
    <w:p w14:paraId="4B3758F5" w14:textId="1C7C3529" w:rsidR="00075943" w:rsidRPr="00075943" w:rsidRDefault="00075943" w:rsidP="00075943">
      <w:pPr>
        <w:rPr>
          <w:b/>
          <w:bCs/>
          <w:lang w:val="es-419" w:eastAsia="es-419"/>
        </w:rPr>
      </w:pPr>
      <w:r w:rsidRPr="00075943">
        <w:rPr>
          <w:b/>
          <w:bCs/>
          <w:bdr w:val="none" w:sz="0" w:space="0" w:color="auto" w:frame="1"/>
          <w:lang w:val="es-419" w:eastAsia="es-419"/>
        </w:rPr>
        <w:t>Misión:</w:t>
      </w:r>
    </w:p>
    <w:p w14:paraId="687F2936" w14:textId="6CED4C93" w:rsidR="00075943" w:rsidRPr="00075943" w:rsidRDefault="00075943" w:rsidP="00075943">
      <w:pPr>
        <w:rPr>
          <w:lang w:val="es-419" w:eastAsia="es-419"/>
        </w:rPr>
      </w:pPr>
      <w:r w:rsidRPr="00075943">
        <w:rPr>
          <w:bdr w:val="none" w:sz="0" w:space="0" w:color="auto" w:frame="1"/>
          <w:lang w:val="es-419" w:eastAsia="es-419"/>
        </w:rPr>
        <w:t>Desarrollar soluciones tecnológicas innovadoras, que permitan optimizar e incrementar la productividad de las empresas, cumpliendo con los estándares y requerimientos de calidad de nuestros clientes y mejora continua de nuestros servicios y productos.</w:t>
      </w:r>
    </w:p>
    <w:p w14:paraId="12934D0F" w14:textId="58DBD6CB" w:rsidR="00075943" w:rsidRPr="00075943" w:rsidRDefault="00075943" w:rsidP="00075943">
      <w:pPr>
        <w:rPr>
          <w:b/>
          <w:bCs/>
          <w:lang w:val="es-419" w:eastAsia="es-419"/>
        </w:rPr>
      </w:pPr>
      <w:r w:rsidRPr="00075943">
        <w:rPr>
          <w:b/>
          <w:bCs/>
          <w:bdr w:val="none" w:sz="0" w:space="0" w:color="auto" w:frame="1"/>
          <w:lang w:val="es-419" w:eastAsia="es-419"/>
        </w:rPr>
        <w:t>Visión:</w:t>
      </w:r>
    </w:p>
    <w:p w14:paraId="18E6E995" w14:textId="3A33BBC7" w:rsidR="00075943" w:rsidRDefault="00075943" w:rsidP="00075943">
      <w:pPr>
        <w:rPr>
          <w:lang w:val="es-419" w:eastAsia="es-419"/>
        </w:rPr>
      </w:pPr>
      <w:r w:rsidRPr="00075943">
        <w:rPr>
          <w:bdr w:val="none" w:sz="0" w:space="0" w:color="auto" w:frame="1"/>
          <w:lang w:val="es-419" w:eastAsia="es-419"/>
        </w:rPr>
        <w:t>Ser la empresa líder en el desarrollo de soluciones tecnológicas innovadoras.</w:t>
      </w:r>
    </w:p>
    <w:p w14:paraId="48ACE55A" w14:textId="0C3DCC2B" w:rsidR="00075943" w:rsidRPr="00075943" w:rsidRDefault="00075943" w:rsidP="00075943">
      <w:pPr>
        <w:rPr>
          <w:b/>
          <w:bCs/>
          <w:lang w:val="es-419" w:eastAsia="es-419"/>
        </w:rPr>
      </w:pPr>
      <w:r w:rsidRPr="00075943">
        <w:rPr>
          <w:b/>
          <w:bCs/>
          <w:bdr w:val="none" w:sz="0" w:space="0" w:color="auto" w:frame="1"/>
          <w:lang w:val="es-419" w:eastAsia="es-419"/>
        </w:rPr>
        <w:t>Valores:</w:t>
      </w:r>
    </w:p>
    <w:p w14:paraId="2BE776D4"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Cristianos</w:t>
      </w:r>
    </w:p>
    <w:p w14:paraId="69C66147" w14:textId="381A9546"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Éticos</w:t>
      </w:r>
    </w:p>
    <w:p w14:paraId="7A8EDED2"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Eficiencia</w:t>
      </w:r>
    </w:p>
    <w:p w14:paraId="56070C0F"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Responsabilidad</w:t>
      </w:r>
    </w:p>
    <w:p w14:paraId="67667955" w14:textId="3A7C66AC"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Trabajo colaborativo</w:t>
      </w:r>
    </w:p>
    <w:p w14:paraId="6149A292" w14:textId="0D96FD76"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Espíritu de superación</w:t>
      </w:r>
    </w:p>
    <w:p w14:paraId="60EE9C12"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lastRenderedPageBreak/>
        <w:t>Equidad</w:t>
      </w:r>
    </w:p>
    <w:p w14:paraId="22534507" w14:textId="66832E2E" w:rsidR="00075943" w:rsidRDefault="00075943" w:rsidP="0006367B">
      <w:pPr>
        <w:rPr>
          <w:b/>
          <w:bCs/>
        </w:rPr>
      </w:pPr>
      <w:r w:rsidRPr="00075943">
        <w:rPr>
          <w:b/>
          <w:bCs/>
        </w:rPr>
        <w:t>Servicios:</w:t>
      </w:r>
    </w:p>
    <w:p w14:paraId="518F7D9E" w14:textId="0BC57F1F" w:rsidR="00075943" w:rsidRDefault="00075943" w:rsidP="00F53C53">
      <w:pPr>
        <w:pStyle w:val="Prrafodelista"/>
        <w:numPr>
          <w:ilvl w:val="0"/>
          <w:numId w:val="14"/>
        </w:numPr>
      </w:pPr>
      <w:r>
        <w:t>Desarrollo de sistemas de información empresariales</w:t>
      </w:r>
    </w:p>
    <w:p w14:paraId="099207F9" w14:textId="094BB2EB" w:rsidR="00075943" w:rsidRDefault="00075943" w:rsidP="00F53C53">
      <w:pPr>
        <w:pStyle w:val="Prrafodelista"/>
        <w:numPr>
          <w:ilvl w:val="0"/>
          <w:numId w:val="14"/>
        </w:numPr>
      </w:pPr>
      <w:r>
        <w:t>Mantenimiento informático</w:t>
      </w:r>
    </w:p>
    <w:p w14:paraId="6FCDBEBE" w14:textId="531F3A04" w:rsidR="00075943" w:rsidRPr="00075943" w:rsidRDefault="00075943" w:rsidP="00F53C53">
      <w:pPr>
        <w:pStyle w:val="Prrafodelista"/>
        <w:numPr>
          <w:ilvl w:val="0"/>
          <w:numId w:val="14"/>
        </w:numPr>
      </w:pPr>
      <w:r>
        <w:t>Redes de computadoras</w:t>
      </w:r>
    </w:p>
    <w:p w14:paraId="3682608E" w14:textId="77777777" w:rsidR="00122202" w:rsidRPr="00122202" w:rsidRDefault="00122202" w:rsidP="00E015E9">
      <w:pPr>
        <w:pStyle w:val="Ttulo3"/>
        <w:rPr>
          <w:rFonts w:cs="Helvetica"/>
        </w:rPr>
      </w:pPr>
      <w:bookmarkStart w:id="102" w:name="_Toc53482499"/>
      <w:r w:rsidRPr="002144F6">
        <w:t>Análisis de demanda</w:t>
      </w:r>
      <w:bookmarkEnd w:id="102"/>
      <w:r w:rsidRPr="00122202">
        <w:rPr>
          <w:rFonts w:cs="Helvetica"/>
        </w:rPr>
        <w:t xml:space="preserve"> </w:t>
      </w:r>
    </w:p>
    <w:p w14:paraId="42BF0219" w14:textId="1C3E34EA" w:rsidR="00122202" w:rsidRDefault="00122202" w:rsidP="00E015E9">
      <w:r>
        <w:t>Según el estudio realizado con 67 de las 6,968 microempresas que hay en la ciudad de Estelí (</w:t>
      </w:r>
      <w:hyperlink r:id="rId30" w:history="1">
        <w:r w:rsidRPr="00B96608">
          <w:rPr>
            <w:rStyle w:val="Hipervnculo"/>
          </w:rPr>
          <w:t>https://www.inide.gob.ni/docs/CensoEconomico/InformesDept/Ceu2010Esteli/informeEsteli.pdf</w:t>
        </w:r>
      </w:hyperlink>
      <w:r>
        <w:t>) los consumidores de la empresa son las microempresas que están localizadas en la ciudad de Estelí y que están dispuestas a hacer uso del servicio. Las siguientes ilustraciones, muestran los resultados después de haberse realizado la encuesta.</w:t>
      </w:r>
    </w:p>
    <w:p w14:paraId="2C9C4096" w14:textId="49884F85" w:rsidR="004A5A41" w:rsidRDefault="00DE1235" w:rsidP="002116DC">
      <w:r>
        <w:t xml:space="preserve">A partir de los datos obtenidos en la encuesta, tomando en cuenta las </w:t>
      </w:r>
      <w:r w:rsidR="004C2F88">
        <w:fldChar w:fldCharType="begin"/>
      </w:r>
      <w:r w:rsidR="004C2F88">
        <w:instrText xml:space="preserve"> REF _Ref53667488 \h </w:instrText>
      </w:r>
      <w:r w:rsidR="004C2F88">
        <w:fldChar w:fldCharType="separate"/>
      </w:r>
      <w:r w:rsidR="004C2F88">
        <w:t>Tabla 1:</w:t>
      </w:r>
      <w:r w:rsidR="004C2F88" w:rsidRPr="00042B5B">
        <w:t>Periodo de adquisición</w:t>
      </w:r>
      <w:r w:rsidR="004C2F88" w:rsidRPr="00042B5B">
        <w:t xml:space="preserve"> </w:t>
      </w:r>
      <w:r w:rsidR="004C2F88" w:rsidRPr="00042B5B">
        <w:t>de servicios</w:t>
      </w:r>
      <w:r w:rsidR="004C2F88">
        <w:fldChar w:fldCharType="end"/>
      </w:r>
      <w:r w:rsidR="004C2F88">
        <w:t xml:space="preserve"> </w:t>
      </w:r>
      <w:r w:rsidR="00F50166">
        <w:t xml:space="preserve">y </w:t>
      </w:r>
      <w:r w:rsidR="004C2F88">
        <w:fldChar w:fldCharType="begin"/>
      </w:r>
      <w:r w:rsidR="004C2F88">
        <w:instrText xml:space="preserve"> REF _Ref53667532 \h </w:instrText>
      </w:r>
      <w:r w:rsidR="004C2F88">
        <w:fldChar w:fldCharType="separate"/>
      </w:r>
      <w:r w:rsidR="004C2F88">
        <w:t>Tabla 2: Precios de los servicios</w:t>
      </w:r>
      <w:r w:rsidR="004C2F88">
        <w:fldChar w:fldCharType="end"/>
      </w:r>
      <w:r w:rsidR="00F50166">
        <w:t xml:space="preserve">, e </w:t>
      </w:r>
      <w:r w:rsidR="004C2F88">
        <w:fldChar w:fldCharType="begin"/>
      </w:r>
      <w:r w:rsidR="004C2F88">
        <w:instrText xml:space="preserve"> REF _Ref53667554 \h </w:instrText>
      </w:r>
      <w:r w:rsidR="004C2F88">
        <w:fldChar w:fldCharType="separate"/>
      </w:r>
      <w:r w:rsidR="004C2F88">
        <w:t>Ilustración 9: Empresas interesadas en 3J Dev's</w:t>
      </w:r>
      <w:r w:rsidR="004C2F88">
        <w:fldChar w:fldCharType="end"/>
      </w:r>
      <w:r w:rsidR="004C2F88">
        <w:t xml:space="preserve"> </w:t>
      </w:r>
      <w:r>
        <w:t xml:space="preserve">de la misma, </w:t>
      </w:r>
      <w:r w:rsidR="004A5A41">
        <w:t>se hizo el analisis</w:t>
      </w:r>
      <w:r>
        <w:t xml:space="preserve"> y a partir </w:t>
      </w:r>
      <w:r w:rsidR="004A5A41">
        <w:t>de los</w:t>
      </w:r>
      <w:r>
        <w:t xml:space="preserve"> precios consultados</w:t>
      </w:r>
      <w:r w:rsidR="004A5A41">
        <w:t xml:space="preserve"> para cada uno de los servicios</w:t>
      </w:r>
      <w:r>
        <w:t xml:space="preserve">. Se obtuvo el siguiente resultado: </w:t>
      </w:r>
    </w:p>
    <w:p w14:paraId="1ED2FE2C" w14:textId="7659534E" w:rsidR="00786D43" w:rsidRDefault="00DE1235"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El consumo</w:t>
      </w:r>
      <w:r w:rsidR="00786D43">
        <w:t xml:space="preserve"> para el servicio de</w:t>
      </w:r>
      <w:r>
        <w:t xml:space="preserve"> </w:t>
      </w:r>
      <w:r w:rsidR="00786D43" w:rsidRPr="002116DC">
        <w:rPr>
          <w:rFonts w:eastAsia="Times New Roman"/>
          <w:noProof w:val="0"/>
          <w:color w:val="000000"/>
          <w:lang w:val="es-419" w:eastAsia="es-419"/>
        </w:rPr>
        <w:t>Manteniendo de pc (software y hardware) es de 11 por semestre</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7E2A5E0E" w14:textId="563D46E1" w:rsidR="00786D43" w:rsidRDefault="00786D43"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Mantenimiento de la red es de 11 por semestre</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7C2459AB" w14:textId="1337ED1A" w:rsidR="00786D43" w:rsidRDefault="00786D43"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Instalación de red es de 8 por año</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56DEE95D" w14:textId="1A38526A" w:rsidR="00786D43" w:rsidRDefault="00786D43"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008255E0" w:rsidRPr="002116DC">
        <w:rPr>
          <w:rFonts w:eastAsia="Times New Roman"/>
          <w:noProof w:val="0"/>
          <w:color w:val="000000"/>
          <w:lang w:val="es-419" w:eastAsia="es-419"/>
        </w:rPr>
        <w:t xml:space="preserve">Mantenimiento de sitios web o sistemas de escritorio </w:t>
      </w:r>
      <w:r w:rsidRPr="002116DC">
        <w:rPr>
          <w:rFonts w:eastAsia="Times New Roman"/>
          <w:noProof w:val="0"/>
          <w:color w:val="000000"/>
          <w:lang w:val="es-419" w:eastAsia="es-419"/>
        </w:rPr>
        <w:t xml:space="preserve">es de </w:t>
      </w:r>
      <w:r w:rsidR="008255E0" w:rsidRPr="002116DC">
        <w:rPr>
          <w:rFonts w:eastAsia="Times New Roman"/>
          <w:noProof w:val="0"/>
          <w:color w:val="000000"/>
          <w:lang w:val="es-419" w:eastAsia="es-419"/>
        </w:rPr>
        <w:t>11</w:t>
      </w:r>
      <w:r w:rsidRPr="002116DC">
        <w:rPr>
          <w:rFonts w:eastAsia="Times New Roman"/>
          <w:noProof w:val="0"/>
          <w:color w:val="000000"/>
          <w:lang w:val="es-419" w:eastAsia="es-419"/>
        </w:rPr>
        <w:t xml:space="preserve"> por </w:t>
      </w:r>
      <w:r w:rsidR="008255E0" w:rsidRPr="002116DC">
        <w:rPr>
          <w:rFonts w:eastAsia="Times New Roman"/>
          <w:noProof w:val="0"/>
          <w:color w:val="000000"/>
          <w:lang w:val="es-419" w:eastAsia="es-419"/>
        </w:rPr>
        <w:t>trimestre</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rsidR="004C2F88">
        <w:t>.</w:t>
      </w:r>
    </w:p>
    <w:p w14:paraId="215D4464" w14:textId="12157258" w:rsidR="008255E0" w:rsidRPr="008255E0"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Desarrollo de sistemas de información web</w:t>
      </w:r>
    </w:p>
    <w:p w14:paraId="37F77940" w14:textId="0B8C1730" w:rsidR="008255E0"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rsidRPr="002116DC">
        <w:rPr>
          <w:rFonts w:eastAsia="Times New Roman"/>
          <w:noProof w:val="0"/>
          <w:color w:val="000000"/>
          <w:lang w:val="es-419" w:eastAsia="es-419"/>
        </w:rPr>
        <w:lastRenderedPageBreak/>
        <w:t>es de 11 por año</w:t>
      </w:r>
      <w:r>
        <w:t xml:space="preserve">.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1938CCC2" w14:textId="0CFE3CE4" w:rsidR="008255E0"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Desarrollo de sistemas de información de escritorio es de 12  por año</w:t>
      </w:r>
      <w:r>
        <w:t xml:space="preserve">.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5499C3DA" w14:textId="3F29FC25" w:rsidR="002116DC"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Desarrollo de aplicaciones móviles es de 16  por año</w:t>
      </w:r>
      <w:r>
        <w:t xml:space="preserve">. </w:t>
      </w:r>
      <w:r w:rsidR="00295312">
        <w:fldChar w:fldCharType="begin"/>
      </w:r>
      <w:r w:rsidR="00295312">
        <w:instrText xml:space="preserve"> REF _Ref53667488 \h </w:instrText>
      </w:r>
      <w:r w:rsidR="00295312">
        <w:fldChar w:fldCharType="separate"/>
      </w:r>
      <w:r w:rsidR="00295312">
        <w:t>Tabla 1:</w:t>
      </w:r>
      <w:r w:rsidR="00295312" w:rsidRPr="00042B5B">
        <w:t>Periodo de adquisición de servicios</w:t>
      </w:r>
      <w:r w:rsidR="00295312">
        <w:fldChar w:fldCharType="end"/>
      </w:r>
      <w:r>
        <w:t xml:space="preserve">. </w:t>
      </w:r>
    </w:p>
    <w:p w14:paraId="75180179" w14:textId="7321C92E" w:rsidR="002116DC" w:rsidRDefault="002116DC" w:rsidP="002116DC">
      <w:pPr>
        <w:cnfStyle w:val="101000000000" w:firstRow="1" w:lastRow="0" w:firstColumn="1" w:lastColumn="0" w:oddVBand="0" w:evenVBand="0" w:oddHBand="0" w:evenHBand="0" w:firstRowFirstColumn="0" w:firstRowLastColumn="0" w:lastRowFirstColumn="0" w:lastRowLastColumn="0"/>
      </w:pPr>
      <w:r>
        <w:t xml:space="preserve">Los precios para cada servicio se detallan en la tabla </w:t>
      </w:r>
    </w:p>
    <w:p w14:paraId="27992248" w14:textId="16B082AA" w:rsidR="008255E0" w:rsidRDefault="008255E0" w:rsidP="002116DC">
      <w:pPr>
        <w:cnfStyle w:val="101000000000" w:firstRow="1" w:lastRow="0" w:firstColumn="1" w:lastColumn="0" w:oddVBand="0" w:evenVBand="0" w:oddHBand="0" w:evenHBand="0" w:firstRowFirstColumn="0" w:firstRowLastColumn="0" w:lastRowFirstColumn="0" w:lastRowLastColumn="0"/>
      </w:pPr>
      <w:r>
        <w:t>La aceptacion para todos los servicios será tomada en base al porcentaje de aceptacion general de la empresa el cual es del 92</w:t>
      </w:r>
      <w:r w:rsidR="00912F02">
        <w:t>%</w:t>
      </w:r>
      <w:r w:rsidR="005B2630">
        <w:t>.</w:t>
      </w:r>
    </w:p>
    <w:p w14:paraId="1980BE4A" w14:textId="7CD00781" w:rsidR="00DE1235" w:rsidRDefault="00DE1235" w:rsidP="002116DC">
      <w:r>
        <w:t>Al calcular la demanda potencial se toma como referencia el porcentaje de</w:t>
      </w:r>
      <w:r w:rsidR="002116DC">
        <w:t xml:space="preserve"> empresas que contratan servicios como los ofrecidos por la empresa 3J Dev</w:t>
      </w:r>
      <w:r w:rsidR="002116DC" w:rsidRPr="002116DC">
        <w:rPr>
          <w:lang w:val="es-419"/>
        </w:rPr>
        <w:t>’</w:t>
      </w:r>
      <w:r w:rsidR="002116DC">
        <w:rPr>
          <w:lang w:val="es-419"/>
        </w:rPr>
        <w:t>s</w:t>
      </w:r>
      <w:r>
        <w:t xml:space="preserve"> y la frecuencia de consumo</w:t>
      </w:r>
      <w:r w:rsidR="002116DC">
        <w:t xml:space="preserve"> varia de acuerdo al servicio</w:t>
      </w:r>
      <w:r>
        <w:t xml:space="preserve">, además del porcentaje de aceptación </w:t>
      </w:r>
      <w:r w:rsidR="002116DC">
        <w:t>general hacia la empresa de forma general como antes se menciona</w:t>
      </w:r>
      <w:r>
        <w:t xml:space="preserve"> obteniendo los siguientes resultados:</w:t>
      </w:r>
    </w:p>
    <w:p w14:paraId="53BCC9F6" w14:textId="77777777" w:rsidR="002116DC" w:rsidRDefault="002116DC" w:rsidP="002116DC"/>
    <w:p w14:paraId="3AEB8B05" w14:textId="37B816D5" w:rsidR="00122202" w:rsidRDefault="00546D5A" w:rsidP="00E015E9">
      <w:pPr>
        <w:pStyle w:val="Ttulo4"/>
      </w:pPr>
      <w:r>
        <w:t>D</w:t>
      </w:r>
      <w:bookmarkStart w:id="103" w:name="_Toc53482500"/>
      <w:r>
        <w:t>emanda potencial</w:t>
      </w:r>
      <w:bookmarkEnd w:id="103"/>
    </w:p>
    <w:p w14:paraId="2C50CD69" w14:textId="20ED9AD3" w:rsidR="00E0431D" w:rsidRPr="00E0431D" w:rsidRDefault="00E0431D" w:rsidP="00E0431D">
      <w:r>
        <w:t>Con el calculo de la demanda potencial la empresa 3J Dev</w:t>
      </w:r>
      <w:r w:rsidRPr="00E0431D">
        <w:rPr>
          <w:lang w:val="es-419"/>
        </w:rPr>
        <w:t>’</w:t>
      </w:r>
      <w:r>
        <w:rPr>
          <w:lang w:val="es-419"/>
        </w:rPr>
        <w:t xml:space="preserve">s </w:t>
      </w:r>
      <w:r w:rsidRPr="00E0431D">
        <w:rPr>
          <w:lang w:val="es-419"/>
        </w:rPr>
        <w:t>p</w:t>
      </w:r>
      <w:r>
        <w:rPr>
          <w:lang w:val="es-419"/>
        </w:rPr>
        <w:t>odr</w:t>
      </w:r>
      <w:r>
        <w:t>á tener una estimación matematica para conocer el numero de compradores potenciales de los servicios ofrecidos.</w:t>
      </w:r>
    </w:p>
    <w:p w14:paraId="5997199A" w14:textId="62C384A9" w:rsidR="00295312" w:rsidRPr="00295312" w:rsidRDefault="00295312" w:rsidP="00295312">
      <w:r w:rsidRPr="00295312">
        <w:rPr>
          <w:b/>
          <w:bCs/>
        </w:rPr>
        <w:t>Servicio:</w:t>
      </w:r>
      <w:r>
        <w:t xml:space="preserve"> </w:t>
      </w:r>
      <w:r>
        <w:rPr>
          <w:rFonts w:eastAsia="Times New Roman"/>
          <w:noProof w:val="0"/>
          <w:color w:val="000000"/>
          <w:lang w:val="es-419" w:eastAsia="es-419"/>
        </w:rPr>
        <w:t>Manteniendo de pc (software y hardware)</w:t>
      </w:r>
    </w:p>
    <w:p w14:paraId="4A157159" w14:textId="5C87EF58" w:rsidR="00295312" w:rsidRDefault="00295312" w:rsidP="00295312">
      <w:r>
        <w:t xml:space="preserve">n= </w:t>
      </w:r>
      <w:r w:rsidR="00912F02">
        <w:t>6,968</w:t>
      </w:r>
    </w:p>
    <w:p w14:paraId="62550E85" w14:textId="3F2E4DEE" w:rsidR="00295312" w:rsidRDefault="00295312" w:rsidP="00295312">
      <w:r>
        <w:t>p= $30.00</w:t>
      </w:r>
    </w:p>
    <w:p w14:paraId="6E708B02" w14:textId="0074D905" w:rsidR="00295312" w:rsidRPr="00295312" w:rsidRDefault="00295312" w:rsidP="00295312">
      <w:pPr>
        <w:rPr>
          <w:lang w:val="es-419"/>
        </w:rPr>
      </w:pPr>
      <w:r>
        <w:t>q=</w:t>
      </w:r>
      <w:r w:rsidRPr="00295312">
        <w:rPr>
          <w:lang w:val="es-419"/>
        </w:rPr>
        <w:t xml:space="preserve"> 11 por cada </w:t>
      </w:r>
      <w:r w:rsidR="005B2630">
        <w:rPr>
          <w:lang w:val="es-419"/>
        </w:rPr>
        <w:t>6</w:t>
      </w:r>
      <w:r w:rsidRPr="00295312">
        <w:rPr>
          <w:lang w:val="es-419"/>
        </w:rPr>
        <w:t xml:space="preserve"> meses</w:t>
      </w:r>
    </w:p>
    <w:p w14:paraId="59A5D422" w14:textId="7A8FC386" w:rsidR="00306206" w:rsidRPr="005B2630" w:rsidRDefault="00295312" w:rsidP="00E015E9">
      <m:oMathPara>
        <m:oMath>
          <m:r>
            <w:rPr>
              <w:rFonts w:ascii="Cambria Math" w:hAnsi="Cambria Math"/>
            </w:rPr>
            <m:t>Q=np=</m:t>
          </m:r>
          <m:d>
            <m:dPr>
              <m:ctrlPr>
                <w:rPr>
                  <w:rFonts w:ascii="Cambria Math" w:hAnsi="Cambria Math"/>
                  <w:i/>
                </w:rPr>
              </m:ctrlPr>
            </m:dPr>
            <m:e>
              <m: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m:t>
          </m:r>
          <m:r>
            <w:rPr>
              <w:rFonts w:ascii="Cambria Math" w:hAnsi="Cambria Math"/>
            </w:rPr>
            <m:t>/semestral</m:t>
          </m:r>
        </m:oMath>
      </m:oMathPara>
    </w:p>
    <w:p w14:paraId="46A2B161" w14:textId="358990BA" w:rsidR="005B2630" w:rsidRPr="00912F02" w:rsidRDefault="005B2630" w:rsidP="00E015E9">
      <w:pPr>
        <w:rPr>
          <w:lang w:val="es-419"/>
        </w:rPr>
      </w:pPr>
      <m:oMathPara>
        <m:oMath>
          <m:r>
            <w:rPr>
              <w:rFonts w:ascii="Cambria Math" w:hAnsi="Cambria Math"/>
            </w:rPr>
            <m:t>Potencial de demanda=Qp=</m:t>
          </m:r>
          <m:r>
            <w:rPr>
              <w:rFonts w:ascii="Cambria Math" w:hAnsi="Cambria Math"/>
            </w:rPr>
            <m:t>70,516</m:t>
          </m:r>
          <m:r>
            <w:rPr>
              <w:rFonts w:ascii="Cambria Math" w:hAnsi="Cambria Math"/>
            </w:rPr>
            <m:t>*$30=$</m:t>
          </m:r>
          <m:r>
            <w:rPr>
              <w:rFonts w:ascii="Cambria Math" w:hAnsi="Cambria Math"/>
            </w:rPr>
            <m:t>2,115,485</m:t>
          </m:r>
        </m:oMath>
      </m:oMathPara>
    </w:p>
    <w:p w14:paraId="1FBBEF7B" w14:textId="4A5A737D" w:rsidR="005B2630" w:rsidRPr="00295312" w:rsidRDefault="005B2630" w:rsidP="005B2630">
      <w:r w:rsidRPr="00295312">
        <w:rPr>
          <w:b/>
          <w:bCs/>
        </w:rPr>
        <w:t>Servicio:</w:t>
      </w:r>
      <w:r>
        <w:t xml:space="preserve"> </w:t>
      </w:r>
      <w:r>
        <w:rPr>
          <w:rFonts w:eastAsia="Times New Roman"/>
          <w:noProof w:val="0"/>
          <w:color w:val="000000"/>
          <w:lang w:val="es-419" w:eastAsia="es-419"/>
        </w:rPr>
        <w:t>Mantenimiento de la red</w:t>
      </w:r>
    </w:p>
    <w:p w14:paraId="5AFD4F1D" w14:textId="49A95211" w:rsidR="005B2630" w:rsidRDefault="005B2630" w:rsidP="005B2630">
      <w:r>
        <w:t>n=</w:t>
      </w:r>
      <w:r w:rsidR="00912F02">
        <w:t>6,968</w:t>
      </w:r>
    </w:p>
    <w:p w14:paraId="42D0FDF3" w14:textId="3A9CADEA" w:rsidR="005B2630" w:rsidRDefault="005B2630" w:rsidP="005B2630">
      <w:r>
        <w:lastRenderedPageBreak/>
        <w:t>p= $50.00</w:t>
      </w:r>
    </w:p>
    <w:p w14:paraId="66AB3B20" w14:textId="754253F1" w:rsidR="005B2630" w:rsidRPr="00295312" w:rsidRDefault="005B2630" w:rsidP="005B2630">
      <w:pPr>
        <w:rPr>
          <w:lang w:val="es-419"/>
        </w:rPr>
      </w:pPr>
      <w:r>
        <w:t>q=</w:t>
      </w:r>
      <w:r w:rsidRPr="00295312">
        <w:rPr>
          <w:lang w:val="es-419"/>
        </w:rPr>
        <w:t xml:space="preserve"> 11 por cada </w:t>
      </w:r>
      <w:r>
        <w:rPr>
          <w:lang w:val="es-419"/>
        </w:rPr>
        <w:t>6</w:t>
      </w:r>
      <w:r w:rsidRPr="00295312">
        <w:rPr>
          <w:lang w:val="es-419"/>
        </w:rPr>
        <w:t xml:space="preserve"> meses</w:t>
      </w:r>
    </w:p>
    <w:p w14:paraId="5DBD539C" w14:textId="4B17F002" w:rsidR="005B2630" w:rsidRPr="005B2630" w:rsidRDefault="005B2630" w:rsidP="005B2630">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m:t>
          </m:r>
          <m:r>
            <w:rPr>
              <w:rFonts w:ascii="Cambria Math" w:hAnsi="Cambria Math"/>
            </w:rPr>
            <m:t>/ semestral</m:t>
          </m:r>
        </m:oMath>
      </m:oMathPara>
    </w:p>
    <w:p w14:paraId="7537E793" w14:textId="34FDEAA2" w:rsidR="005B2630" w:rsidRPr="00B65E93" w:rsidRDefault="005B2630" w:rsidP="00E015E9">
      <m:oMathPara>
        <m:oMath>
          <m:r>
            <w:rPr>
              <w:rFonts w:ascii="Cambria Math" w:hAnsi="Cambria Math"/>
            </w:rPr>
            <m:t>Potencial de demanda=Qp=</m:t>
          </m:r>
          <m:r>
            <w:rPr>
              <w:rFonts w:ascii="Cambria Math" w:hAnsi="Cambria Math"/>
            </w:rPr>
            <m:t>70,516</m:t>
          </m:r>
          <m:r>
            <w:rPr>
              <w:rFonts w:ascii="Cambria Math" w:hAnsi="Cambria Math"/>
            </w:rPr>
            <m:t>*$50=$</m:t>
          </m:r>
          <m:r>
            <w:rPr>
              <w:rFonts w:ascii="Cambria Math" w:hAnsi="Cambria Math"/>
            </w:rPr>
            <m:t>3,252,808</m:t>
          </m:r>
        </m:oMath>
      </m:oMathPara>
    </w:p>
    <w:p w14:paraId="769D55C9" w14:textId="08E97056" w:rsidR="00B65E93" w:rsidRPr="00295312" w:rsidRDefault="00B65E93" w:rsidP="00B65E93">
      <w:r w:rsidRPr="00295312">
        <w:rPr>
          <w:b/>
          <w:bCs/>
        </w:rPr>
        <w:t>Servicio:</w:t>
      </w:r>
      <w:r>
        <w:t xml:space="preserve"> </w:t>
      </w:r>
      <w:r>
        <w:rPr>
          <w:rFonts w:eastAsia="Times New Roman"/>
          <w:noProof w:val="0"/>
          <w:color w:val="000000"/>
          <w:lang w:val="es-419" w:eastAsia="es-419"/>
        </w:rPr>
        <w:t>Instalación de red</w:t>
      </w:r>
    </w:p>
    <w:p w14:paraId="0CF10180" w14:textId="06023678" w:rsidR="00B65E93" w:rsidRDefault="00B65E93" w:rsidP="00B65E93">
      <w:r>
        <w:t xml:space="preserve">n= </w:t>
      </w:r>
      <w:r w:rsidR="00912F02">
        <w:t>6,968</w:t>
      </w:r>
    </w:p>
    <w:p w14:paraId="14D33A2F" w14:textId="31348B71" w:rsidR="00B65E93" w:rsidRDefault="00B65E93" w:rsidP="00B65E93">
      <w:r>
        <w:t>p= $100.00</w:t>
      </w:r>
    </w:p>
    <w:p w14:paraId="066BD6C6" w14:textId="6C98BF40" w:rsidR="00B65E93" w:rsidRPr="00B65E93" w:rsidRDefault="00B65E93" w:rsidP="00B65E93">
      <w:pPr>
        <w:rPr>
          <w:lang w:val="en-US"/>
        </w:rPr>
      </w:pPr>
      <w:r>
        <w:t>q=</w:t>
      </w:r>
      <w:r>
        <w:rPr>
          <w:lang w:val="es-419"/>
        </w:rPr>
        <w:t xml:space="preserve"> 8</w:t>
      </w:r>
      <w:r w:rsidRPr="00295312">
        <w:rPr>
          <w:lang w:val="es-419"/>
        </w:rPr>
        <w:t xml:space="preserve"> por cada </w:t>
      </w:r>
      <w:r>
        <w:rPr>
          <w:lang w:val="es-419"/>
        </w:rPr>
        <w:t>a</w:t>
      </w:r>
      <w:r>
        <w:t>ño</w:t>
      </w:r>
    </w:p>
    <w:p w14:paraId="721B1828" w14:textId="697BF0A9"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8=</m:t>
          </m:r>
          <m:r>
            <w:rPr>
              <w:rFonts w:ascii="Cambria Math" w:hAnsi="Cambria Math"/>
            </w:rPr>
            <m:t>51,284</m:t>
          </m:r>
          <m:r>
            <w:rPr>
              <w:rFonts w:ascii="Cambria Math" w:hAnsi="Cambria Math"/>
            </w:rPr>
            <m:t xml:space="preserve"> unidades/anual </m:t>
          </m:r>
        </m:oMath>
      </m:oMathPara>
    </w:p>
    <w:p w14:paraId="147AB982" w14:textId="49D072BD" w:rsidR="00B65E93" w:rsidRPr="005B2630" w:rsidRDefault="00B65E93" w:rsidP="00B65E93">
      <m:oMathPara>
        <m:oMath>
          <m:r>
            <w:rPr>
              <w:rFonts w:ascii="Cambria Math" w:hAnsi="Cambria Math"/>
            </w:rPr>
            <m:t>Potencial de demanda=Qp=</m:t>
          </m:r>
          <m:r>
            <w:rPr>
              <w:rFonts w:ascii="Cambria Math" w:hAnsi="Cambria Math"/>
            </w:rPr>
            <m:t>51,284</m:t>
          </m:r>
          <m:r>
            <w:rPr>
              <w:rFonts w:ascii="Cambria Math" w:hAnsi="Cambria Math"/>
            </w:rPr>
            <m:t>*$100=</m:t>
          </m:r>
          <m:r>
            <w:rPr>
              <w:rFonts w:ascii="Cambria Math" w:hAnsi="Cambria Math"/>
            </w:rPr>
            <m:t>5,128,448</m:t>
          </m:r>
        </m:oMath>
      </m:oMathPara>
    </w:p>
    <w:p w14:paraId="6FE39764" w14:textId="77777777" w:rsidR="00B65E93" w:rsidRDefault="00B65E93" w:rsidP="00B65E93">
      <w:pPr>
        <w:rPr>
          <w:rFonts w:eastAsia="Times New Roman"/>
          <w:noProof w:val="0"/>
          <w:color w:val="000000"/>
          <w:lang w:val="es-419" w:eastAsia="es-419"/>
        </w:rPr>
      </w:pPr>
      <w:r w:rsidRPr="00295312">
        <w:rPr>
          <w:b/>
          <w:bCs/>
        </w:rPr>
        <w:t>Servicio:</w:t>
      </w:r>
      <w:r>
        <w:t xml:space="preserve"> </w:t>
      </w:r>
      <w:r>
        <w:rPr>
          <w:rFonts w:eastAsia="Times New Roman"/>
          <w:noProof w:val="0"/>
          <w:color w:val="000000"/>
          <w:lang w:val="es-419" w:eastAsia="es-419"/>
        </w:rPr>
        <w:t>Mantenimiento de sitios web o sistemas de escritorio</w:t>
      </w:r>
    </w:p>
    <w:p w14:paraId="513B219D" w14:textId="0982A609" w:rsidR="00B65E93" w:rsidRDefault="00B65E93" w:rsidP="00B65E93">
      <w:r>
        <w:t xml:space="preserve">n= </w:t>
      </w:r>
      <w:r w:rsidR="0030262F">
        <w:t>6,968</w:t>
      </w:r>
    </w:p>
    <w:p w14:paraId="64855721" w14:textId="753C13BE" w:rsidR="00B65E93" w:rsidRDefault="00B65E93" w:rsidP="00B65E93">
      <w:r>
        <w:t>p= $300.00</w:t>
      </w:r>
    </w:p>
    <w:p w14:paraId="6A6C77AF" w14:textId="27DC9F94" w:rsidR="00B65E93" w:rsidRPr="00B65E93" w:rsidRDefault="00B65E93" w:rsidP="00B65E93">
      <w:pPr>
        <w:rPr>
          <w:lang w:val="es-419"/>
        </w:rPr>
      </w:pPr>
      <w:r>
        <w:t>q=</w:t>
      </w:r>
      <w:r>
        <w:rPr>
          <w:lang w:val="es-419"/>
        </w:rPr>
        <w:t xml:space="preserve"> 11</w:t>
      </w:r>
      <w:r w:rsidRPr="00295312">
        <w:rPr>
          <w:lang w:val="es-419"/>
        </w:rPr>
        <w:t xml:space="preserve"> por cada </w:t>
      </w:r>
      <w:r>
        <w:rPr>
          <w:lang w:val="es-419"/>
        </w:rPr>
        <w:t>trimestre</w:t>
      </w:r>
    </w:p>
    <w:p w14:paraId="5E386796" w14:textId="672541CC"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trimestral </m:t>
          </m:r>
        </m:oMath>
      </m:oMathPara>
    </w:p>
    <w:p w14:paraId="34EADEBA" w14:textId="501476D5" w:rsidR="00B65E93" w:rsidRPr="005B2630" w:rsidRDefault="00B65E93" w:rsidP="00B65E93">
      <m:oMathPara>
        <m:oMath>
          <m:r>
            <w:rPr>
              <w:rFonts w:ascii="Cambria Math" w:hAnsi="Cambria Math"/>
            </w:rPr>
            <m:t>Potencial de demanda=Qp=263*$300=$78,900</m:t>
          </m:r>
        </m:oMath>
      </m:oMathPara>
    </w:p>
    <w:p w14:paraId="5963F57F" w14:textId="77777777" w:rsidR="00B65E93" w:rsidRDefault="00B65E93" w:rsidP="00B65E93">
      <w:pPr>
        <w:rPr>
          <w:rFonts w:eastAsia="Times New Roman"/>
          <w:noProof w:val="0"/>
          <w:color w:val="000000"/>
          <w:lang w:val="es-419" w:eastAsia="es-419"/>
        </w:rPr>
      </w:pPr>
      <w:r w:rsidRPr="00295312">
        <w:rPr>
          <w:b/>
          <w:bCs/>
        </w:rPr>
        <w:t>Servicio:</w:t>
      </w:r>
      <w:r>
        <w:t xml:space="preserve"> </w:t>
      </w:r>
      <w:r w:rsidRPr="00B65E93">
        <w:rPr>
          <w:rFonts w:eastAsia="Times New Roman"/>
          <w:noProof w:val="0"/>
          <w:color w:val="000000"/>
          <w:lang w:val="es-419" w:eastAsia="es-419"/>
        </w:rPr>
        <w:t>Desarrollo de sistemas de información web</w:t>
      </w:r>
    </w:p>
    <w:p w14:paraId="5B8B5075" w14:textId="4BB81CDA" w:rsidR="00B65E93" w:rsidRDefault="00B65E93" w:rsidP="00B65E93">
      <w:r>
        <w:t xml:space="preserve">n= </w:t>
      </w:r>
      <w:r w:rsidR="0030262F">
        <w:t>6,968</w:t>
      </w:r>
    </w:p>
    <w:p w14:paraId="0A9A7891" w14:textId="0BD95F7F" w:rsidR="00B65E93" w:rsidRDefault="00B65E93" w:rsidP="00B65E93">
      <w:r>
        <w:t>p= $800.00</w:t>
      </w:r>
    </w:p>
    <w:p w14:paraId="631000E8" w14:textId="3AC16E56" w:rsidR="00B65E93" w:rsidRPr="00B65E93" w:rsidRDefault="00B65E93" w:rsidP="00B65E93">
      <w:r>
        <w:t>q=</w:t>
      </w:r>
      <w:r>
        <w:rPr>
          <w:lang w:val="es-419"/>
        </w:rPr>
        <w:t xml:space="preserve"> 11</w:t>
      </w:r>
      <w:r w:rsidRPr="00295312">
        <w:rPr>
          <w:lang w:val="es-419"/>
        </w:rPr>
        <w:t xml:space="preserve"> por cada </w:t>
      </w:r>
      <w:r>
        <w:rPr>
          <w:lang w:val="es-419"/>
        </w:rPr>
        <w:t>a</w:t>
      </w:r>
      <w:r>
        <w:t>ño</w:t>
      </w:r>
    </w:p>
    <w:p w14:paraId="77FFA0E4" w14:textId="35DDC239"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anual </m:t>
          </m:r>
        </m:oMath>
      </m:oMathPara>
    </w:p>
    <w:p w14:paraId="24CC3827" w14:textId="26FB8DF5" w:rsidR="00B65E93" w:rsidRPr="005B2630" w:rsidRDefault="00B65E93" w:rsidP="00B65E93">
      <m:oMathPara>
        <m:oMath>
          <m:r>
            <w:rPr>
              <w:rFonts w:ascii="Cambria Math" w:hAnsi="Cambria Math"/>
            </w:rPr>
            <m:t>Potencial de demanda=Qp=</m:t>
          </m:r>
          <m:r>
            <w:rPr>
              <w:rFonts w:ascii="Cambria Math" w:hAnsi="Cambria Math"/>
            </w:rPr>
            <m:t>70,516</m:t>
          </m:r>
          <m:r>
            <w:rPr>
              <w:rFonts w:ascii="Cambria Math" w:hAnsi="Cambria Math"/>
            </w:rPr>
            <m:t>*$</m:t>
          </m:r>
          <m:r>
            <w:rPr>
              <w:rFonts w:ascii="Cambria Math" w:hAnsi="Cambria Math"/>
            </w:rPr>
            <m:t>8</m:t>
          </m:r>
          <m:r>
            <w:rPr>
              <w:rFonts w:ascii="Cambria Math" w:hAnsi="Cambria Math"/>
            </w:rPr>
            <m:t>00=$</m:t>
          </m:r>
          <m:r>
            <w:rPr>
              <w:rFonts w:ascii="Cambria Math" w:hAnsi="Cambria Math"/>
            </w:rPr>
            <m:t>56,412,928</m:t>
          </m:r>
        </m:oMath>
      </m:oMathPara>
    </w:p>
    <w:p w14:paraId="41A57E03" w14:textId="7719915E" w:rsidR="00B65E93" w:rsidRDefault="00B65E93" w:rsidP="00B65E93">
      <w:pPr>
        <w:rPr>
          <w:rFonts w:eastAsia="Times New Roman"/>
          <w:noProof w:val="0"/>
          <w:color w:val="000000"/>
          <w:lang w:val="es-419" w:eastAsia="es-419"/>
        </w:rPr>
      </w:pPr>
      <w:r w:rsidRPr="00295312">
        <w:rPr>
          <w:b/>
          <w:bCs/>
        </w:rPr>
        <w:t>Servicio:</w:t>
      </w:r>
      <w:r>
        <w:t xml:space="preserve"> </w:t>
      </w:r>
      <w:r w:rsidRPr="00B65E93">
        <w:rPr>
          <w:rFonts w:eastAsia="Times New Roman"/>
          <w:noProof w:val="0"/>
          <w:color w:val="000000"/>
          <w:lang w:val="es-419" w:eastAsia="es-419"/>
        </w:rPr>
        <w:t>Desarrollo de sistemas de información de escritorio</w:t>
      </w:r>
    </w:p>
    <w:p w14:paraId="04E001B3" w14:textId="5B578A17" w:rsidR="00B65E93" w:rsidRDefault="00B65E93" w:rsidP="00B65E93">
      <w:r>
        <w:lastRenderedPageBreak/>
        <w:t xml:space="preserve">n= </w:t>
      </w:r>
      <w:r w:rsidR="0030262F">
        <w:t>6,968</w:t>
      </w:r>
    </w:p>
    <w:p w14:paraId="20ADE3E1" w14:textId="77777777" w:rsidR="00B65E93" w:rsidRDefault="00B65E93" w:rsidP="00B65E93">
      <w:r>
        <w:t>p= $700.00</w:t>
      </w:r>
    </w:p>
    <w:p w14:paraId="4A0BFCE3" w14:textId="7F262C0D" w:rsidR="00B65E93" w:rsidRPr="00B65E93" w:rsidRDefault="00B65E93" w:rsidP="00B65E93">
      <w:r>
        <w:t>q=</w:t>
      </w:r>
      <w:r>
        <w:rPr>
          <w:lang w:val="es-419"/>
        </w:rPr>
        <w:t xml:space="preserve"> 12</w:t>
      </w:r>
      <w:r w:rsidRPr="00295312">
        <w:rPr>
          <w:lang w:val="es-419"/>
        </w:rPr>
        <w:t xml:space="preserve"> por cada </w:t>
      </w:r>
      <w:r>
        <w:rPr>
          <w:lang w:val="es-419"/>
        </w:rPr>
        <w:t>a</w:t>
      </w:r>
      <w:r>
        <w:t>ño</w:t>
      </w:r>
    </w:p>
    <w:p w14:paraId="48F17B9D" w14:textId="05664E27"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2=</m:t>
          </m:r>
          <m:r>
            <w:rPr>
              <w:rFonts w:ascii="Cambria Math" w:hAnsi="Cambria Math"/>
            </w:rPr>
            <m:t>76,927</m:t>
          </m:r>
          <m:r>
            <w:rPr>
              <w:rFonts w:ascii="Cambria Math" w:hAnsi="Cambria Math"/>
            </w:rPr>
            <m:t xml:space="preserve"> unidades/anual </m:t>
          </m:r>
        </m:oMath>
      </m:oMathPara>
    </w:p>
    <w:p w14:paraId="73200621" w14:textId="48D487F3" w:rsidR="00B65E93" w:rsidRPr="005B2630" w:rsidRDefault="00B65E93" w:rsidP="00B65E93">
      <m:oMathPara>
        <m:oMath>
          <m:r>
            <w:rPr>
              <w:rFonts w:ascii="Cambria Math" w:hAnsi="Cambria Math"/>
            </w:rPr>
            <m:t>Potencial de demanda=Qp=</m:t>
          </m:r>
          <m:r>
            <w:rPr>
              <w:rFonts w:ascii="Cambria Math" w:hAnsi="Cambria Math"/>
            </w:rPr>
            <m:t>76,927</m:t>
          </m:r>
          <m:r>
            <w:rPr>
              <w:rFonts w:ascii="Cambria Math" w:hAnsi="Cambria Math"/>
            </w:rPr>
            <m:t>*$</m:t>
          </m:r>
          <m:r>
            <w:rPr>
              <w:rFonts w:ascii="Cambria Math" w:hAnsi="Cambria Math"/>
            </w:rPr>
            <m:t>7</m:t>
          </m:r>
          <m:r>
            <w:rPr>
              <w:rFonts w:ascii="Cambria Math" w:hAnsi="Cambria Math"/>
            </w:rPr>
            <m:t>00=$</m:t>
          </m:r>
          <m:r>
            <w:rPr>
              <w:rFonts w:ascii="Cambria Math" w:hAnsi="Cambria Math"/>
            </w:rPr>
            <m:t>53,848,704</m:t>
          </m:r>
        </m:oMath>
      </m:oMathPara>
    </w:p>
    <w:p w14:paraId="0625D6EA" w14:textId="77896A85" w:rsidR="00FC1F6F" w:rsidRDefault="00FC1F6F" w:rsidP="00FC1F6F">
      <w:pPr>
        <w:rPr>
          <w:rFonts w:eastAsia="Times New Roman"/>
          <w:noProof w:val="0"/>
          <w:color w:val="000000"/>
          <w:lang w:val="es-419" w:eastAsia="es-419"/>
        </w:rPr>
      </w:pPr>
      <w:r w:rsidRPr="00295312">
        <w:rPr>
          <w:b/>
          <w:bCs/>
        </w:rPr>
        <w:t>Servicio:</w:t>
      </w:r>
      <w:r>
        <w:t xml:space="preserve"> </w:t>
      </w:r>
      <w:r w:rsidRPr="00FC1F6F">
        <w:rPr>
          <w:rFonts w:eastAsia="Times New Roman"/>
          <w:noProof w:val="0"/>
          <w:color w:val="000000"/>
          <w:lang w:val="es-419" w:eastAsia="es-419"/>
        </w:rPr>
        <w:t>Desarrollo de aplicaciones móviles</w:t>
      </w:r>
    </w:p>
    <w:p w14:paraId="74B27418" w14:textId="1D0DB2C3" w:rsidR="00FC1F6F" w:rsidRDefault="00FC1F6F" w:rsidP="00FC1F6F">
      <w:r>
        <w:t xml:space="preserve">n= </w:t>
      </w:r>
      <w:r w:rsidR="0030262F">
        <w:t>6,968</w:t>
      </w:r>
    </w:p>
    <w:p w14:paraId="7D1CB98C" w14:textId="6CA8F18B" w:rsidR="00FC1F6F" w:rsidRDefault="00FC1F6F" w:rsidP="00FC1F6F">
      <w:r>
        <w:t>p= $</w:t>
      </w:r>
      <w:r w:rsidR="0030262F">
        <w:t>6</w:t>
      </w:r>
      <w:r>
        <w:t>00.00</w:t>
      </w:r>
    </w:p>
    <w:p w14:paraId="52072160" w14:textId="53C135B0" w:rsidR="00FC1F6F" w:rsidRPr="00B65E93" w:rsidRDefault="00FC1F6F" w:rsidP="00FC1F6F">
      <w:r>
        <w:t>q=</w:t>
      </w:r>
      <w:r>
        <w:rPr>
          <w:lang w:val="es-419"/>
        </w:rPr>
        <w:t xml:space="preserve"> 1</w:t>
      </w:r>
      <w:r w:rsidR="0030262F">
        <w:rPr>
          <w:lang w:val="es-419"/>
        </w:rPr>
        <w:t>6</w:t>
      </w:r>
      <w:r w:rsidRPr="00295312">
        <w:rPr>
          <w:lang w:val="es-419"/>
        </w:rPr>
        <w:t xml:space="preserve"> por cada </w:t>
      </w:r>
      <w:r>
        <w:rPr>
          <w:lang w:val="es-419"/>
        </w:rPr>
        <w:t>a</w:t>
      </w:r>
      <w:r>
        <w:t>ño</w:t>
      </w:r>
    </w:p>
    <w:p w14:paraId="769840E7" w14:textId="0D58ADE2" w:rsidR="00FC1F6F" w:rsidRPr="005B2630" w:rsidRDefault="00FC1F6F" w:rsidP="00FC1F6F">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m:t>
          </m:r>
          <m:r>
            <w:rPr>
              <w:rFonts w:ascii="Cambria Math" w:hAnsi="Cambria Math"/>
            </w:rPr>
            <m:t>6</m:t>
          </m:r>
          <m:r>
            <w:rPr>
              <w:rFonts w:ascii="Cambria Math" w:hAnsi="Cambria Math"/>
            </w:rPr>
            <m:t>=</m:t>
          </m:r>
          <m:r>
            <w:rPr>
              <w:rFonts w:ascii="Cambria Math" w:hAnsi="Cambria Math"/>
            </w:rPr>
            <m:t>102,569</m:t>
          </m:r>
          <m:r>
            <w:rPr>
              <w:rFonts w:ascii="Cambria Math" w:hAnsi="Cambria Math"/>
            </w:rPr>
            <m:t xml:space="preserve"> unidades/anual </m:t>
          </m:r>
        </m:oMath>
      </m:oMathPara>
    </w:p>
    <w:p w14:paraId="49FEE6BD" w14:textId="5BB26053" w:rsidR="00FC1F6F" w:rsidRPr="005B2630" w:rsidRDefault="00FC1F6F" w:rsidP="00FC1F6F">
      <m:oMathPara>
        <m:oMath>
          <m:r>
            <w:rPr>
              <w:rFonts w:ascii="Cambria Math" w:hAnsi="Cambria Math"/>
            </w:rPr>
            <m:t>Potencial de demanda=Qp=</m:t>
          </m:r>
          <m:r>
            <w:rPr>
              <w:rFonts w:ascii="Cambria Math" w:hAnsi="Cambria Math"/>
            </w:rPr>
            <m:t>102,569</m:t>
          </m:r>
          <m:r>
            <w:rPr>
              <w:rFonts w:ascii="Cambria Math" w:hAnsi="Cambria Math"/>
            </w:rPr>
            <m:t>*$600=$</m:t>
          </m:r>
          <m:r>
            <w:rPr>
              <w:rFonts w:ascii="Cambria Math" w:hAnsi="Cambria Math"/>
            </w:rPr>
            <m:t>61,541,376</m:t>
          </m:r>
        </m:oMath>
      </m:oMathPara>
    </w:p>
    <w:p w14:paraId="647EFC2E" w14:textId="77777777" w:rsidR="00B65E93" w:rsidRPr="005B2630" w:rsidRDefault="00B65E93" w:rsidP="00E015E9"/>
    <w:p w14:paraId="4F88E51D" w14:textId="5FEA39CB" w:rsidR="005B2630" w:rsidRPr="00306206" w:rsidRDefault="005B2630" w:rsidP="00E015E9">
      <w:r>
        <w:t>Al calcular la demanda potencial de cada uno de los servicios se observan buenos ingresos para la empresa</w:t>
      </w:r>
      <w:r w:rsidR="00E0431D">
        <w:t>, obtienendo una demanda potencial muy satisfactoria por cada servicio ofrecido.</w:t>
      </w:r>
    </w:p>
    <w:p w14:paraId="5C926488" w14:textId="348A2326" w:rsidR="00546D5A" w:rsidRDefault="00546D5A" w:rsidP="00E015E9">
      <w:pPr>
        <w:pStyle w:val="Ttulo4"/>
      </w:pPr>
      <w:bookmarkStart w:id="104" w:name="_Toc53482501"/>
      <w:r>
        <w:t>Demanda real</w:t>
      </w:r>
      <w:bookmarkEnd w:id="104"/>
    </w:p>
    <w:p w14:paraId="4EB38538" w14:textId="62E6BDBA" w:rsidR="00D21A6A" w:rsidRDefault="00D21A6A" w:rsidP="00D21A6A">
      <w:r>
        <w:t xml:space="preserve">Para calcular la demanda real se utilizó la siguiente tabla: </w:t>
      </w:r>
    </w:p>
    <w:p w14:paraId="49097D29" w14:textId="5B7ACC24" w:rsidR="00E0431D" w:rsidRDefault="00E0431D" w:rsidP="00E0431D">
      <w:pPr>
        <w:pStyle w:val="Descripcin"/>
      </w:pPr>
      <w:bookmarkStart w:id="105" w:name="_Toc53680670"/>
      <w:r>
        <w:t xml:space="preserve">Tabla </w:t>
      </w:r>
      <w:r>
        <w:fldChar w:fldCharType="begin"/>
      </w:r>
      <w:r>
        <w:instrText xml:space="preserve"> SEQ Tabla \* ARABIC </w:instrText>
      </w:r>
      <w:r>
        <w:fldChar w:fldCharType="separate"/>
      </w:r>
      <w:r>
        <w:t>3</w:t>
      </w:r>
      <w:r>
        <w:fldChar w:fldCharType="end"/>
      </w:r>
      <w:r>
        <w:t>: Participación del mercado</w:t>
      </w:r>
      <w:bookmarkEnd w:id="105"/>
    </w:p>
    <w:tbl>
      <w:tblPr>
        <w:tblStyle w:val="Tabladelista6concolores"/>
        <w:tblW w:w="0" w:type="auto"/>
        <w:tblLayout w:type="fixed"/>
        <w:tblLook w:val="04A0" w:firstRow="1" w:lastRow="0" w:firstColumn="1" w:lastColumn="0" w:noHBand="0" w:noVBand="1"/>
      </w:tblPr>
      <w:tblGrid>
        <w:gridCol w:w="670"/>
        <w:gridCol w:w="1937"/>
        <w:gridCol w:w="1790"/>
        <w:gridCol w:w="1741"/>
        <w:gridCol w:w="1743"/>
      </w:tblGrid>
      <w:tr w:rsidR="00166B46" w14:paraId="0269675E" w14:textId="77777777" w:rsidTr="00E043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09DBD9A8" w14:textId="1FEE7E6F" w:rsidR="00D21A6A" w:rsidRDefault="00166B46" w:rsidP="00E0431D">
            <w:pPr>
              <w:jc w:val="left"/>
            </w:pPr>
            <w:r>
              <w:t>No</w:t>
            </w:r>
          </w:p>
        </w:tc>
        <w:tc>
          <w:tcPr>
            <w:tcW w:w="1937" w:type="dxa"/>
            <w:vAlign w:val="center"/>
          </w:tcPr>
          <w:p w14:paraId="5239CAF0" w14:textId="1CED1EAC"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Qué tan grandes son tus competidores?</w:t>
            </w:r>
          </w:p>
        </w:tc>
        <w:tc>
          <w:tcPr>
            <w:tcW w:w="1790" w:type="dxa"/>
            <w:vAlign w:val="center"/>
          </w:tcPr>
          <w:p w14:paraId="0E2B28EA" w14:textId="2A66D408"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Qué tantos competidores tienen?</w:t>
            </w:r>
          </w:p>
        </w:tc>
        <w:tc>
          <w:tcPr>
            <w:tcW w:w="1741" w:type="dxa"/>
            <w:vAlign w:val="center"/>
          </w:tcPr>
          <w:p w14:paraId="28CD56AD" w14:textId="45AD0F9E"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Qué tan similares son sus productos a los tuyos?</w:t>
            </w:r>
          </w:p>
        </w:tc>
        <w:tc>
          <w:tcPr>
            <w:tcW w:w="1743" w:type="dxa"/>
            <w:vAlign w:val="center"/>
          </w:tcPr>
          <w:p w14:paraId="6882F121" w14:textId="1B752684"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Cuál parece ser su porcentaje?</w:t>
            </w:r>
          </w:p>
        </w:tc>
      </w:tr>
      <w:tr w:rsidR="00166B46" w14:paraId="3EF12B0E"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20AF359A" w14:textId="3173F5EA" w:rsidR="00D21A6A" w:rsidRPr="00E0431D" w:rsidRDefault="00166B46" w:rsidP="00E0431D">
            <w:pPr>
              <w:jc w:val="left"/>
              <w:rPr>
                <w:b w:val="0"/>
                <w:bCs w:val="0"/>
              </w:rPr>
            </w:pPr>
            <w:r w:rsidRPr="00E0431D">
              <w:rPr>
                <w:b w:val="0"/>
                <w:bCs w:val="0"/>
              </w:rPr>
              <w:t>1</w:t>
            </w:r>
          </w:p>
        </w:tc>
        <w:tc>
          <w:tcPr>
            <w:tcW w:w="1937" w:type="dxa"/>
            <w:vAlign w:val="center"/>
          </w:tcPr>
          <w:p w14:paraId="7CA80E1D" w14:textId="49D7A3B7"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Grandes</w:t>
            </w:r>
          </w:p>
        </w:tc>
        <w:tc>
          <w:tcPr>
            <w:tcW w:w="1790" w:type="dxa"/>
            <w:vAlign w:val="center"/>
          </w:tcPr>
          <w:p w14:paraId="56327614" w14:textId="3920B0DE"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Muchos</w:t>
            </w:r>
          </w:p>
        </w:tc>
        <w:tc>
          <w:tcPr>
            <w:tcW w:w="1741" w:type="dxa"/>
            <w:vAlign w:val="center"/>
          </w:tcPr>
          <w:p w14:paraId="68E8CDBB" w14:textId="59E92E10"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4629716D" w14:textId="045A86BF"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0-0.5%</w:t>
            </w:r>
          </w:p>
        </w:tc>
      </w:tr>
      <w:tr w:rsidR="00166B46" w14:paraId="6DDECB59"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450D845D" w14:textId="48ADD4D8" w:rsidR="00D21A6A" w:rsidRPr="00E0431D" w:rsidRDefault="00166B46" w:rsidP="00E0431D">
            <w:pPr>
              <w:jc w:val="left"/>
              <w:rPr>
                <w:b w:val="0"/>
                <w:bCs w:val="0"/>
              </w:rPr>
            </w:pPr>
            <w:r w:rsidRPr="00E0431D">
              <w:rPr>
                <w:b w:val="0"/>
                <w:bCs w:val="0"/>
              </w:rPr>
              <w:t>2</w:t>
            </w:r>
          </w:p>
        </w:tc>
        <w:tc>
          <w:tcPr>
            <w:tcW w:w="1937" w:type="dxa"/>
            <w:vAlign w:val="center"/>
          </w:tcPr>
          <w:p w14:paraId="329BBA2E" w14:textId="35049A44"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Grandes</w:t>
            </w:r>
          </w:p>
        </w:tc>
        <w:tc>
          <w:tcPr>
            <w:tcW w:w="1790" w:type="dxa"/>
            <w:vAlign w:val="center"/>
          </w:tcPr>
          <w:p w14:paraId="1B423AC0" w14:textId="15F30214"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Algunos</w:t>
            </w:r>
          </w:p>
        </w:tc>
        <w:tc>
          <w:tcPr>
            <w:tcW w:w="1741" w:type="dxa"/>
            <w:vAlign w:val="center"/>
          </w:tcPr>
          <w:p w14:paraId="56D48887" w14:textId="12D346D9"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Similares</w:t>
            </w:r>
          </w:p>
        </w:tc>
        <w:tc>
          <w:tcPr>
            <w:tcW w:w="1743" w:type="dxa"/>
            <w:vAlign w:val="center"/>
          </w:tcPr>
          <w:p w14:paraId="32868666" w14:textId="09F5E79D"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0-0.5%</w:t>
            </w:r>
          </w:p>
        </w:tc>
      </w:tr>
      <w:tr w:rsidR="00166B46" w14:paraId="5F48F32D"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172BFC70" w14:textId="4FCB3D35" w:rsidR="00D21A6A" w:rsidRPr="00E0431D" w:rsidRDefault="00166B46" w:rsidP="00E0431D">
            <w:pPr>
              <w:jc w:val="left"/>
              <w:rPr>
                <w:b w:val="0"/>
                <w:bCs w:val="0"/>
              </w:rPr>
            </w:pPr>
            <w:r w:rsidRPr="00E0431D">
              <w:rPr>
                <w:b w:val="0"/>
                <w:bCs w:val="0"/>
              </w:rPr>
              <w:lastRenderedPageBreak/>
              <w:t>3</w:t>
            </w:r>
          </w:p>
        </w:tc>
        <w:tc>
          <w:tcPr>
            <w:tcW w:w="1937" w:type="dxa"/>
            <w:vAlign w:val="center"/>
          </w:tcPr>
          <w:p w14:paraId="0D8005C5" w14:textId="6DBCDD4C"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Grandes</w:t>
            </w:r>
          </w:p>
        </w:tc>
        <w:tc>
          <w:tcPr>
            <w:tcW w:w="1790" w:type="dxa"/>
            <w:vAlign w:val="center"/>
          </w:tcPr>
          <w:p w14:paraId="036A0912" w14:textId="434E1DCF"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Uno</w:t>
            </w:r>
          </w:p>
        </w:tc>
        <w:tc>
          <w:tcPr>
            <w:tcW w:w="1741" w:type="dxa"/>
            <w:vAlign w:val="center"/>
          </w:tcPr>
          <w:p w14:paraId="15EABB5A" w14:textId="388743E4"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69222DEE" w14:textId="24656F48"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0.5%-5%</w:t>
            </w:r>
          </w:p>
        </w:tc>
      </w:tr>
      <w:tr w:rsidR="00166B46" w14:paraId="666B61DD"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0CA5FEE3" w14:textId="42F7F2D2" w:rsidR="00D21A6A" w:rsidRPr="00E0431D" w:rsidRDefault="00166B46" w:rsidP="00E0431D">
            <w:pPr>
              <w:jc w:val="left"/>
              <w:rPr>
                <w:b w:val="0"/>
                <w:bCs w:val="0"/>
              </w:rPr>
            </w:pPr>
            <w:r w:rsidRPr="00E0431D">
              <w:rPr>
                <w:b w:val="0"/>
                <w:bCs w:val="0"/>
              </w:rPr>
              <w:t>4</w:t>
            </w:r>
          </w:p>
        </w:tc>
        <w:tc>
          <w:tcPr>
            <w:tcW w:w="1937" w:type="dxa"/>
            <w:vAlign w:val="center"/>
          </w:tcPr>
          <w:p w14:paraId="572FEF67" w14:textId="6A7C3CD3"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Grandes</w:t>
            </w:r>
          </w:p>
        </w:tc>
        <w:tc>
          <w:tcPr>
            <w:tcW w:w="1790" w:type="dxa"/>
            <w:vAlign w:val="center"/>
          </w:tcPr>
          <w:p w14:paraId="6500314F" w14:textId="562FA398"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Muchos</w:t>
            </w:r>
          </w:p>
        </w:tc>
        <w:tc>
          <w:tcPr>
            <w:tcW w:w="1741" w:type="dxa"/>
            <w:vAlign w:val="center"/>
          </w:tcPr>
          <w:p w14:paraId="53709D4F" w14:textId="27D28407"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224FB1F9" w14:textId="174DB6C1"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0.5%-5%</w:t>
            </w:r>
          </w:p>
        </w:tc>
      </w:tr>
      <w:tr w:rsidR="00166B46" w14:paraId="068FA25E"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40965545" w14:textId="3D2B3097" w:rsidR="00D21A6A" w:rsidRPr="00E0431D" w:rsidRDefault="00166B46" w:rsidP="00E0431D">
            <w:pPr>
              <w:jc w:val="left"/>
              <w:rPr>
                <w:b w:val="0"/>
                <w:bCs w:val="0"/>
              </w:rPr>
            </w:pPr>
            <w:r w:rsidRPr="00E0431D">
              <w:rPr>
                <w:b w:val="0"/>
                <w:bCs w:val="0"/>
              </w:rPr>
              <w:t>5</w:t>
            </w:r>
          </w:p>
        </w:tc>
        <w:tc>
          <w:tcPr>
            <w:tcW w:w="1937" w:type="dxa"/>
            <w:vAlign w:val="center"/>
          </w:tcPr>
          <w:p w14:paraId="625206D0" w14:textId="4498386E"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Grandes</w:t>
            </w:r>
          </w:p>
        </w:tc>
        <w:tc>
          <w:tcPr>
            <w:tcW w:w="1790" w:type="dxa"/>
            <w:vAlign w:val="center"/>
          </w:tcPr>
          <w:p w14:paraId="7FDC5617" w14:textId="06597CE9"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Algunos</w:t>
            </w:r>
          </w:p>
        </w:tc>
        <w:tc>
          <w:tcPr>
            <w:tcW w:w="1741" w:type="dxa"/>
            <w:vAlign w:val="center"/>
          </w:tcPr>
          <w:p w14:paraId="42DFAC36" w14:textId="3C557508"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Diferentes</w:t>
            </w:r>
          </w:p>
        </w:tc>
        <w:tc>
          <w:tcPr>
            <w:tcW w:w="1743" w:type="dxa"/>
            <w:vAlign w:val="center"/>
          </w:tcPr>
          <w:p w14:paraId="19DE7733" w14:textId="6EFAB054"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0.5%-5%</w:t>
            </w:r>
          </w:p>
        </w:tc>
      </w:tr>
      <w:tr w:rsidR="00166B46" w14:paraId="20B55CC5"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4F54A486" w14:textId="3CF3E394" w:rsidR="00D21A6A" w:rsidRPr="00E0431D" w:rsidRDefault="00166B46" w:rsidP="00E0431D">
            <w:pPr>
              <w:jc w:val="left"/>
              <w:rPr>
                <w:b w:val="0"/>
                <w:bCs w:val="0"/>
              </w:rPr>
            </w:pPr>
            <w:r w:rsidRPr="00E0431D">
              <w:rPr>
                <w:b w:val="0"/>
                <w:bCs w:val="0"/>
              </w:rPr>
              <w:t>6</w:t>
            </w:r>
          </w:p>
        </w:tc>
        <w:tc>
          <w:tcPr>
            <w:tcW w:w="1937" w:type="dxa"/>
            <w:vAlign w:val="center"/>
          </w:tcPr>
          <w:p w14:paraId="7D38813E" w14:textId="2AC62347"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Grandes</w:t>
            </w:r>
          </w:p>
        </w:tc>
        <w:tc>
          <w:tcPr>
            <w:tcW w:w="1790" w:type="dxa"/>
            <w:vAlign w:val="center"/>
          </w:tcPr>
          <w:p w14:paraId="7BC31C2F" w14:textId="5AD7318A"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Uno</w:t>
            </w:r>
          </w:p>
        </w:tc>
        <w:tc>
          <w:tcPr>
            <w:tcW w:w="1741" w:type="dxa"/>
            <w:vAlign w:val="center"/>
          </w:tcPr>
          <w:p w14:paraId="071D303D" w14:textId="04288EFA"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05D03CB3" w14:textId="2DDB8014"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10%-15%</w:t>
            </w:r>
          </w:p>
        </w:tc>
      </w:tr>
      <w:tr w:rsidR="00166B46" w14:paraId="25FA05D8"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68B4BED1" w14:textId="080041A5" w:rsidR="00166B46" w:rsidRPr="00E0431D" w:rsidRDefault="00166B46" w:rsidP="00E0431D">
            <w:pPr>
              <w:jc w:val="left"/>
              <w:rPr>
                <w:b w:val="0"/>
                <w:bCs w:val="0"/>
              </w:rPr>
            </w:pPr>
            <w:r w:rsidRPr="00E0431D">
              <w:rPr>
                <w:b w:val="0"/>
                <w:bCs w:val="0"/>
              </w:rPr>
              <w:t>7</w:t>
            </w:r>
          </w:p>
        </w:tc>
        <w:tc>
          <w:tcPr>
            <w:tcW w:w="1937" w:type="dxa"/>
            <w:vAlign w:val="center"/>
          </w:tcPr>
          <w:p w14:paraId="79093C2D" w14:textId="04F45660"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Pequeños</w:t>
            </w:r>
          </w:p>
        </w:tc>
        <w:tc>
          <w:tcPr>
            <w:tcW w:w="1790" w:type="dxa"/>
            <w:vAlign w:val="center"/>
          </w:tcPr>
          <w:p w14:paraId="72568BE5" w14:textId="0A3A8DDC"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Muchos</w:t>
            </w:r>
          </w:p>
        </w:tc>
        <w:tc>
          <w:tcPr>
            <w:tcW w:w="1741" w:type="dxa"/>
            <w:vAlign w:val="center"/>
          </w:tcPr>
          <w:p w14:paraId="7D41D2A3" w14:textId="6A8CE31C"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613AC08F" w14:textId="18E799B4"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5%-10%</w:t>
            </w:r>
          </w:p>
        </w:tc>
      </w:tr>
      <w:tr w:rsidR="00007AD2" w14:paraId="6F3173E6"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5F54522F" w14:textId="16EDA780" w:rsidR="00007AD2" w:rsidRPr="00E0431D" w:rsidRDefault="00007AD2" w:rsidP="00E0431D">
            <w:pPr>
              <w:jc w:val="left"/>
              <w:rPr>
                <w:b w:val="0"/>
                <w:bCs w:val="0"/>
              </w:rPr>
            </w:pPr>
            <w:r w:rsidRPr="00E0431D">
              <w:rPr>
                <w:b w:val="0"/>
                <w:bCs w:val="0"/>
              </w:rPr>
              <w:t>8</w:t>
            </w:r>
          </w:p>
        </w:tc>
        <w:tc>
          <w:tcPr>
            <w:tcW w:w="1937" w:type="dxa"/>
            <w:vAlign w:val="center"/>
          </w:tcPr>
          <w:p w14:paraId="40E1C850" w14:textId="736E6C9E"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Pequeños</w:t>
            </w:r>
          </w:p>
        </w:tc>
        <w:tc>
          <w:tcPr>
            <w:tcW w:w="1790" w:type="dxa"/>
            <w:vAlign w:val="center"/>
          </w:tcPr>
          <w:p w14:paraId="30CE8CD7" w14:textId="09511994"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Algunos</w:t>
            </w:r>
          </w:p>
        </w:tc>
        <w:tc>
          <w:tcPr>
            <w:tcW w:w="1741" w:type="dxa"/>
            <w:vAlign w:val="center"/>
          </w:tcPr>
          <w:p w14:paraId="7EFDDD88" w14:textId="672E5359"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Similares</w:t>
            </w:r>
          </w:p>
        </w:tc>
        <w:tc>
          <w:tcPr>
            <w:tcW w:w="1743" w:type="dxa"/>
            <w:vAlign w:val="center"/>
          </w:tcPr>
          <w:p w14:paraId="6C28AAE8" w14:textId="01C894D1"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10%-15%</w:t>
            </w:r>
          </w:p>
        </w:tc>
      </w:tr>
      <w:tr w:rsidR="00166B46" w14:paraId="30E4489D"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2D8900DE" w14:textId="2250FB4C" w:rsidR="00166B46" w:rsidRPr="00E0431D" w:rsidRDefault="00007AD2" w:rsidP="00E0431D">
            <w:pPr>
              <w:jc w:val="left"/>
              <w:rPr>
                <w:b w:val="0"/>
                <w:bCs w:val="0"/>
              </w:rPr>
            </w:pPr>
            <w:r w:rsidRPr="00E0431D">
              <w:rPr>
                <w:b w:val="0"/>
                <w:bCs w:val="0"/>
              </w:rPr>
              <w:t>9</w:t>
            </w:r>
          </w:p>
        </w:tc>
        <w:tc>
          <w:tcPr>
            <w:tcW w:w="1937" w:type="dxa"/>
            <w:vAlign w:val="center"/>
          </w:tcPr>
          <w:p w14:paraId="7BF313EB" w14:textId="6E49F104"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Pequeños</w:t>
            </w:r>
          </w:p>
        </w:tc>
        <w:tc>
          <w:tcPr>
            <w:tcW w:w="1790" w:type="dxa"/>
            <w:vAlign w:val="center"/>
          </w:tcPr>
          <w:p w14:paraId="37502551" w14:textId="0701D95D"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Mucho</w:t>
            </w:r>
            <w:r w:rsidR="00007AD2">
              <w:t>s</w:t>
            </w:r>
          </w:p>
        </w:tc>
        <w:tc>
          <w:tcPr>
            <w:tcW w:w="1741" w:type="dxa"/>
            <w:vAlign w:val="center"/>
          </w:tcPr>
          <w:p w14:paraId="18B47383" w14:textId="3DD91632"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Diferentes</w:t>
            </w:r>
          </w:p>
        </w:tc>
        <w:tc>
          <w:tcPr>
            <w:tcW w:w="1743" w:type="dxa"/>
            <w:vAlign w:val="center"/>
          </w:tcPr>
          <w:p w14:paraId="5DC02F52" w14:textId="1FC79BAD"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10%-15%</w:t>
            </w:r>
          </w:p>
        </w:tc>
      </w:tr>
      <w:tr w:rsidR="00166B46" w14:paraId="6F985309"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40C2711F" w14:textId="2F5BEB73" w:rsidR="00166B46" w:rsidRPr="00E0431D" w:rsidRDefault="00007AD2" w:rsidP="00E0431D">
            <w:pPr>
              <w:jc w:val="left"/>
              <w:rPr>
                <w:b w:val="0"/>
                <w:bCs w:val="0"/>
              </w:rPr>
            </w:pPr>
            <w:r w:rsidRPr="00E0431D">
              <w:rPr>
                <w:b w:val="0"/>
                <w:bCs w:val="0"/>
              </w:rPr>
              <w:t>10</w:t>
            </w:r>
          </w:p>
        </w:tc>
        <w:tc>
          <w:tcPr>
            <w:tcW w:w="1937" w:type="dxa"/>
            <w:vAlign w:val="center"/>
          </w:tcPr>
          <w:p w14:paraId="7E7A940A" w14:textId="25B01DF7"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Pequeños</w:t>
            </w:r>
          </w:p>
        </w:tc>
        <w:tc>
          <w:tcPr>
            <w:tcW w:w="1790" w:type="dxa"/>
            <w:vAlign w:val="center"/>
          </w:tcPr>
          <w:p w14:paraId="3F8E4569" w14:textId="0B0A6D1C"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Algunos</w:t>
            </w:r>
          </w:p>
        </w:tc>
        <w:tc>
          <w:tcPr>
            <w:tcW w:w="1741" w:type="dxa"/>
            <w:vAlign w:val="center"/>
          </w:tcPr>
          <w:p w14:paraId="500997B3" w14:textId="19A39F3C"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1B0D7D9B" w14:textId="7586C9E9"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20%-30%</w:t>
            </w:r>
          </w:p>
        </w:tc>
      </w:tr>
      <w:tr w:rsidR="00166B46" w14:paraId="10964A28"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41B67528" w14:textId="5BE598F1" w:rsidR="00166B46" w:rsidRPr="00E0431D" w:rsidRDefault="00007AD2" w:rsidP="00E0431D">
            <w:pPr>
              <w:jc w:val="left"/>
              <w:rPr>
                <w:b w:val="0"/>
                <w:bCs w:val="0"/>
              </w:rPr>
            </w:pPr>
            <w:r w:rsidRPr="00E0431D">
              <w:rPr>
                <w:b w:val="0"/>
                <w:bCs w:val="0"/>
              </w:rPr>
              <w:t>11</w:t>
            </w:r>
          </w:p>
        </w:tc>
        <w:tc>
          <w:tcPr>
            <w:tcW w:w="1937" w:type="dxa"/>
            <w:vAlign w:val="center"/>
          </w:tcPr>
          <w:p w14:paraId="0FB96729" w14:textId="707A5BC7"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Pequeños</w:t>
            </w:r>
          </w:p>
        </w:tc>
        <w:tc>
          <w:tcPr>
            <w:tcW w:w="1790" w:type="dxa"/>
            <w:vAlign w:val="center"/>
          </w:tcPr>
          <w:p w14:paraId="56B74B63" w14:textId="1083D654"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Uno</w:t>
            </w:r>
          </w:p>
        </w:tc>
        <w:tc>
          <w:tcPr>
            <w:tcW w:w="1741" w:type="dxa"/>
            <w:vAlign w:val="center"/>
          </w:tcPr>
          <w:p w14:paraId="50D3F758" w14:textId="3CE9CD61"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6EC4D7C3" w14:textId="1BE6FC30"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30%-50%</w:t>
            </w:r>
          </w:p>
        </w:tc>
      </w:tr>
      <w:tr w:rsidR="00166B46" w14:paraId="34CCFC3F"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70A78CD0" w14:textId="548F9885" w:rsidR="00166B46" w:rsidRPr="00E0431D" w:rsidRDefault="00007AD2" w:rsidP="00E0431D">
            <w:pPr>
              <w:jc w:val="left"/>
              <w:rPr>
                <w:b w:val="0"/>
                <w:bCs w:val="0"/>
              </w:rPr>
            </w:pPr>
            <w:r w:rsidRPr="00E0431D">
              <w:rPr>
                <w:b w:val="0"/>
                <w:bCs w:val="0"/>
              </w:rPr>
              <w:t>12</w:t>
            </w:r>
          </w:p>
        </w:tc>
        <w:tc>
          <w:tcPr>
            <w:tcW w:w="1937" w:type="dxa"/>
            <w:vAlign w:val="center"/>
          </w:tcPr>
          <w:p w14:paraId="66D1EED0" w14:textId="211FD356"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Pequeños</w:t>
            </w:r>
          </w:p>
        </w:tc>
        <w:tc>
          <w:tcPr>
            <w:tcW w:w="1790" w:type="dxa"/>
            <w:vAlign w:val="center"/>
          </w:tcPr>
          <w:p w14:paraId="1EC38718" w14:textId="17FB9693"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Uno</w:t>
            </w:r>
          </w:p>
        </w:tc>
        <w:tc>
          <w:tcPr>
            <w:tcW w:w="1741" w:type="dxa"/>
            <w:vAlign w:val="center"/>
          </w:tcPr>
          <w:p w14:paraId="4E225BEA" w14:textId="3C374C05"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172D02B1" w14:textId="049E749B"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40%-80%</w:t>
            </w:r>
          </w:p>
        </w:tc>
      </w:tr>
      <w:tr w:rsidR="00007AD2" w14:paraId="18C3EDC4"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0F83EAF9" w14:textId="258D057E" w:rsidR="00007AD2" w:rsidRPr="00E0431D" w:rsidRDefault="00007AD2" w:rsidP="00E0431D">
            <w:pPr>
              <w:jc w:val="left"/>
              <w:rPr>
                <w:b w:val="0"/>
                <w:bCs w:val="0"/>
              </w:rPr>
            </w:pPr>
            <w:r w:rsidRPr="00E0431D">
              <w:rPr>
                <w:b w:val="0"/>
                <w:bCs w:val="0"/>
              </w:rPr>
              <w:t>13</w:t>
            </w:r>
          </w:p>
        </w:tc>
        <w:tc>
          <w:tcPr>
            <w:tcW w:w="1937" w:type="dxa"/>
            <w:vAlign w:val="center"/>
          </w:tcPr>
          <w:p w14:paraId="52D9F8E5" w14:textId="5CFB4F66"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Sin competencia</w:t>
            </w:r>
          </w:p>
        </w:tc>
        <w:tc>
          <w:tcPr>
            <w:tcW w:w="1790" w:type="dxa"/>
            <w:vAlign w:val="center"/>
          </w:tcPr>
          <w:p w14:paraId="0F2E4A01" w14:textId="1397D375"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Sin competencia</w:t>
            </w:r>
          </w:p>
        </w:tc>
        <w:tc>
          <w:tcPr>
            <w:tcW w:w="1741" w:type="dxa"/>
            <w:vAlign w:val="center"/>
          </w:tcPr>
          <w:p w14:paraId="7DD9AF8C" w14:textId="48A4F247"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Sin competencia</w:t>
            </w:r>
          </w:p>
        </w:tc>
        <w:tc>
          <w:tcPr>
            <w:tcW w:w="1743" w:type="dxa"/>
            <w:vAlign w:val="center"/>
          </w:tcPr>
          <w:p w14:paraId="23308DFD" w14:textId="26F0B821"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80%-100%</w:t>
            </w:r>
          </w:p>
        </w:tc>
      </w:tr>
    </w:tbl>
    <w:p w14:paraId="49D20562" w14:textId="75E54624" w:rsidR="00D21A6A" w:rsidRDefault="00007AD2" w:rsidP="00D21A6A">
      <w:pPr>
        <w:rPr>
          <w:i/>
          <w:iCs/>
          <w:sz w:val="18"/>
          <w:szCs w:val="18"/>
        </w:rPr>
      </w:pPr>
      <w:r w:rsidRPr="00007AD2">
        <w:rPr>
          <w:i/>
          <w:iCs/>
          <w:sz w:val="18"/>
          <w:szCs w:val="18"/>
        </w:rPr>
        <w:t>Nota: recuperado de Copyright © 2020 Entrepreneur Media, Inc. Todos los derechos reservados.</w:t>
      </w:r>
    </w:p>
    <w:p w14:paraId="4B924D90" w14:textId="2869783D" w:rsidR="00FB7847" w:rsidRDefault="00007AD2" w:rsidP="00007AD2">
      <w:r>
        <w:t>Debido a que en Estelí</w:t>
      </w:r>
      <w:r w:rsidR="00FB7847">
        <w:t xml:space="preserve"> las empresas de la competencia son grandes pero en menor cantidad, los cuales ofertan servicios similares se obtiene que se podria abarcar entre 0 y 0.5% de la demanda potencial, por que se puede optar unicamente por un 0.5%.</w:t>
      </w:r>
    </w:p>
    <w:p w14:paraId="7136788D" w14:textId="19A2224E" w:rsidR="003B1A5B" w:rsidRDefault="003B1A5B" w:rsidP="003B1A5B">
      <w:pPr>
        <w:pStyle w:val="Descripcin"/>
      </w:pPr>
      <w:bookmarkStart w:id="106" w:name="_Toc53680671"/>
      <w:r>
        <w:t xml:space="preserve">Tabla </w:t>
      </w:r>
      <w:r>
        <w:fldChar w:fldCharType="begin"/>
      </w:r>
      <w:r>
        <w:instrText xml:space="preserve"> SEQ Tabla \* ARABIC </w:instrText>
      </w:r>
      <w:r>
        <w:fldChar w:fldCharType="separate"/>
      </w:r>
      <w:r w:rsidR="00E0431D">
        <w:t>4</w:t>
      </w:r>
      <w:r>
        <w:fldChar w:fldCharType="end"/>
      </w:r>
      <w:r>
        <w:t>: Estimación de la demanda real</w:t>
      </w:r>
      <w:bookmarkEnd w:id="106"/>
    </w:p>
    <w:tbl>
      <w:tblPr>
        <w:tblStyle w:val="Tabladelista6concolores"/>
        <w:tblW w:w="9860" w:type="dxa"/>
        <w:tblLook w:val="04A0" w:firstRow="1" w:lastRow="0" w:firstColumn="1" w:lastColumn="0" w:noHBand="0" w:noVBand="1"/>
      </w:tblPr>
      <w:tblGrid>
        <w:gridCol w:w="5800"/>
        <w:gridCol w:w="1418"/>
        <w:gridCol w:w="1724"/>
        <w:gridCol w:w="1297"/>
      </w:tblGrid>
      <w:tr w:rsidR="00FB7847" w:rsidRPr="00FB7847" w14:paraId="40D37C65" w14:textId="77777777" w:rsidTr="003B1A5B">
        <w:trPr>
          <w:cnfStyle w:val="100000000000" w:firstRow="1" w:lastRow="0" w:firstColumn="0" w:lastColumn="0" w:oddVBand="0" w:evenVBand="0" w:oddHBand="0"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1ECDEF08" w14:textId="77777777" w:rsidR="00FB7847" w:rsidRPr="00FB7847" w:rsidRDefault="00FB7847" w:rsidP="00E46482">
            <w:pPr>
              <w:rPr>
                <w:lang w:val="es-419" w:eastAsia="es-419"/>
              </w:rPr>
            </w:pPr>
            <w:r w:rsidRPr="00FB7847">
              <w:rPr>
                <w:lang w:val="es-419" w:eastAsia="es-419"/>
              </w:rPr>
              <w:t>Servicios</w:t>
            </w:r>
          </w:p>
        </w:tc>
        <w:tc>
          <w:tcPr>
            <w:tcW w:w="1200" w:type="dxa"/>
            <w:vAlign w:val="center"/>
            <w:hideMark/>
          </w:tcPr>
          <w:p w14:paraId="5D57CBD0" w14:textId="77777777" w:rsidR="00FB7847" w:rsidRPr="00FB7847" w:rsidRDefault="00FB7847" w:rsidP="00E46482">
            <w:pPr>
              <w:cnfStyle w:val="100000000000" w:firstRow="1" w:lastRow="0" w:firstColumn="0" w:lastColumn="0" w:oddVBand="0" w:evenVBand="0" w:oddHBand="0" w:evenHBand="0" w:firstRowFirstColumn="0" w:firstRowLastColumn="0" w:lastRowFirstColumn="0" w:lastRowLastColumn="0"/>
              <w:rPr>
                <w:lang w:val="es-419" w:eastAsia="es-419"/>
              </w:rPr>
            </w:pPr>
            <w:r w:rsidRPr="00FB7847">
              <w:rPr>
                <w:lang w:val="es-419" w:eastAsia="es-419"/>
              </w:rPr>
              <w:t>Demanda potencial</w:t>
            </w:r>
          </w:p>
        </w:tc>
        <w:tc>
          <w:tcPr>
            <w:tcW w:w="1660" w:type="dxa"/>
            <w:vAlign w:val="center"/>
            <w:hideMark/>
          </w:tcPr>
          <w:p w14:paraId="0C32D676" w14:textId="05805C81" w:rsidR="00FB7847" w:rsidRPr="00FB7847" w:rsidRDefault="003B1A5B" w:rsidP="00E46482">
            <w:pPr>
              <w:cnfStyle w:val="100000000000" w:firstRow="1" w:lastRow="0" w:firstColumn="0" w:lastColumn="0" w:oddVBand="0" w:evenVBand="0" w:oddHBand="0" w:evenHBand="0" w:firstRowFirstColumn="0" w:firstRowLastColumn="0" w:lastRowFirstColumn="0" w:lastRowLastColumn="0"/>
              <w:rPr>
                <w:lang w:val="es-419" w:eastAsia="es-419"/>
              </w:rPr>
            </w:pPr>
            <w:r w:rsidRPr="00FB7847">
              <w:rPr>
                <w:lang w:val="es-419" w:eastAsia="es-419"/>
              </w:rPr>
              <w:t>Participación</w:t>
            </w:r>
            <w:r w:rsidR="00FB7847" w:rsidRPr="00FB7847">
              <w:rPr>
                <w:lang w:val="es-419" w:eastAsia="es-419"/>
              </w:rPr>
              <w:t xml:space="preserve"> de mercado</w:t>
            </w:r>
          </w:p>
        </w:tc>
        <w:tc>
          <w:tcPr>
            <w:tcW w:w="1200" w:type="dxa"/>
            <w:vAlign w:val="center"/>
            <w:hideMark/>
          </w:tcPr>
          <w:p w14:paraId="155A35ED" w14:textId="77777777" w:rsidR="00FB7847" w:rsidRPr="00FB7847" w:rsidRDefault="00FB7847" w:rsidP="00E46482">
            <w:pPr>
              <w:cnfStyle w:val="100000000000" w:firstRow="1" w:lastRow="0" w:firstColumn="0" w:lastColumn="0" w:oddVBand="0" w:evenVBand="0" w:oddHBand="0" w:evenHBand="0" w:firstRowFirstColumn="0" w:firstRowLastColumn="0" w:lastRowFirstColumn="0" w:lastRowLastColumn="0"/>
              <w:rPr>
                <w:lang w:val="es-419" w:eastAsia="es-419"/>
              </w:rPr>
            </w:pPr>
            <w:r w:rsidRPr="00FB7847">
              <w:rPr>
                <w:lang w:val="es-419" w:eastAsia="es-419"/>
              </w:rPr>
              <w:t>Demanda real</w:t>
            </w:r>
          </w:p>
        </w:tc>
      </w:tr>
      <w:tr w:rsidR="00FB7847" w:rsidRPr="00FB7847" w14:paraId="60F7DD52" w14:textId="77777777" w:rsidTr="003B1A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0C580A7B" w14:textId="77777777" w:rsidR="00FB7847" w:rsidRPr="00E0431D" w:rsidRDefault="00FB7847" w:rsidP="00E46482">
            <w:pPr>
              <w:rPr>
                <w:b w:val="0"/>
                <w:bCs w:val="0"/>
                <w:lang w:val="es-419" w:eastAsia="es-419"/>
              </w:rPr>
            </w:pPr>
            <w:r w:rsidRPr="00E0431D">
              <w:rPr>
                <w:b w:val="0"/>
                <w:bCs w:val="0"/>
                <w:lang w:val="es-419" w:eastAsia="es-419"/>
              </w:rPr>
              <w:t>Manteniendo de pc (software y hardware)</w:t>
            </w:r>
          </w:p>
        </w:tc>
        <w:tc>
          <w:tcPr>
            <w:tcW w:w="1200" w:type="dxa"/>
            <w:noWrap/>
            <w:vAlign w:val="center"/>
            <w:hideMark/>
          </w:tcPr>
          <w:p w14:paraId="2896D7B8"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3DDE68D0"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1867CB88"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353</w:t>
            </w:r>
          </w:p>
        </w:tc>
      </w:tr>
      <w:tr w:rsidR="00FB7847" w:rsidRPr="00FB7847" w14:paraId="2A560372" w14:textId="77777777" w:rsidTr="003B1A5B">
        <w:trPr>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1FF2867B" w14:textId="77777777" w:rsidR="00FB7847" w:rsidRPr="00E0431D" w:rsidRDefault="00FB7847" w:rsidP="00E46482">
            <w:pPr>
              <w:rPr>
                <w:b w:val="0"/>
                <w:bCs w:val="0"/>
                <w:lang w:val="es-419" w:eastAsia="es-419"/>
              </w:rPr>
            </w:pPr>
            <w:r w:rsidRPr="00E0431D">
              <w:rPr>
                <w:b w:val="0"/>
                <w:bCs w:val="0"/>
                <w:lang w:val="es-419" w:eastAsia="es-419"/>
              </w:rPr>
              <w:t>Mantenimiento de la red</w:t>
            </w:r>
          </w:p>
        </w:tc>
        <w:tc>
          <w:tcPr>
            <w:tcW w:w="1200" w:type="dxa"/>
            <w:noWrap/>
            <w:vAlign w:val="center"/>
            <w:hideMark/>
          </w:tcPr>
          <w:p w14:paraId="361DE18B"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33626890"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615238B3"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353</w:t>
            </w:r>
          </w:p>
        </w:tc>
      </w:tr>
      <w:tr w:rsidR="00FB7847" w:rsidRPr="00FB7847" w14:paraId="07DE874F" w14:textId="77777777" w:rsidTr="003B1A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40CEECC7" w14:textId="77777777" w:rsidR="00FB7847" w:rsidRPr="00E0431D" w:rsidRDefault="00FB7847" w:rsidP="00E46482">
            <w:pPr>
              <w:rPr>
                <w:b w:val="0"/>
                <w:bCs w:val="0"/>
                <w:lang w:val="es-419" w:eastAsia="es-419"/>
              </w:rPr>
            </w:pPr>
            <w:r w:rsidRPr="00E0431D">
              <w:rPr>
                <w:b w:val="0"/>
                <w:bCs w:val="0"/>
                <w:lang w:val="es-419" w:eastAsia="es-419"/>
              </w:rPr>
              <w:t>Instalación de red</w:t>
            </w:r>
          </w:p>
        </w:tc>
        <w:tc>
          <w:tcPr>
            <w:tcW w:w="1200" w:type="dxa"/>
            <w:noWrap/>
            <w:vAlign w:val="center"/>
            <w:hideMark/>
          </w:tcPr>
          <w:p w14:paraId="5D5E6941"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51,284.00</w:t>
            </w:r>
          </w:p>
        </w:tc>
        <w:tc>
          <w:tcPr>
            <w:tcW w:w="1660" w:type="dxa"/>
            <w:noWrap/>
            <w:vAlign w:val="center"/>
            <w:hideMark/>
          </w:tcPr>
          <w:p w14:paraId="09F8D016"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29539DEE"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256</w:t>
            </w:r>
          </w:p>
        </w:tc>
      </w:tr>
      <w:tr w:rsidR="00FB7847" w:rsidRPr="00FB7847" w14:paraId="7BD0D2A9" w14:textId="77777777" w:rsidTr="003B1A5B">
        <w:trPr>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7EF99EFD" w14:textId="77777777" w:rsidR="00FB7847" w:rsidRPr="00E0431D" w:rsidRDefault="00FB7847" w:rsidP="00E46482">
            <w:pPr>
              <w:rPr>
                <w:b w:val="0"/>
                <w:bCs w:val="0"/>
                <w:lang w:val="es-419" w:eastAsia="es-419"/>
              </w:rPr>
            </w:pPr>
            <w:r w:rsidRPr="00E0431D">
              <w:rPr>
                <w:b w:val="0"/>
                <w:bCs w:val="0"/>
                <w:lang w:val="es-419" w:eastAsia="es-419"/>
              </w:rPr>
              <w:t>Mantenimiento de sitios web o sistemas de escritorio</w:t>
            </w:r>
          </w:p>
        </w:tc>
        <w:tc>
          <w:tcPr>
            <w:tcW w:w="1200" w:type="dxa"/>
            <w:noWrap/>
            <w:vAlign w:val="center"/>
            <w:hideMark/>
          </w:tcPr>
          <w:p w14:paraId="49554014"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668815F5"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0DBF37EA"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353</w:t>
            </w:r>
          </w:p>
        </w:tc>
      </w:tr>
      <w:tr w:rsidR="00FB7847" w:rsidRPr="00FB7847" w14:paraId="595FD341" w14:textId="77777777" w:rsidTr="003B1A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152EA89D" w14:textId="77777777" w:rsidR="00FB7847" w:rsidRPr="00E0431D" w:rsidRDefault="00FB7847" w:rsidP="00E46482">
            <w:pPr>
              <w:rPr>
                <w:b w:val="0"/>
                <w:bCs w:val="0"/>
                <w:lang w:val="es-419" w:eastAsia="es-419"/>
              </w:rPr>
            </w:pPr>
            <w:r w:rsidRPr="00E0431D">
              <w:rPr>
                <w:b w:val="0"/>
                <w:bCs w:val="0"/>
                <w:lang w:val="es-419" w:eastAsia="es-419"/>
              </w:rPr>
              <w:t>Desarrollo de sistemas de información web</w:t>
            </w:r>
          </w:p>
        </w:tc>
        <w:tc>
          <w:tcPr>
            <w:tcW w:w="1200" w:type="dxa"/>
            <w:noWrap/>
            <w:vAlign w:val="center"/>
            <w:hideMark/>
          </w:tcPr>
          <w:p w14:paraId="3A075565"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4663CCAC"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7DAFB92C"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353</w:t>
            </w:r>
          </w:p>
        </w:tc>
      </w:tr>
      <w:tr w:rsidR="00FB7847" w:rsidRPr="00FB7847" w14:paraId="04B755DE" w14:textId="77777777" w:rsidTr="003B1A5B">
        <w:trPr>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4C3851A2" w14:textId="77777777" w:rsidR="00FB7847" w:rsidRPr="00E0431D" w:rsidRDefault="00FB7847" w:rsidP="00E46482">
            <w:pPr>
              <w:rPr>
                <w:b w:val="0"/>
                <w:bCs w:val="0"/>
                <w:lang w:val="es-419" w:eastAsia="es-419"/>
              </w:rPr>
            </w:pPr>
            <w:r w:rsidRPr="00E0431D">
              <w:rPr>
                <w:b w:val="0"/>
                <w:bCs w:val="0"/>
                <w:lang w:val="es-419" w:eastAsia="es-419"/>
              </w:rPr>
              <w:t>Desarrollo de sistemas de información de escritorio</w:t>
            </w:r>
          </w:p>
        </w:tc>
        <w:tc>
          <w:tcPr>
            <w:tcW w:w="1200" w:type="dxa"/>
            <w:noWrap/>
            <w:vAlign w:val="center"/>
            <w:hideMark/>
          </w:tcPr>
          <w:p w14:paraId="27A098B5"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76,927.00</w:t>
            </w:r>
          </w:p>
        </w:tc>
        <w:tc>
          <w:tcPr>
            <w:tcW w:w="1660" w:type="dxa"/>
            <w:noWrap/>
            <w:vAlign w:val="center"/>
            <w:hideMark/>
          </w:tcPr>
          <w:p w14:paraId="570F1DF6"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79FD47C5"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385</w:t>
            </w:r>
          </w:p>
        </w:tc>
      </w:tr>
      <w:tr w:rsidR="00FB7847" w:rsidRPr="00FB7847" w14:paraId="07130465" w14:textId="77777777" w:rsidTr="003B1A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0865DE86" w14:textId="77777777" w:rsidR="00FB7847" w:rsidRPr="00E0431D" w:rsidRDefault="00FB7847" w:rsidP="00E46482">
            <w:pPr>
              <w:rPr>
                <w:b w:val="0"/>
                <w:bCs w:val="0"/>
                <w:lang w:val="es-419" w:eastAsia="es-419"/>
              </w:rPr>
            </w:pPr>
            <w:r w:rsidRPr="00E0431D">
              <w:rPr>
                <w:b w:val="0"/>
                <w:bCs w:val="0"/>
                <w:lang w:val="es-419" w:eastAsia="es-419"/>
              </w:rPr>
              <w:t>Desarrollo de aplicaciones móviles</w:t>
            </w:r>
          </w:p>
        </w:tc>
        <w:tc>
          <w:tcPr>
            <w:tcW w:w="1200" w:type="dxa"/>
            <w:noWrap/>
            <w:vAlign w:val="center"/>
            <w:hideMark/>
          </w:tcPr>
          <w:p w14:paraId="471668FC"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102,569.00</w:t>
            </w:r>
          </w:p>
        </w:tc>
        <w:tc>
          <w:tcPr>
            <w:tcW w:w="1660" w:type="dxa"/>
            <w:noWrap/>
            <w:vAlign w:val="center"/>
            <w:hideMark/>
          </w:tcPr>
          <w:p w14:paraId="41C66F20"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74A207D2"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513</w:t>
            </w:r>
          </w:p>
        </w:tc>
      </w:tr>
    </w:tbl>
    <w:p w14:paraId="711A6D53" w14:textId="77777777" w:rsidR="00FB7847" w:rsidRPr="00007AD2" w:rsidRDefault="00FB7847" w:rsidP="00007AD2"/>
    <w:p w14:paraId="7C4F33DB" w14:textId="2FF286F4" w:rsidR="00505E9F" w:rsidRDefault="00505E9F" w:rsidP="00E015E9">
      <w:pPr>
        <w:pStyle w:val="Ttulo3"/>
      </w:pPr>
      <w:bookmarkStart w:id="107" w:name="_Toc53482502"/>
      <w:r w:rsidRPr="002144F6">
        <w:lastRenderedPageBreak/>
        <w:t>Mix del marketing</w:t>
      </w:r>
      <w:bookmarkEnd w:id="107"/>
    </w:p>
    <w:p w14:paraId="062FFD0F" w14:textId="7E021996" w:rsidR="00E93FDD" w:rsidRPr="00E93FDD" w:rsidRDefault="00E93FDD" w:rsidP="00E93FDD">
      <w:r>
        <w:t xml:space="preserve">A continuación se verán las estrategias de marketing </w:t>
      </w:r>
      <w:r w:rsidR="00514153">
        <w:t>a utilizar por la empresa 3J Dev´s con el fin de aumentar los beneficios a obtener por dicha empresa.</w:t>
      </w:r>
    </w:p>
    <w:p w14:paraId="05855FBC" w14:textId="0092C085" w:rsidR="00505E9F" w:rsidRDefault="00505E9F" w:rsidP="00E015E9">
      <w:pPr>
        <w:pStyle w:val="Ttulo4"/>
      </w:pPr>
      <w:bookmarkStart w:id="108" w:name="_Toc53482503"/>
      <w:r w:rsidRPr="002144F6">
        <w:t>Estrategias de Producto</w:t>
      </w:r>
      <w:bookmarkEnd w:id="108"/>
    </w:p>
    <w:p w14:paraId="73AC6BFA" w14:textId="09852EAC" w:rsidR="00E46482" w:rsidRDefault="00E83C95" w:rsidP="00E46482">
      <w:pPr>
        <w:rPr>
          <w:lang w:val="es-419"/>
        </w:rPr>
      </w:pPr>
      <w:r w:rsidRPr="00E83C95">
        <w:rPr>
          <w:b/>
          <w:bCs/>
        </w:rPr>
        <w:t>Nombre de la empresa:</w:t>
      </w:r>
      <w:r>
        <w:rPr>
          <w:b/>
          <w:bCs/>
        </w:rPr>
        <w:t xml:space="preserve"> </w:t>
      </w:r>
      <w:r>
        <w:t xml:space="preserve">la empresa operará bajo el nombre de 3J Dev´s antes mencionado, el cual es la combinacion de los 3 nombres de las iniciales de los nombres de los inversionistas iniciales de la empresa </w:t>
      </w:r>
      <w:r w:rsidRPr="00E83C95">
        <w:rPr>
          <w:lang w:val="es-419"/>
        </w:rPr>
        <w:t>(</w:t>
      </w:r>
      <w:r>
        <w:rPr>
          <w:lang w:val="es-419"/>
        </w:rPr>
        <w:t>Jester, Jos</w:t>
      </w:r>
      <w:r>
        <w:t>é y Josué</w:t>
      </w:r>
      <w:r w:rsidRPr="00E83C95">
        <w:rPr>
          <w:lang w:val="es-419"/>
        </w:rPr>
        <w:t>)</w:t>
      </w:r>
      <w:r>
        <w:rPr>
          <w:lang w:val="es-419"/>
        </w:rPr>
        <w:t xml:space="preserve"> y Dev’s que es la abreviación de developer’s que en espa</w:t>
      </w:r>
      <w:r>
        <w:t>ñol es desarrolladores</w:t>
      </w:r>
      <w:r>
        <w:rPr>
          <w:lang w:val="es-419"/>
        </w:rPr>
        <w:t>.</w:t>
      </w:r>
    </w:p>
    <w:p w14:paraId="58890B56" w14:textId="139D422E" w:rsidR="00E83C95" w:rsidRDefault="00E83C95" w:rsidP="00E46482">
      <w:pPr>
        <w:rPr>
          <w:lang w:val="es-419"/>
        </w:rPr>
      </w:pPr>
      <w:r>
        <w:rPr>
          <w:lang w:val="es-419"/>
        </w:rPr>
        <w:t>Se le dio ese nombre con la idea de hacer un nombre f</w:t>
      </w:r>
      <w:r w:rsidR="001841AA">
        <w:rPr>
          <w:lang w:val="es-419"/>
        </w:rPr>
        <w:t>á</w:t>
      </w:r>
      <w:r>
        <w:rPr>
          <w:lang w:val="es-419"/>
        </w:rPr>
        <w:t>cil de recordar y que</w:t>
      </w:r>
      <w:r w:rsidR="001841AA">
        <w:rPr>
          <w:lang w:val="es-419"/>
        </w:rPr>
        <w:t xml:space="preserve"> haga referencia a la ocupación de la empresa y poder captar la atención de los clientes con un nombre original y fresco.</w:t>
      </w:r>
    </w:p>
    <w:p w14:paraId="1300A320" w14:textId="483ECC2A" w:rsidR="001841AA" w:rsidRPr="001841AA" w:rsidRDefault="001841AA" w:rsidP="00E46482">
      <w:pPr>
        <w:rPr>
          <w:lang w:val="es-419"/>
        </w:rPr>
      </w:pPr>
      <w:r w:rsidRPr="001841AA">
        <w:rPr>
          <w:b/>
          <w:bCs/>
          <w:lang w:val="es-419"/>
        </w:rPr>
        <w:t>Metodo de entrega:</w:t>
      </w:r>
      <w:r>
        <w:rPr>
          <w:b/>
          <w:bCs/>
          <w:lang w:val="es-419"/>
        </w:rPr>
        <w:t xml:space="preserve"> </w:t>
      </w:r>
      <w:r>
        <w:rPr>
          <w:lang w:val="es-419"/>
        </w:rPr>
        <w:t xml:space="preserve">Según los resultados obtenidos de la encuesta, los clientes prefieren que las entregas sean de forma </w:t>
      </w:r>
      <w:r w:rsidR="00C6670A">
        <w:rPr>
          <w:lang w:val="es-419"/>
        </w:rPr>
        <w:t>remota o presencial con asesoría incluida, por lo cúal se dispondra en capacitar a los desarrolladores en cuanto a emtablar una comunicación fuerte y clara con lo clientes</w:t>
      </w:r>
      <w:r w:rsidR="003457A0">
        <w:rPr>
          <w:lang w:val="es-419"/>
        </w:rPr>
        <w:t>, esto nos ayudara a destacar entre las demás empresas ya que algunas de ellas no ofrecen buena atención a sus clientes.</w:t>
      </w:r>
    </w:p>
    <w:p w14:paraId="15906DE0" w14:textId="06A2D5D9" w:rsidR="00E93FDD" w:rsidRPr="00E93FDD" w:rsidRDefault="00505E9F" w:rsidP="00E93FDD">
      <w:pPr>
        <w:pStyle w:val="Ttulo4"/>
      </w:pPr>
      <w:bookmarkStart w:id="109" w:name="_Toc53482504"/>
      <w:r w:rsidRPr="002144F6">
        <w:t>Determinación y estrategias de precio</w:t>
      </w:r>
      <w:bookmarkEnd w:id="109"/>
    </w:p>
    <w:p w14:paraId="1AA6FC79" w14:textId="41FFB208" w:rsidR="00546D5A" w:rsidRPr="00546D5A" w:rsidRDefault="00546D5A" w:rsidP="00546D5A">
      <w:pPr>
        <w:rPr>
          <w:b/>
          <w:bCs/>
        </w:rPr>
      </w:pPr>
      <w:r w:rsidRPr="00546D5A">
        <w:rPr>
          <w:b/>
          <w:bCs/>
        </w:rPr>
        <w:t>Forma de pago</w:t>
      </w:r>
      <w:r>
        <w:rPr>
          <w:b/>
          <w:bCs/>
        </w:rPr>
        <w:t>:</w:t>
      </w:r>
    </w:p>
    <w:p w14:paraId="55D87063" w14:textId="1356C5EA" w:rsidR="00546D5A" w:rsidRDefault="00546D5A" w:rsidP="00546D5A">
      <w:r>
        <w:t>Se implementa como estrategia, facturar al inicio el 50% del producto/servicio ofrecido y el otro 50% se factura, al momento de hacer la entrega del producto terminado.</w:t>
      </w:r>
    </w:p>
    <w:p w14:paraId="02F360E0" w14:textId="1933FB03" w:rsidR="000A77F4" w:rsidRDefault="000A77F4" w:rsidP="00546D5A">
      <w:pPr>
        <w:rPr>
          <w:b/>
          <w:bCs/>
        </w:rPr>
      </w:pPr>
      <w:r w:rsidRPr="000A77F4">
        <w:rPr>
          <w:b/>
          <w:bCs/>
        </w:rPr>
        <w:t>Estrategia de precios:</w:t>
      </w:r>
    </w:p>
    <w:p w14:paraId="7A316D17" w14:textId="48DDD074" w:rsidR="000A77F4" w:rsidRPr="000A77F4" w:rsidRDefault="000A77F4" w:rsidP="000A77F4">
      <w:pPr>
        <w:rPr>
          <w:b/>
          <w:bCs/>
        </w:rPr>
      </w:pPr>
      <w:r>
        <w:t>En cuanto al precio, se busca una estrategia de precios orientada a la vigilancia de la competencia, en la que</w:t>
      </w:r>
      <w:r w:rsidR="00E46482">
        <w:t xml:space="preserve"> </w:t>
      </w:r>
      <w:r>
        <w:t>se fijen precios iniciales más bajos que la competencia, pero tratando de extender al máximo la utilidad</w:t>
      </w:r>
      <w:r w:rsidR="00E46482">
        <w:t xml:space="preserve"> y</w:t>
      </w:r>
      <w:r>
        <w:t xml:space="preserve"> manten</w:t>
      </w:r>
      <w:r w:rsidR="00E46482">
        <w:t>er</w:t>
      </w:r>
      <w:r>
        <w:t xml:space="preserve"> la ventaja de liderazgo en costos, buscando llegar a los clientes que las demás empresas aun no han llegado.</w:t>
      </w:r>
    </w:p>
    <w:p w14:paraId="3620ACD0" w14:textId="5938DB3C" w:rsidR="00505E9F" w:rsidRDefault="00505E9F" w:rsidP="00E015E9">
      <w:pPr>
        <w:pStyle w:val="Ttulo4"/>
      </w:pPr>
      <w:bookmarkStart w:id="110" w:name="_Toc53482505"/>
      <w:r w:rsidRPr="002144F6">
        <w:lastRenderedPageBreak/>
        <w:t>Estrategias de distribución</w:t>
      </w:r>
      <w:bookmarkEnd w:id="110"/>
    </w:p>
    <w:p w14:paraId="753F6609" w14:textId="058B7B35" w:rsidR="002755A1" w:rsidRPr="002755A1" w:rsidRDefault="002755A1" w:rsidP="002755A1">
      <w:r>
        <w:t xml:space="preserve">El producto será distribuido a través de entregas presenciales y remotas, estas incluirán asesoría y un manual de usuario para facilitar el uso del software a los clientes, para la instalación remota se utilizara la herramienta TeamViewer el cual proporciona un acceso remota entre de ordenadores así como también de ordenador a móvil y viceversa. </w:t>
      </w:r>
    </w:p>
    <w:p w14:paraId="1E927245" w14:textId="5972EF6C" w:rsidR="00505E9F" w:rsidRDefault="00505E9F" w:rsidP="00E015E9">
      <w:pPr>
        <w:pStyle w:val="Ttulo4"/>
      </w:pPr>
      <w:bookmarkStart w:id="111" w:name="_Toc53482506"/>
      <w:r w:rsidRPr="002144F6">
        <w:t>Estrategias de comercialización</w:t>
      </w:r>
      <w:bookmarkEnd w:id="111"/>
    </w:p>
    <w:p w14:paraId="2957E2E5" w14:textId="501CA4E2" w:rsidR="00636D6A" w:rsidRPr="00636D6A" w:rsidRDefault="00636D6A" w:rsidP="00636D6A">
      <w:r>
        <w:t xml:space="preserve">Se contratará publicidad con servicios como el de publicidad de Facebook, al ser la mayor red social utilizada en el mundo se </w:t>
      </w:r>
      <w:r w:rsidR="00E52FB4">
        <w:t>logrará</w:t>
      </w:r>
      <w:r>
        <w:t xml:space="preserve"> llegar una gran cantidad de empresas, así como también </w:t>
      </w:r>
      <w:r w:rsidR="00E52FB4">
        <w:t xml:space="preserve">se </w:t>
      </w:r>
      <w:r w:rsidR="00152AA8">
        <w:t>utilizará</w:t>
      </w:r>
      <w:r w:rsidR="00E52FB4">
        <w:t xml:space="preserve"> la herramienta de publicidad de Google (Google ads)</w:t>
      </w:r>
      <w:r w:rsidR="00152AA8">
        <w:t>.</w:t>
      </w:r>
    </w:p>
    <w:p w14:paraId="73367836" w14:textId="319C7A1E" w:rsidR="00505E9F" w:rsidRDefault="00505E9F" w:rsidP="00E015E9">
      <w:pPr>
        <w:pStyle w:val="Ttulo3"/>
      </w:pPr>
      <w:bookmarkStart w:id="112" w:name="_Toc53482507"/>
      <w:r w:rsidRPr="002144F6">
        <w:t>Análisis del entorno y de la industria</w:t>
      </w:r>
      <w:bookmarkEnd w:id="112"/>
    </w:p>
    <w:p w14:paraId="5B0596A8" w14:textId="65D60BDE" w:rsidR="00514153" w:rsidRPr="00514153" w:rsidRDefault="00514153" w:rsidP="00514153">
      <w:r>
        <w:t>A continuación, se presenta la matriz FODA en la siguiente tabla en la cúal se enumeran cada una de las debilidades, fortalezas, amenazas y oportunidades.</w:t>
      </w:r>
    </w:p>
    <w:p w14:paraId="257DCEB3" w14:textId="172CEC5A" w:rsidR="00A660D7" w:rsidRPr="00A660D7" w:rsidRDefault="00A660D7" w:rsidP="00A660D7">
      <w:pPr>
        <w:pStyle w:val="Descripcin"/>
      </w:pPr>
      <w:bookmarkStart w:id="113" w:name="_Toc53680672"/>
      <w:r>
        <w:t xml:space="preserve">Tabla </w:t>
      </w:r>
      <w:r>
        <w:fldChar w:fldCharType="begin"/>
      </w:r>
      <w:r>
        <w:instrText xml:space="preserve"> SEQ Tabla \* ARABIC </w:instrText>
      </w:r>
      <w:r>
        <w:fldChar w:fldCharType="separate"/>
      </w:r>
      <w:r w:rsidR="00E0431D">
        <w:t>5</w:t>
      </w:r>
      <w:r>
        <w:fldChar w:fldCharType="end"/>
      </w:r>
      <w:r>
        <w:t>: Matriz FODA</w:t>
      </w:r>
      <w:bookmarkEnd w:id="113"/>
    </w:p>
    <w:tbl>
      <w:tblPr>
        <w:tblStyle w:val="Tabladelista6concolores"/>
        <w:tblW w:w="8926" w:type="dxa"/>
        <w:tblLook w:val="04A0" w:firstRow="1" w:lastRow="0" w:firstColumn="1" w:lastColumn="0" w:noHBand="0" w:noVBand="1"/>
      </w:tblPr>
      <w:tblGrid>
        <w:gridCol w:w="4531"/>
        <w:gridCol w:w="4395"/>
      </w:tblGrid>
      <w:tr w:rsidR="00A660D7" w14:paraId="1B881041" w14:textId="77777777" w:rsidTr="00A660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000000" w:themeColor="text1"/>
              <w:left w:val="nil"/>
              <w:right w:val="nil"/>
            </w:tcBorders>
            <w:hideMark/>
          </w:tcPr>
          <w:p w14:paraId="0850DDD0" w14:textId="77777777" w:rsidR="00A660D7" w:rsidRDefault="00A660D7">
            <w:pPr>
              <w:jc w:val="center"/>
            </w:pPr>
            <w:r>
              <w:t>Fortalezas</w:t>
            </w:r>
          </w:p>
        </w:tc>
        <w:tc>
          <w:tcPr>
            <w:tcW w:w="4395" w:type="dxa"/>
            <w:tcBorders>
              <w:top w:val="single" w:sz="4" w:space="0" w:color="000000" w:themeColor="text1"/>
              <w:left w:val="nil"/>
              <w:right w:val="nil"/>
            </w:tcBorders>
            <w:hideMark/>
          </w:tcPr>
          <w:p w14:paraId="215A2D49" w14:textId="77777777" w:rsidR="00A660D7" w:rsidRDefault="00A660D7">
            <w:pPr>
              <w:jc w:val="center"/>
              <w:cnfStyle w:val="100000000000" w:firstRow="1" w:lastRow="0" w:firstColumn="0" w:lastColumn="0" w:oddVBand="0" w:evenVBand="0" w:oddHBand="0" w:evenHBand="0" w:firstRowFirstColumn="0" w:firstRowLastColumn="0" w:lastRowFirstColumn="0" w:lastRowLastColumn="0"/>
            </w:pPr>
            <w:r>
              <w:t>Oportunidades</w:t>
            </w:r>
          </w:p>
        </w:tc>
      </w:tr>
      <w:tr w:rsidR="00A660D7" w14:paraId="45E5DB92" w14:textId="77777777" w:rsidTr="00A66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auto"/>
              <w:right w:val="nil"/>
            </w:tcBorders>
            <w:hideMark/>
          </w:tcPr>
          <w:p w14:paraId="4DE45312" w14:textId="77777777" w:rsidR="00A660D7" w:rsidRDefault="00A660D7" w:rsidP="00A660D7">
            <w:pPr>
              <w:pStyle w:val="Prrafodelista"/>
              <w:numPr>
                <w:ilvl w:val="0"/>
                <w:numId w:val="21"/>
              </w:numPr>
              <w:jc w:val="left"/>
              <w:rPr>
                <w:b w:val="0"/>
                <w:bCs w:val="0"/>
                <w:lang w:val="es-NI"/>
              </w:rPr>
            </w:pPr>
            <w:r>
              <w:rPr>
                <w:b w:val="0"/>
                <w:bCs w:val="0"/>
                <w:lang w:val="es-NI"/>
              </w:rPr>
              <w:t>Conocimiento adecuado para el desarrollo de sistemas</w:t>
            </w:r>
          </w:p>
          <w:p w14:paraId="4B53C1FD" w14:textId="77777777" w:rsidR="00A660D7" w:rsidRDefault="00A660D7" w:rsidP="00A660D7">
            <w:pPr>
              <w:pStyle w:val="Prrafodelista"/>
              <w:numPr>
                <w:ilvl w:val="0"/>
                <w:numId w:val="21"/>
              </w:numPr>
              <w:jc w:val="left"/>
              <w:rPr>
                <w:b w:val="0"/>
                <w:bCs w:val="0"/>
                <w:lang w:val="es-NI"/>
              </w:rPr>
            </w:pPr>
            <w:r>
              <w:rPr>
                <w:b w:val="0"/>
                <w:bCs w:val="0"/>
                <w:lang w:val="es-NI"/>
              </w:rPr>
              <w:t>En base a los contactos podemos obtener clientes muy fuertes e interesados en nuestros servicios</w:t>
            </w:r>
          </w:p>
          <w:p w14:paraId="6745E8B1" w14:textId="77777777" w:rsidR="00A660D7" w:rsidRDefault="00A660D7" w:rsidP="00A660D7">
            <w:pPr>
              <w:pStyle w:val="Prrafodelista"/>
              <w:numPr>
                <w:ilvl w:val="0"/>
                <w:numId w:val="21"/>
              </w:numPr>
              <w:jc w:val="left"/>
              <w:rPr>
                <w:b w:val="0"/>
                <w:bCs w:val="0"/>
              </w:rPr>
            </w:pPr>
            <w:r>
              <w:rPr>
                <w:b w:val="0"/>
                <w:bCs w:val="0"/>
                <w:lang w:val="es-NI"/>
              </w:rPr>
              <w:t>Se cuenta con las herramientas tanto de hardware como software para implementar los sistemas deseados</w:t>
            </w:r>
          </w:p>
          <w:p w14:paraId="7FFCA9B6" w14:textId="77777777" w:rsidR="00A660D7" w:rsidRDefault="00A660D7" w:rsidP="00A660D7">
            <w:pPr>
              <w:pStyle w:val="Prrafodelista"/>
              <w:numPr>
                <w:ilvl w:val="0"/>
                <w:numId w:val="21"/>
              </w:numPr>
              <w:jc w:val="left"/>
              <w:rPr>
                <w:b w:val="0"/>
                <w:bCs w:val="0"/>
              </w:rPr>
            </w:pPr>
            <w:r>
              <w:rPr>
                <w:b w:val="0"/>
                <w:bCs w:val="0"/>
              </w:rPr>
              <w:t>La empresa  cuenta con el personal capacitado para llevar a cabo los objetivos planteados</w:t>
            </w:r>
          </w:p>
          <w:p w14:paraId="1B079C09" w14:textId="77777777" w:rsidR="00A660D7" w:rsidRDefault="00A660D7" w:rsidP="00A660D7">
            <w:pPr>
              <w:pStyle w:val="Prrafodelista"/>
              <w:numPr>
                <w:ilvl w:val="0"/>
                <w:numId w:val="21"/>
              </w:numPr>
              <w:jc w:val="left"/>
              <w:rPr>
                <w:b w:val="0"/>
                <w:bCs w:val="0"/>
                <w:lang w:val="es-NI"/>
              </w:rPr>
            </w:pPr>
            <w:r>
              <w:rPr>
                <w:b w:val="0"/>
                <w:bCs w:val="0"/>
              </w:rPr>
              <w:lastRenderedPageBreak/>
              <w:t>Somos un equipo joven con ideas innovadoras para el desarrollo de actividades y proyectos</w:t>
            </w:r>
          </w:p>
        </w:tc>
        <w:tc>
          <w:tcPr>
            <w:tcW w:w="4395" w:type="dxa"/>
            <w:tcBorders>
              <w:top w:val="nil"/>
              <w:left w:val="nil"/>
              <w:bottom w:val="single" w:sz="4" w:space="0" w:color="auto"/>
              <w:right w:val="nil"/>
            </w:tcBorders>
            <w:hideMark/>
          </w:tcPr>
          <w:p w14:paraId="0DF9D4EC"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rPr>
                <w:lang w:val="es-NI"/>
              </w:rPr>
              <w:lastRenderedPageBreak/>
              <w:t>La necesidad de la pequeña y mediana pequeña empresa de implementar tecnologías para el tratamiento de su información</w:t>
            </w:r>
          </w:p>
          <w:p w14:paraId="446A186F"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Estelí cuenta con muchos negocios que aun aplica procesos ordinarios al tratamiento de la información</w:t>
            </w:r>
          </w:p>
          <w:p w14:paraId="353824BB"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rPr>
                <w:lang w:val="es-NI"/>
              </w:rPr>
            </w:pPr>
            <w:r>
              <w:t>Los servicios y productos de la competencia suelen elevarse mucho de precio ya que la competencia es poca</w:t>
            </w:r>
          </w:p>
        </w:tc>
      </w:tr>
      <w:tr w:rsidR="00A660D7" w14:paraId="65067CF9" w14:textId="77777777" w:rsidTr="00A660D7">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nil"/>
              <w:bottom w:val="single" w:sz="4" w:space="0" w:color="auto"/>
              <w:right w:val="nil"/>
            </w:tcBorders>
            <w:hideMark/>
          </w:tcPr>
          <w:p w14:paraId="1E254E60" w14:textId="77777777" w:rsidR="00A660D7" w:rsidRDefault="00A660D7">
            <w:pPr>
              <w:pStyle w:val="Prrafodelista"/>
              <w:jc w:val="center"/>
              <w:rPr>
                <w:lang w:val="es-NI"/>
              </w:rPr>
            </w:pPr>
            <w:r>
              <w:t>Debilidades</w:t>
            </w:r>
          </w:p>
        </w:tc>
        <w:tc>
          <w:tcPr>
            <w:tcW w:w="4395" w:type="dxa"/>
            <w:tcBorders>
              <w:top w:val="single" w:sz="4" w:space="0" w:color="auto"/>
              <w:left w:val="nil"/>
              <w:bottom w:val="single" w:sz="4" w:space="0" w:color="auto"/>
              <w:right w:val="nil"/>
            </w:tcBorders>
            <w:hideMark/>
          </w:tcPr>
          <w:p w14:paraId="183C86A7" w14:textId="77777777" w:rsidR="00A660D7" w:rsidRDefault="00A660D7">
            <w:pPr>
              <w:pStyle w:val="Prrafodelista"/>
              <w:jc w:val="center"/>
              <w:cnfStyle w:val="000000000000" w:firstRow="0" w:lastRow="0" w:firstColumn="0" w:lastColumn="0" w:oddVBand="0" w:evenVBand="0" w:oddHBand="0" w:evenHBand="0" w:firstRowFirstColumn="0" w:firstRowLastColumn="0" w:lastRowFirstColumn="0" w:lastRowLastColumn="0"/>
              <w:rPr>
                <w:b/>
                <w:bCs/>
                <w:lang w:val="es-NI"/>
              </w:rPr>
            </w:pPr>
            <w:r>
              <w:rPr>
                <w:b/>
                <w:bCs/>
              </w:rPr>
              <w:t>Amenzas</w:t>
            </w:r>
          </w:p>
        </w:tc>
      </w:tr>
      <w:tr w:rsidR="00A660D7" w14:paraId="26572A24" w14:textId="77777777" w:rsidTr="005141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nil"/>
              <w:bottom w:val="single" w:sz="4" w:space="0" w:color="auto"/>
              <w:right w:val="nil"/>
            </w:tcBorders>
            <w:hideMark/>
          </w:tcPr>
          <w:p w14:paraId="44F54129" w14:textId="77777777" w:rsidR="00A660D7" w:rsidRDefault="00A660D7" w:rsidP="00A660D7">
            <w:pPr>
              <w:pStyle w:val="Prrafodelista"/>
              <w:numPr>
                <w:ilvl w:val="0"/>
                <w:numId w:val="21"/>
              </w:numPr>
              <w:jc w:val="left"/>
              <w:rPr>
                <w:b w:val="0"/>
                <w:bCs w:val="0"/>
              </w:rPr>
            </w:pPr>
            <w:r>
              <w:rPr>
                <w:b w:val="0"/>
                <w:bCs w:val="0"/>
                <w:lang w:val="es-NI"/>
              </w:rPr>
              <w:t>No existen procesos comunicacionales internos</w:t>
            </w:r>
          </w:p>
          <w:p w14:paraId="0FD1A088" w14:textId="77777777" w:rsidR="00A660D7" w:rsidRDefault="00A660D7" w:rsidP="00A660D7">
            <w:pPr>
              <w:pStyle w:val="Prrafodelista"/>
              <w:numPr>
                <w:ilvl w:val="0"/>
                <w:numId w:val="21"/>
              </w:numPr>
              <w:jc w:val="left"/>
              <w:rPr>
                <w:b w:val="0"/>
                <w:bCs w:val="0"/>
              </w:rPr>
            </w:pPr>
            <w:r>
              <w:rPr>
                <w:b w:val="0"/>
                <w:bCs w:val="0"/>
              </w:rPr>
              <w:t>Falta de capacitación en software de esquema web</w:t>
            </w:r>
          </w:p>
          <w:p w14:paraId="780844B0" w14:textId="77777777" w:rsidR="00A660D7" w:rsidRDefault="00A660D7" w:rsidP="00A660D7">
            <w:pPr>
              <w:pStyle w:val="Prrafodelista"/>
              <w:numPr>
                <w:ilvl w:val="0"/>
                <w:numId w:val="21"/>
              </w:numPr>
              <w:jc w:val="left"/>
              <w:rPr>
                <w:b w:val="0"/>
                <w:bCs w:val="0"/>
              </w:rPr>
            </w:pPr>
            <w:r>
              <w:rPr>
                <w:b w:val="0"/>
                <w:bCs w:val="0"/>
              </w:rPr>
              <w:t>Totalmente desactualizados con las últimas tecnologías</w:t>
            </w:r>
          </w:p>
          <w:p w14:paraId="7040187C" w14:textId="77777777" w:rsidR="00A660D7" w:rsidRDefault="00A660D7" w:rsidP="00A660D7">
            <w:pPr>
              <w:pStyle w:val="Prrafodelista"/>
              <w:numPr>
                <w:ilvl w:val="0"/>
                <w:numId w:val="21"/>
              </w:numPr>
              <w:jc w:val="left"/>
              <w:rPr>
                <w:b w:val="0"/>
                <w:bCs w:val="0"/>
              </w:rPr>
            </w:pPr>
            <w:r>
              <w:rPr>
                <w:b w:val="0"/>
                <w:bCs w:val="0"/>
              </w:rPr>
              <w:t>Miedo o ansiedad del personal por el desarrollo del nuevo negocio</w:t>
            </w:r>
          </w:p>
          <w:p w14:paraId="65F83352" w14:textId="77777777" w:rsidR="00A660D7" w:rsidRDefault="00A660D7" w:rsidP="00A660D7">
            <w:pPr>
              <w:pStyle w:val="Prrafodelista"/>
              <w:numPr>
                <w:ilvl w:val="0"/>
                <w:numId w:val="21"/>
              </w:numPr>
              <w:jc w:val="left"/>
              <w:rPr>
                <w:b w:val="0"/>
                <w:bCs w:val="0"/>
              </w:rPr>
            </w:pPr>
            <w:r>
              <w:rPr>
                <w:b w:val="0"/>
                <w:bCs w:val="0"/>
              </w:rPr>
              <w:t>Presupuesto</w:t>
            </w:r>
          </w:p>
          <w:p w14:paraId="7DD5CEBD" w14:textId="77777777" w:rsidR="00A660D7" w:rsidRDefault="00A660D7" w:rsidP="00A660D7">
            <w:pPr>
              <w:pStyle w:val="Prrafodelista"/>
              <w:numPr>
                <w:ilvl w:val="0"/>
                <w:numId w:val="21"/>
              </w:numPr>
              <w:jc w:val="left"/>
              <w:rPr>
                <w:b w:val="0"/>
                <w:bCs w:val="0"/>
              </w:rPr>
            </w:pPr>
            <w:r>
              <w:rPr>
                <w:b w:val="0"/>
                <w:bCs w:val="0"/>
              </w:rPr>
              <w:t>Como nuevo negocio no se con los suficientes clientes</w:t>
            </w:r>
          </w:p>
          <w:p w14:paraId="053AA17B" w14:textId="77777777" w:rsidR="00E93FDD" w:rsidRPr="00E93FDD" w:rsidRDefault="00A660D7" w:rsidP="00E93FDD">
            <w:pPr>
              <w:pStyle w:val="Prrafodelista"/>
              <w:numPr>
                <w:ilvl w:val="0"/>
                <w:numId w:val="21"/>
              </w:numPr>
              <w:jc w:val="left"/>
              <w:rPr>
                <w:b w:val="0"/>
                <w:bCs w:val="0"/>
              </w:rPr>
            </w:pPr>
            <w:r>
              <w:rPr>
                <w:b w:val="0"/>
                <w:bCs w:val="0"/>
              </w:rPr>
              <w:t>Por ser un nuevo negocio las demás empresas sienten un grado de desconfianza al momento de optar por nosotros</w:t>
            </w:r>
          </w:p>
          <w:p w14:paraId="7542C195" w14:textId="5A8D9930" w:rsidR="00A660D7" w:rsidRPr="00E93FDD" w:rsidRDefault="00A660D7" w:rsidP="00E93FDD">
            <w:pPr>
              <w:pStyle w:val="Prrafodelista"/>
              <w:numPr>
                <w:ilvl w:val="0"/>
                <w:numId w:val="21"/>
              </w:numPr>
              <w:jc w:val="left"/>
              <w:rPr>
                <w:b w:val="0"/>
                <w:bCs w:val="0"/>
              </w:rPr>
            </w:pPr>
            <w:r w:rsidRPr="00E93FDD">
              <w:rPr>
                <w:b w:val="0"/>
                <w:bCs w:val="0"/>
              </w:rPr>
              <w:t>Poca experiencia del grupo en el área laboral</w:t>
            </w:r>
          </w:p>
        </w:tc>
        <w:tc>
          <w:tcPr>
            <w:tcW w:w="4395" w:type="dxa"/>
            <w:tcBorders>
              <w:top w:val="single" w:sz="4" w:space="0" w:color="auto"/>
              <w:left w:val="nil"/>
              <w:bottom w:val="single" w:sz="4" w:space="0" w:color="auto"/>
              <w:right w:val="nil"/>
            </w:tcBorders>
            <w:hideMark/>
          </w:tcPr>
          <w:p w14:paraId="1D095A7B"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rPr>
                <w:lang w:val="es-NI"/>
              </w:rPr>
              <w:t>El surgimiento de nuevas empresas en el ramo</w:t>
            </w:r>
          </w:p>
          <w:p w14:paraId="0AE0E326"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rPr>
                <w:lang w:val="es-NI"/>
              </w:rPr>
              <w:t>La inconformidad de los clientes por servicios o productos que no han llenado sus necesidades</w:t>
            </w:r>
          </w:p>
          <w:p w14:paraId="7076E0B3"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La situación económica actual lo que afecta a la empresa</w:t>
            </w:r>
          </w:p>
          <w:p w14:paraId="1B972033"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Estrategias mercadotécnicas de las competencias</w:t>
            </w:r>
          </w:p>
          <w:p w14:paraId="0FBB1108"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Hackers</w:t>
            </w:r>
          </w:p>
          <w:p w14:paraId="168924D8" w14:textId="77777777" w:rsidR="00A660D7" w:rsidRDefault="00A660D7">
            <w:pPr>
              <w:pStyle w:val="Prrafodelista"/>
              <w:jc w:val="left"/>
              <w:cnfStyle w:val="000000100000" w:firstRow="0" w:lastRow="0" w:firstColumn="0" w:lastColumn="0" w:oddVBand="0" w:evenVBand="0" w:oddHBand="1" w:evenHBand="0" w:firstRowFirstColumn="0" w:firstRowLastColumn="0" w:lastRowFirstColumn="0" w:lastRowLastColumn="0"/>
            </w:pPr>
            <w:r>
              <w:t>Generaciones de virus cada vez más destructivos</w:t>
            </w:r>
          </w:p>
        </w:tc>
      </w:tr>
      <w:tr w:rsidR="00514153" w14:paraId="2B83BEAE" w14:textId="77777777" w:rsidTr="00514153">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auto"/>
              <w:left w:val="nil"/>
              <w:bottom w:val="single" w:sz="4" w:space="0" w:color="auto"/>
              <w:right w:val="nil"/>
            </w:tcBorders>
            <w:vAlign w:val="center"/>
          </w:tcPr>
          <w:p w14:paraId="08AE8DD4" w14:textId="7999D465" w:rsidR="00514153" w:rsidRDefault="00514153" w:rsidP="00514153">
            <w:pPr>
              <w:pStyle w:val="Prrafodelista"/>
              <w:jc w:val="center"/>
              <w:rPr>
                <w:lang w:val="es-NI"/>
              </w:rPr>
            </w:pPr>
            <w:r>
              <w:rPr>
                <w:lang w:val="es-NI"/>
              </w:rPr>
              <w:t>Estrategias</w:t>
            </w:r>
          </w:p>
        </w:tc>
      </w:tr>
      <w:tr w:rsidR="00514153" w14:paraId="1F1002F9" w14:textId="77777777" w:rsidTr="005141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auto"/>
              <w:left w:val="nil"/>
              <w:bottom w:val="single" w:sz="4" w:space="0" w:color="000000" w:themeColor="text1"/>
              <w:right w:val="nil"/>
            </w:tcBorders>
            <w:vAlign w:val="center"/>
          </w:tcPr>
          <w:p w14:paraId="6BDF8EDE" w14:textId="77777777" w:rsidR="00514153" w:rsidRPr="00514153" w:rsidRDefault="00514153" w:rsidP="00514153">
            <w:pPr>
              <w:pStyle w:val="Prrafodelista"/>
              <w:numPr>
                <w:ilvl w:val="0"/>
                <w:numId w:val="21"/>
              </w:numPr>
              <w:rPr>
                <w:b w:val="0"/>
                <w:bCs w:val="0"/>
              </w:rPr>
            </w:pPr>
            <w:r w:rsidRPr="00514153">
              <w:rPr>
                <w:b w:val="0"/>
                <w:bCs w:val="0"/>
              </w:rPr>
              <w:t>La protección del sistema de desarrollo con las ultimas actualizaciones tecnológicas  que se encuentren disponibles en el mercado para evitar infecciones que perjudique en desarrollo de los proyectos</w:t>
            </w:r>
          </w:p>
          <w:p w14:paraId="7A6F030A" w14:textId="77777777" w:rsidR="00514153" w:rsidRPr="00A323FD" w:rsidRDefault="00514153" w:rsidP="00A323FD">
            <w:pPr>
              <w:pStyle w:val="Prrafodelista"/>
              <w:numPr>
                <w:ilvl w:val="0"/>
                <w:numId w:val="21"/>
              </w:numPr>
              <w:rPr>
                <w:b w:val="0"/>
                <w:bCs w:val="0"/>
              </w:rPr>
            </w:pPr>
            <w:r w:rsidRPr="00A323FD">
              <w:rPr>
                <w:b w:val="0"/>
                <w:bCs w:val="0"/>
              </w:rPr>
              <w:t>Implementación de sistemas de seguridad el cual nos permita combatir cualquier intruso en nuestro sistema (hackers)</w:t>
            </w:r>
          </w:p>
          <w:p w14:paraId="7A14A55F" w14:textId="77777777" w:rsidR="00A323FD" w:rsidRPr="00A323FD" w:rsidRDefault="00A323FD" w:rsidP="00A323FD">
            <w:pPr>
              <w:pStyle w:val="Prrafodelista"/>
              <w:numPr>
                <w:ilvl w:val="0"/>
                <w:numId w:val="21"/>
              </w:numPr>
              <w:rPr>
                <w:b w:val="0"/>
                <w:bCs w:val="0"/>
              </w:rPr>
            </w:pPr>
            <w:r w:rsidRPr="00A323FD">
              <w:rPr>
                <w:b w:val="0"/>
                <w:bCs w:val="0"/>
              </w:rPr>
              <w:lastRenderedPageBreak/>
              <w:t>Estar a la vanguardia en el negocio de los sistemas de información en el caso de que alguna empresa nueva traiga al mercado consigo una nueva idea, para que de esta forma la empresa siempre se encuentre dentro de en una competencia de alto nivel</w:t>
            </w:r>
          </w:p>
          <w:p w14:paraId="14BE769A" w14:textId="77777777" w:rsidR="00A323FD" w:rsidRPr="00A323FD" w:rsidRDefault="00A323FD" w:rsidP="00A323FD">
            <w:pPr>
              <w:pStyle w:val="Prrafodelista"/>
              <w:numPr>
                <w:ilvl w:val="0"/>
                <w:numId w:val="21"/>
              </w:numPr>
              <w:rPr>
                <w:b w:val="0"/>
                <w:bCs w:val="0"/>
              </w:rPr>
            </w:pPr>
            <w:r w:rsidRPr="00A323FD">
              <w:rPr>
                <w:b w:val="0"/>
                <w:bCs w:val="0"/>
              </w:rPr>
              <w:t>Concientizar a los empleados de la situación económica y de los recursos disponibles dentro de la empresa e incentivar a  cada uno de los miembros al ahorro y eficiencia del trabajo</w:t>
            </w:r>
          </w:p>
          <w:p w14:paraId="102A2681" w14:textId="77777777" w:rsidR="00A323FD" w:rsidRPr="00A323FD" w:rsidRDefault="00A323FD" w:rsidP="00A323FD">
            <w:pPr>
              <w:pStyle w:val="Prrafodelista"/>
              <w:numPr>
                <w:ilvl w:val="0"/>
                <w:numId w:val="21"/>
              </w:numPr>
              <w:rPr>
                <w:b w:val="0"/>
                <w:bCs w:val="0"/>
              </w:rPr>
            </w:pPr>
            <w:r w:rsidRPr="00A323FD">
              <w:rPr>
                <w:b w:val="0"/>
                <w:bCs w:val="0"/>
              </w:rPr>
              <w:t>Investigar las necesidades de las pequeñas y medianas empresas para poder generar soluciones tecnológicas</w:t>
            </w:r>
          </w:p>
          <w:p w14:paraId="38474A21" w14:textId="77777777" w:rsidR="00A323FD" w:rsidRPr="00A323FD" w:rsidRDefault="00A323FD" w:rsidP="00A323FD">
            <w:pPr>
              <w:pStyle w:val="Prrafodelista"/>
              <w:numPr>
                <w:ilvl w:val="0"/>
                <w:numId w:val="21"/>
              </w:numPr>
              <w:rPr>
                <w:b w:val="0"/>
                <w:bCs w:val="0"/>
              </w:rPr>
            </w:pPr>
            <w:r w:rsidRPr="00A323FD">
              <w:rPr>
                <w:b w:val="0"/>
                <w:bCs w:val="0"/>
              </w:rPr>
              <w:t>Ofrecer a nuestro clientes dos tipos de sistemas de información  los estándares y los personalizado</w:t>
            </w:r>
          </w:p>
          <w:p w14:paraId="7D56A7FE" w14:textId="77777777" w:rsidR="00A323FD" w:rsidRPr="00A323FD" w:rsidRDefault="00A323FD" w:rsidP="00A323FD">
            <w:pPr>
              <w:pStyle w:val="Prrafodelista"/>
              <w:numPr>
                <w:ilvl w:val="0"/>
                <w:numId w:val="21"/>
              </w:numPr>
              <w:rPr>
                <w:b w:val="0"/>
                <w:bCs w:val="0"/>
              </w:rPr>
            </w:pPr>
            <w:r w:rsidRPr="00A323FD">
              <w:rPr>
                <w:b w:val="0"/>
                <w:bCs w:val="0"/>
              </w:rPr>
              <w:t>Contar con las actualizaciones más recientes del software los cuales nos permitan ofrecer soluciones tecnológicas seguras y de calidad</w:t>
            </w:r>
          </w:p>
          <w:p w14:paraId="447EA6CF" w14:textId="77777777" w:rsidR="00A323FD" w:rsidRPr="00A323FD" w:rsidRDefault="00A323FD" w:rsidP="00A323FD">
            <w:pPr>
              <w:pStyle w:val="Prrafodelista"/>
              <w:numPr>
                <w:ilvl w:val="0"/>
                <w:numId w:val="21"/>
              </w:numPr>
              <w:rPr>
                <w:b w:val="0"/>
                <w:bCs w:val="0"/>
              </w:rPr>
            </w:pPr>
            <w:r w:rsidRPr="00A323FD">
              <w:rPr>
                <w:b w:val="0"/>
                <w:bCs w:val="0"/>
              </w:rPr>
              <w:t>Capacitar al personal de modo que el equipo de trabajo sea capaz de  manejar e implementar las tecnologías disponibles dentro de la empresa</w:t>
            </w:r>
          </w:p>
          <w:p w14:paraId="1205D274" w14:textId="77777777" w:rsidR="00A323FD" w:rsidRPr="00A323FD" w:rsidRDefault="00A323FD" w:rsidP="00A323FD">
            <w:pPr>
              <w:pStyle w:val="Prrafodelista"/>
              <w:numPr>
                <w:ilvl w:val="0"/>
                <w:numId w:val="21"/>
              </w:numPr>
              <w:rPr>
                <w:b w:val="0"/>
                <w:bCs w:val="0"/>
              </w:rPr>
            </w:pPr>
            <w:r w:rsidRPr="00A323FD">
              <w:rPr>
                <w:b w:val="0"/>
                <w:bCs w:val="0"/>
              </w:rPr>
              <w:t>Investigar los productos y servicios que ofrece la competencia para poder establecer mejores productos y precios que se ajusten al bolsillo de los clientes</w:t>
            </w:r>
          </w:p>
          <w:p w14:paraId="551B9AD7" w14:textId="415B53EB" w:rsidR="00A323FD" w:rsidRPr="00A323FD" w:rsidRDefault="00A323FD" w:rsidP="00A323FD">
            <w:pPr>
              <w:pStyle w:val="Prrafodelista"/>
              <w:numPr>
                <w:ilvl w:val="0"/>
                <w:numId w:val="21"/>
              </w:numPr>
              <w:rPr>
                <w:b w:val="0"/>
                <w:bCs w:val="0"/>
              </w:rPr>
            </w:pPr>
            <w:r w:rsidRPr="00A323FD">
              <w:rPr>
                <w:b w:val="0"/>
                <w:bCs w:val="0"/>
              </w:rPr>
              <w:t>La utilización de software libre tanto y como sea posible en el desarrollo de nuestros proyectos</w:t>
            </w:r>
          </w:p>
        </w:tc>
      </w:tr>
      <w:bookmarkEnd w:id="2"/>
    </w:tbl>
    <w:p w14:paraId="22C2FB8A" w14:textId="77777777" w:rsidR="003B1A5B" w:rsidRPr="00CB0001" w:rsidRDefault="003B1A5B" w:rsidP="003B1A5B">
      <w:pPr>
        <w:rPr>
          <w:lang w:val="es-419"/>
        </w:rPr>
      </w:pPr>
    </w:p>
    <w:p w14:paraId="45CFF1BA" w14:textId="49436231" w:rsidR="00505E9F" w:rsidRPr="00D2433F" w:rsidRDefault="00505E9F" w:rsidP="00E015E9">
      <w:pPr>
        <w:pStyle w:val="Ttulo2"/>
      </w:pPr>
      <w:bookmarkStart w:id="114" w:name="_Toc53482508"/>
      <w:r w:rsidRPr="002144F6">
        <w:rPr>
          <w:i/>
          <w:iCs/>
        </w:rPr>
        <w:t xml:space="preserve">Capitulo II. </w:t>
      </w:r>
      <w:r w:rsidRPr="002144F6">
        <w:t xml:space="preserve"> Estudio Técnico</w:t>
      </w:r>
      <w:bookmarkEnd w:id="114"/>
      <w:r w:rsidRPr="002144F6">
        <w:t xml:space="preserve"> </w:t>
      </w:r>
    </w:p>
    <w:p w14:paraId="5579541F" w14:textId="77777777" w:rsidR="00505E9F" w:rsidRDefault="00505E9F" w:rsidP="00E015E9">
      <w:pPr>
        <w:pStyle w:val="Ttulo3"/>
      </w:pPr>
      <w:bookmarkStart w:id="115" w:name="_Toc53482509"/>
      <w:r w:rsidRPr="002144F6">
        <w:t>Localización del proyecto</w:t>
      </w:r>
      <w:bookmarkEnd w:id="115"/>
    </w:p>
    <w:p w14:paraId="2A9D0427" w14:textId="77777777" w:rsidR="00505E9F" w:rsidRPr="002144F6" w:rsidRDefault="00505E9F" w:rsidP="00E015E9">
      <w:pPr>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E015E9">
      <w:pPr>
        <w:pStyle w:val="Ttulo4"/>
      </w:pPr>
      <w:bookmarkStart w:id="116" w:name="_Toc53482510"/>
      <w:r w:rsidRPr="002144F6">
        <w:lastRenderedPageBreak/>
        <w:t>Macro localización</w:t>
      </w:r>
      <w:bookmarkEnd w:id="116"/>
    </w:p>
    <w:p w14:paraId="10A5F8C3" w14:textId="77777777" w:rsidR="00505E9F" w:rsidRPr="007B655F" w:rsidRDefault="00505E9F" w:rsidP="00E015E9">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19997F78" w:rsidR="00505E9F" w:rsidRDefault="00505E9F" w:rsidP="00E015E9">
      <w:r>
        <w:rPr>
          <w:b/>
          <w:bCs/>
        </w:rPr>
        <w:t xml:space="preserve">Economía: </w:t>
      </w:r>
      <w:r>
        <w:t xml:space="preserve">Estelí cuenta con un gran desarrollo en cuanto al desarrollo de nuevas empresas, el comercio es uno de los en crecimiento </w:t>
      </w:r>
      <w:r w:rsidR="002B6FDA">
        <w:t>más</w:t>
      </w:r>
      <w:r>
        <w:t xml:space="preserve"> grandes de esta ciudad, así como también cuenta con el desarrollo continuo de otros sectores como el turismo y agropecuario.</w:t>
      </w:r>
    </w:p>
    <w:p w14:paraId="53CF1417" w14:textId="77777777" w:rsidR="00505E9F" w:rsidRPr="008B2F74" w:rsidRDefault="00505E9F" w:rsidP="00E015E9">
      <w:r>
        <w:rPr>
          <w:b/>
          <w:bCs/>
        </w:rPr>
        <w:t xml:space="preserve">Mano de obra: </w:t>
      </w:r>
    </w:p>
    <w:p w14:paraId="4A4294C4" w14:textId="77777777" w:rsidR="00505E9F" w:rsidRPr="002144F6" w:rsidRDefault="00505E9F" w:rsidP="00E015E9">
      <w:pPr>
        <w:pStyle w:val="Ttulo4"/>
      </w:pPr>
      <w:bookmarkStart w:id="117" w:name="_Toc53482511"/>
      <w:r w:rsidRPr="002144F6">
        <w:t>Micro localización</w:t>
      </w:r>
      <w:bookmarkEnd w:id="117"/>
      <w:r w:rsidRPr="002144F6">
        <w:t xml:space="preserve"> </w:t>
      </w:r>
    </w:p>
    <w:p w14:paraId="7751F7F2" w14:textId="77777777" w:rsidR="00505E9F" w:rsidRDefault="00505E9F" w:rsidP="00E015E9">
      <w:pPr>
        <w:pStyle w:val="Ttulo3"/>
      </w:pPr>
      <w:bookmarkStart w:id="118" w:name="_Toc53482512"/>
      <w:r w:rsidRPr="002144F6">
        <w:t>Tamaño del proyecto</w:t>
      </w:r>
      <w:bookmarkEnd w:id="118"/>
    </w:p>
    <w:p w14:paraId="1EA1E977" w14:textId="77777777" w:rsidR="00505E9F" w:rsidRDefault="00505E9F" w:rsidP="00E015E9">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E015E9">
      <w:r w:rsidRPr="008B2F74">
        <w:rPr>
          <w:b/>
          <w:bCs/>
        </w:rPr>
        <w:t>Variables que determinan el tamaño del proyecto</w:t>
      </w:r>
      <w:r>
        <w:t xml:space="preserve"> </w:t>
      </w:r>
    </w:p>
    <w:p w14:paraId="6C4936C4" w14:textId="6BBC412D" w:rsidR="00505E9F" w:rsidRDefault="00505E9F" w:rsidP="00F53C53">
      <w:pPr>
        <w:pStyle w:val="Prrafodelista"/>
        <w:numPr>
          <w:ilvl w:val="0"/>
          <w:numId w:val="6"/>
        </w:numPr>
      </w:pPr>
      <w:r>
        <w:t xml:space="preserve">Número de Empresas (micro, pequeña y mediana) en Estelí: </w:t>
      </w:r>
      <w:r w:rsidR="00A612C8">
        <w:t>6,968</w:t>
      </w:r>
    </w:p>
    <w:p w14:paraId="4FC6F05E" w14:textId="77777777" w:rsidR="00505E9F" w:rsidRPr="002479E5" w:rsidRDefault="00505E9F" w:rsidP="00F53C53">
      <w:pPr>
        <w:pStyle w:val="Prrafodelista"/>
        <w:numPr>
          <w:ilvl w:val="0"/>
          <w:numId w:val="6"/>
        </w:numPr>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F53C53">
      <w:pPr>
        <w:pStyle w:val="Prrafodelista"/>
        <w:numPr>
          <w:ilvl w:val="0"/>
          <w:numId w:val="6"/>
        </w:numPr>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F53C53">
      <w:pPr>
        <w:pStyle w:val="Prrafodelista"/>
        <w:numPr>
          <w:ilvl w:val="0"/>
          <w:numId w:val="6"/>
        </w:numPr>
        <w:rPr>
          <w:rFonts w:ascii="Century Gothic" w:hAnsi="Century Gothic"/>
          <w:i/>
          <w:iCs/>
          <w:color w:val="000000"/>
        </w:rPr>
      </w:pPr>
      <w:r>
        <w:t xml:space="preserve">Localización: Estelí. </w:t>
      </w:r>
    </w:p>
    <w:p w14:paraId="4829553E" w14:textId="77777777" w:rsidR="00505E9F" w:rsidRPr="002479E5" w:rsidRDefault="00505E9F" w:rsidP="00F53C53">
      <w:pPr>
        <w:pStyle w:val="Prrafodelista"/>
        <w:numPr>
          <w:ilvl w:val="0"/>
          <w:numId w:val="6"/>
        </w:numPr>
        <w:rPr>
          <w:rFonts w:ascii="Century Gothic" w:hAnsi="Century Gothic"/>
          <w:i/>
          <w:iCs/>
          <w:color w:val="000000"/>
        </w:rPr>
      </w:pPr>
      <w:r>
        <w:t xml:space="preserve">Ubicación: Centro de la ciudad </w:t>
      </w:r>
    </w:p>
    <w:p w14:paraId="74B7F699" w14:textId="77777777" w:rsidR="00505E9F" w:rsidRPr="00C20054" w:rsidRDefault="00505E9F" w:rsidP="00F53C53">
      <w:pPr>
        <w:pStyle w:val="Prrafodelista"/>
        <w:numPr>
          <w:ilvl w:val="0"/>
          <w:numId w:val="6"/>
        </w:numPr>
        <w:rPr>
          <w:rFonts w:ascii="Century Gothic" w:hAnsi="Century Gothic"/>
          <w:i/>
          <w:iCs/>
          <w:color w:val="000000"/>
        </w:rPr>
      </w:pPr>
      <w:r>
        <w:t>Financiación por medio de entidades, como</w:t>
      </w:r>
      <w:r w:rsidRPr="00C20054">
        <w:t xml:space="preserve"> </w:t>
      </w:r>
      <w:r>
        <w:t xml:space="preserve">el </w:t>
      </w:r>
      <w:r w:rsidRPr="00C20054">
        <w:t>programa de financiamiento de Thriive Nicaragua</w:t>
      </w:r>
    </w:p>
    <w:p w14:paraId="507C4BEF" w14:textId="77777777" w:rsidR="00505E9F" w:rsidRDefault="00505E9F" w:rsidP="00E015E9">
      <w:r w:rsidRPr="00752D72">
        <w:rPr>
          <w:lang w:val="es-419"/>
        </w:rPr>
        <w:t>Se obtiene que el</w:t>
      </w:r>
      <w:r>
        <w:rPr>
          <w:lang w:val="es-419"/>
        </w:rPr>
        <w:t xml:space="preserve"> tamaño</w:t>
      </w:r>
      <w:r>
        <w:t xml:space="preserve"> de la muestra es: 67</w:t>
      </w:r>
    </w:p>
    <w:p w14:paraId="4B79EF82" w14:textId="77777777" w:rsidR="00505E9F" w:rsidRPr="00752D72" w:rsidRDefault="00505E9F" w:rsidP="00E015E9">
      <w:r>
        <w:t xml:space="preserve">Para obtener este resultado se utilizó el siguiente software en línea: </w:t>
      </w:r>
      <w:r w:rsidRPr="00752D72">
        <w:t>https://www.corporacionaem.com/tools/calc_muestras.php</w:t>
      </w:r>
    </w:p>
    <w:p w14:paraId="1FE62658" w14:textId="77777777" w:rsidR="00505E9F" w:rsidRPr="002144F6" w:rsidRDefault="00505E9F" w:rsidP="00E015E9">
      <w:pPr>
        <w:pStyle w:val="Ttulo3"/>
      </w:pPr>
      <w:bookmarkStart w:id="119" w:name="_Toc53482513"/>
      <w:r w:rsidRPr="002144F6">
        <w:lastRenderedPageBreak/>
        <w:t>Ingeniería o proceso</w:t>
      </w:r>
      <w:bookmarkEnd w:id="119"/>
      <w:r w:rsidRPr="002144F6">
        <w:t xml:space="preserve"> </w:t>
      </w:r>
    </w:p>
    <w:p w14:paraId="5B59C8D2" w14:textId="77777777" w:rsidR="00505E9F" w:rsidRPr="002144F6" w:rsidRDefault="00505E9F" w:rsidP="00E015E9">
      <w:pPr>
        <w:pStyle w:val="Ttulo4"/>
      </w:pPr>
      <w:bookmarkStart w:id="120" w:name="_Toc53482514"/>
      <w:r w:rsidRPr="002144F6">
        <w:t>Descripción del proceso</w:t>
      </w:r>
      <w:bookmarkEnd w:id="120"/>
    </w:p>
    <w:p w14:paraId="1E7A0BBD" w14:textId="77777777" w:rsidR="00505E9F" w:rsidRPr="002144F6" w:rsidRDefault="00505E9F" w:rsidP="00E015E9">
      <w:pPr>
        <w:pStyle w:val="Ttulo4"/>
      </w:pPr>
      <w:bookmarkStart w:id="121" w:name="_Toc53482515"/>
      <w:r w:rsidRPr="002144F6">
        <w:t>Obras físicas</w:t>
      </w:r>
      <w:bookmarkEnd w:id="121"/>
      <w:r w:rsidRPr="002144F6">
        <w:t xml:space="preserve"> </w:t>
      </w:r>
    </w:p>
    <w:p w14:paraId="4B211745" w14:textId="681BEB0A" w:rsidR="00505E9F" w:rsidRDefault="00505E9F" w:rsidP="00E015E9">
      <w:pPr>
        <w:pStyle w:val="Ttulo4"/>
      </w:pPr>
      <w:bookmarkStart w:id="122" w:name="_Toc53482516"/>
      <w:r w:rsidRPr="002144F6">
        <w:t>Equipamiento</w:t>
      </w:r>
      <w:bookmarkEnd w:id="122"/>
    </w:p>
    <w:p w14:paraId="7A0304FE" w14:textId="77777777" w:rsidR="00210EF4" w:rsidRDefault="00210EF4" w:rsidP="00E015E9">
      <w:r>
        <w:t xml:space="preserve">Las características básicas del equipo a comprar son: </w:t>
      </w:r>
    </w:p>
    <w:p w14:paraId="12B75592" w14:textId="4517D334" w:rsidR="00210EF4" w:rsidRDefault="00210EF4" w:rsidP="00F53C53">
      <w:pPr>
        <w:pStyle w:val="Prrafodelista"/>
        <w:numPr>
          <w:ilvl w:val="0"/>
          <w:numId w:val="6"/>
        </w:numPr>
      </w:pPr>
      <w:r>
        <w:t xml:space="preserve">Marca: HP </w:t>
      </w:r>
    </w:p>
    <w:p w14:paraId="33C629EF" w14:textId="77777777" w:rsidR="00131631" w:rsidRPr="00131631" w:rsidRDefault="00210EF4" w:rsidP="00F53C53">
      <w:pPr>
        <w:pStyle w:val="Prrafodelista"/>
        <w:numPr>
          <w:ilvl w:val="0"/>
          <w:numId w:val="6"/>
        </w:numPr>
      </w:pPr>
      <w:r>
        <w:t xml:space="preserve">Sistema Operativo: </w:t>
      </w:r>
      <w:r w:rsidR="00131631" w:rsidRPr="00131631">
        <w:t>Windows 10 Home 64</w:t>
      </w:r>
    </w:p>
    <w:p w14:paraId="49A8E0BF" w14:textId="4434AC63" w:rsidR="00210EF4" w:rsidRDefault="00210EF4" w:rsidP="00F53C53">
      <w:pPr>
        <w:pStyle w:val="Prrafodelista"/>
        <w:numPr>
          <w:ilvl w:val="0"/>
          <w:numId w:val="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F53C53">
      <w:pPr>
        <w:pStyle w:val="Prrafodelista"/>
        <w:numPr>
          <w:ilvl w:val="0"/>
          <w:numId w:val="6"/>
        </w:numPr>
      </w:pPr>
      <w:r>
        <w:t xml:space="preserve">Disco duro: </w:t>
      </w:r>
      <w:r w:rsidR="00131631" w:rsidRPr="00131631">
        <w:t>1 TB 5400 rpm SATA</w:t>
      </w:r>
    </w:p>
    <w:p w14:paraId="432FE657" w14:textId="0AE5CF13" w:rsidR="00210EF4" w:rsidRDefault="00210EF4" w:rsidP="00F53C53">
      <w:pPr>
        <w:pStyle w:val="Prrafodelista"/>
        <w:numPr>
          <w:ilvl w:val="0"/>
          <w:numId w:val="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F53C53">
      <w:pPr>
        <w:pStyle w:val="Prrafodelista"/>
        <w:numPr>
          <w:ilvl w:val="0"/>
          <w:numId w:val="6"/>
        </w:numPr>
      </w:pPr>
      <w:r>
        <w:t>Conexión inalámbrica</w:t>
      </w:r>
      <w:r w:rsidR="00131631">
        <w:t xml:space="preserve">: </w:t>
      </w:r>
      <w:r w:rsidR="00131631" w:rsidRPr="00131631">
        <w:t>Intel 802.11ac (1x1) Wi-Fi and Bluetooth 4.2 Combo (Miracast compatible)</w:t>
      </w:r>
    </w:p>
    <w:p w14:paraId="1214D71F" w14:textId="4C57DE70" w:rsidR="00210EF4" w:rsidRDefault="00210EF4" w:rsidP="00F53C53">
      <w:pPr>
        <w:pStyle w:val="Prrafodelista"/>
        <w:numPr>
          <w:ilvl w:val="0"/>
          <w:numId w:val="6"/>
        </w:numPr>
      </w:pPr>
      <w:r>
        <w:t>Licencia de Microsoft Windows</w:t>
      </w:r>
      <w:r w:rsidR="00131631">
        <w:t xml:space="preserve"> integrada</w:t>
      </w:r>
      <w:r>
        <w:t>.</w:t>
      </w:r>
    </w:p>
    <w:p w14:paraId="6C229CC7" w14:textId="1B9B318F" w:rsidR="00210EF4" w:rsidRDefault="00210EF4" w:rsidP="00E015E9">
      <w:pPr>
        <w:rPr>
          <w:shd w:val="clear" w:color="auto" w:fill="FFFFFF"/>
        </w:rPr>
      </w:pPr>
      <w:r w:rsidRPr="00210EF4">
        <w:rPr>
          <w:b/>
          <w:bCs/>
          <w:shd w:val="clear" w:color="auto" w:fill="FFFFFF"/>
        </w:rPr>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E015E9">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E015E9">
            <w:pPr>
              <w:jc w:val="center"/>
            </w:pPr>
            <w:r w:rsidRPr="003F6681">
              <w:t>Ítem</w:t>
            </w:r>
          </w:p>
        </w:tc>
        <w:tc>
          <w:tcPr>
            <w:tcW w:w="1004" w:type="dxa"/>
            <w:gridSpan w:val="3"/>
            <w:vAlign w:val="center"/>
          </w:tcPr>
          <w:p w14:paraId="22569F5F" w14:textId="5B33F147"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E015E9">
            <w:pPr>
              <w:rPr>
                <w:b w:val="0"/>
                <w:bCs w:val="0"/>
              </w:rPr>
            </w:pPr>
            <w:r w:rsidRPr="003F6681">
              <w:rPr>
                <w:b w:val="0"/>
                <w:bCs w:val="0"/>
              </w:rPr>
              <w:t>Mueble</w:t>
            </w:r>
          </w:p>
        </w:tc>
        <w:tc>
          <w:tcPr>
            <w:tcW w:w="554" w:type="dxa"/>
            <w:vAlign w:val="center"/>
          </w:tcPr>
          <w:p w14:paraId="059D8B27" w14:textId="491740AB"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E015E9">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E015E9">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E015E9">
            <w:pPr>
              <w:jc w:val="left"/>
            </w:pPr>
            <w:r>
              <w:t>Costo total</w:t>
            </w:r>
          </w:p>
        </w:tc>
        <w:tc>
          <w:tcPr>
            <w:tcW w:w="554" w:type="dxa"/>
            <w:vAlign w:val="center"/>
          </w:tcPr>
          <w:p w14:paraId="4958F39F" w14:textId="77777777" w:rsidR="003F6681" w:rsidRPr="003F6681" w:rsidRDefault="003F6681" w:rsidP="00E015E9">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E015E9">
      <w:pPr>
        <w:rPr>
          <w:b/>
          <w:bCs/>
        </w:rPr>
      </w:pPr>
    </w:p>
    <w:p w14:paraId="64C9EC00" w14:textId="52733599" w:rsidR="003F6681" w:rsidRDefault="003F6681" w:rsidP="00E015E9">
      <w:r w:rsidRPr="003F6681">
        <w:rPr>
          <w:b/>
          <w:bCs/>
        </w:rPr>
        <w:lastRenderedPageBreak/>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E015E9">
      <w:r w:rsidRPr="009344A8">
        <w:rPr>
          <w:b/>
          <w:bCs/>
        </w:rPr>
        <w:t>Computador uno:</w:t>
      </w:r>
      <w:r w:rsidRPr="009344A8">
        <w:t xml:space="preserve"> </w:t>
      </w:r>
    </w:p>
    <w:p w14:paraId="6A009DFF" w14:textId="541085AD" w:rsidR="009344A8" w:rsidRDefault="003F6681" w:rsidP="00F53C53">
      <w:pPr>
        <w:pStyle w:val="Prrafodelista"/>
        <w:numPr>
          <w:ilvl w:val="0"/>
          <w:numId w:val="6"/>
        </w:numPr>
      </w:pPr>
      <w:r>
        <w:t xml:space="preserve">Tipo: Portátil </w:t>
      </w:r>
    </w:p>
    <w:p w14:paraId="672778AC" w14:textId="43BADD6C" w:rsidR="009344A8" w:rsidRDefault="003F6681" w:rsidP="00F53C53">
      <w:pPr>
        <w:pStyle w:val="Prrafodelista"/>
        <w:numPr>
          <w:ilvl w:val="0"/>
          <w:numId w:val="6"/>
        </w:numPr>
      </w:pPr>
      <w:r>
        <w:t xml:space="preserve">Memoria RAM: </w:t>
      </w:r>
      <w:r w:rsidR="009344A8">
        <w:t>12</w:t>
      </w:r>
      <w:r>
        <w:t xml:space="preserve"> GB </w:t>
      </w:r>
    </w:p>
    <w:p w14:paraId="6278A025" w14:textId="3F4EBC41" w:rsidR="009344A8" w:rsidRDefault="003F6681" w:rsidP="00F53C53">
      <w:pPr>
        <w:pStyle w:val="Prrafodelista"/>
        <w:numPr>
          <w:ilvl w:val="0"/>
          <w:numId w:val="6"/>
        </w:numPr>
      </w:pPr>
      <w:r>
        <w:t xml:space="preserve">Procesador: </w:t>
      </w:r>
      <w:r w:rsidR="009344A8" w:rsidRPr="00131631">
        <w:t>Intel Core i5-</w:t>
      </w:r>
      <w:r w:rsidR="009344A8">
        <w:t>7</w:t>
      </w:r>
      <w:r w:rsidR="009344A8" w:rsidRPr="00131631">
        <w:t>200U</w:t>
      </w:r>
    </w:p>
    <w:p w14:paraId="6B0CE7A7" w14:textId="2BF708C8" w:rsidR="009344A8" w:rsidRDefault="003F6681" w:rsidP="00F53C53">
      <w:pPr>
        <w:pStyle w:val="Prrafodelista"/>
        <w:numPr>
          <w:ilvl w:val="0"/>
          <w:numId w:val="6"/>
        </w:numPr>
      </w:pPr>
      <w:r>
        <w:t xml:space="preserve">Disco Duro: </w:t>
      </w:r>
      <w:r w:rsidR="009344A8">
        <w:t>1 T</w:t>
      </w:r>
      <w:r>
        <w:t xml:space="preserve">B </w:t>
      </w:r>
    </w:p>
    <w:p w14:paraId="58193136" w14:textId="13802112" w:rsidR="009344A8" w:rsidRPr="009344A8" w:rsidRDefault="003F6681" w:rsidP="00F53C53">
      <w:pPr>
        <w:pStyle w:val="Prrafodelista"/>
        <w:numPr>
          <w:ilvl w:val="0"/>
          <w:numId w:val="6"/>
        </w:numPr>
        <w:rPr>
          <w:b/>
          <w:bCs/>
        </w:rPr>
      </w:pPr>
      <w:r>
        <w:t>Acceso a Internet</w:t>
      </w:r>
      <w:r w:rsidR="009344A8">
        <w:t>: alámbrico e Inalámbrico</w:t>
      </w:r>
    </w:p>
    <w:p w14:paraId="5FAB62B7" w14:textId="77777777" w:rsidR="009344A8" w:rsidRDefault="009344A8" w:rsidP="00E015E9">
      <w:pPr>
        <w:pStyle w:val="Prrafodelista"/>
        <w:rPr>
          <w:b/>
          <w:bCs/>
        </w:rPr>
      </w:pPr>
    </w:p>
    <w:p w14:paraId="575D0B0D" w14:textId="64D8791E" w:rsidR="009344A8" w:rsidRPr="009344A8" w:rsidRDefault="009344A8" w:rsidP="00E015E9">
      <w:pPr>
        <w:rPr>
          <w:b/>
          <w:bCs/>
        </w:rPr>
      </w:pPr>
      <w:r w:rsidRPr="009344A8">
        <w:rPr>
          <w:b/>
          <w:bCs/>
        </w:rPr>
        <w:t xml:space="preserve">Computador dos: </w:t>
      </w:r>
    </w:p>
    <w:p w14:paraId="277DE4E4" w14:textId="77777777" w:rsidR="009344A8" w:rsidRDefault="009344A8" w:rsidP="00F53C53">
      <w:pPr>
        <w:pStyle w:val="Prrafodelista"/>
        <w:numPr>
          <w:ilvl w:val="0"/>
          <w:numId w:val="6"/>
        </w:numPr>
      </w:pPr>
      <w:r>
        <w:t xml:space="preserve">Tipo: Portátil </w:t>
      </w:r>
    </w:p>
    <w:p w14:paraId="23C2B946" w14:textId="77777777" w:rsidR="009344A8" w:rsidRDefault="009344A8" w:rsidP="00F53C53">
      <w:pPr>
        <w:pStyle w:val="Prrafodelista"/>
        <w:numPr>
          <w:ilvl w:val="0"/>
          <w:numId w:val="6"/>
        </w:numPr>
      </w:pPr>
      <w:r>
        <w:t xml:space="preserve">Memoria RAM: 12 GB </w:t>
      </w:r>
    </w:p>
    <w:p w14:paraId="004A7FFC" w14:textId="65027D25" w:rsidR="009344A8" w:rsidRDefault="009344A8" w:rsidP="00F53C53">
      <w:pPr>
        <w:pStyle w:val="Prrafodelista"/>
        <w:numPr>
          <w:ilvl w:val="0"/>
          <w:numId w:val="6"/>
        </w:numPr>
      </w:pPr>
      <w:r>
        <w:t xml:space="preserve">Procesador: </w:t>
      </w:r>
      <w:r w:rsidRPr="00131631">
        <w:t>Intel Core i5-</w:t>
      </w:r>
      <w:r>
        <w:t>84</w:t>
      </w:r>
      <w:r w:rsidRPr="00131631">
        <w:t>00</w:t>
      </w:r>
    </w:p>
    <w:p w14:paraId="451C99F3" w14:textId="77777777" w:rsidR="009344A8" w:rsidRDefault="009344A8" w:rsidP="00F53C53">
      <w:pPr>
        <w:pStyle w:val="Prrafodelista"/>
        <w:numPr>
          <w:ilvl w:val="0"/>
          <w:numId w:val="6"/>
        </w:numPr>
      </w:pPr>
      <w:r>
        <w:t xml:space="preserve">Disco Duro: 1 TB </w:t>
      </w:r>
    </w:p>
    <w:p w14:paraId="754AC9FB" w14:textId="77FC68D3" w:rsidR="009344A8" w:rsidRPr="00D711D4" w:rsidRDefault="009344A8" w:rsidP="00F53C53">
      <w:pPr>
        <w:pStyle w:val="Prrafodelista"/>
        <w:numPr>
          <w:ilvl w:val="0"/>
          <w:numId w:val="6"/>
        </w:numPr>
        <w:rPr>
          <w:b/>
          <w:bCs/>
        </w:rPr>
      </w:pPr>
      <w:r>
        <w:t>Acceso a Internet: alámbrico e Inalámbrico</w:t>
      </w:r>
    </w:p>
    <w:p w14:paraId="294E5134" w14:textId="26FE2154" w:rsidR="00D711D4" w:rsidRPr="00D711D4" w:rsidRDefault="00D711D4" w:rsidP="00E015E9">
      <w:pPr>
        <w:rPr>
          <w:b/>
          <w:bCs/>
        </w:rPr>
      </w:pPr>
      <w:r w:rsidRPr="00D711D4">
        <w:rPr>
          <w:b/>
          <w:bCs/>
        </w:rPr>
        <w:t>Computador tres:</w:t>
      </w:r>
    </w:p>
    <w:p w14:paraId="6226338C" w14:textId="35E9FBE8" w:rsidR="00D711D4" w:rsidRDefault="00D711D4" w:rsidP="00E015E9">
      <w:r w:rsidRPr="00D711D4">
        <w:t>Memoria RAM: 12</w:t>
      </w:r>
      <w:r>
        <w:t xml:space="preserve"> GB</w:t>
      </w:r>
    </w:p>
    <w:p w14:paraId="0F20C668" w14:textId="0E116866" w:rsidR="00D711D4" w:rsidRDefault="00D711D4" w:rsidP="00E015E9">
      <w:r w:rsidRPr="00D711D4">
        <w:t>Disco duro: 1</w:t>
      </w:r>
      <w:r>
        <w:t xml:space="preserve"> TB</w:t>
      </w:r>
    </w:p>
    <w:p w14:paraId="66B992BA" w14:textId="01683F48" w:rsidR="00D711D4" w:rsidRDefault="00D711D4" w:rsidP="00E015E9">
      <w:r w:rsidRPr="00D711D4">
        <w:t>Acceso a internet: alámbrico e inalámbrico</w:t>
      </w:r>
    </w:p>
    <w:p w14:paraId="7E5165A2" w14:textId="41B11489" w:rsidR="00D711D4" w:rsidRPr="009344A8" w:rsidRDefault="00D711D4" w:rsidP="00E015E9">
      <w:r w:rsidRPr="00D711D4">
        <w:t>Procesador: Intel i7-7500</w:t>
      </w:r>
      <w:r>
        <w:t>U</w:t>
      </w:r>
    </w:p>
    <w:p w14:paraId="3F58E6C8" w14:textId="283436A9" w:rsidR="009344A8" w:rsidRDefault="009344A8" w:rsidP="00E015E9">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E015E9">
            <w:pPr>
              <w:jc w:val="center"/>
            </w:pPr>
            <w:r>
              <w:t>Equipo</w:t>
            </w:r>
          </w:p>
        </w:tc>
        <w:tc>
          <w:tcPr>
            <w:tcW w:w="1004" w:type="dxa"/>
            <w:gridSpan w:val="3"/>
            <w:vAlign w:val="center"/>
          </w:tcPr>
          <w:p w14:paraId="099FC06C" w14:textId="66553542" w:rsidR="009344A8" w:rsidRPr="003F6681" w:rsidRDefault="009344A8" w:rsidP="00E015E9">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E015E9">
            <w:pPr>
              <w:jc w:val="center"/>
              <w:rPr>
                <w:b w:val="0"/>
                <w:bCs w:val="0"/>
              </w:rPr>
            </w:pPr>
            <w:r>
              <w:rPr>
                <w:b w:val="0"/>
                <w:bCs w:val="0"/>
              </w:rPr>
              <w:t>Laptop 1</w:t>
            </w:r>
          </w:p>
        </w:tc>
        <w:tc>
          <w:tcPr>
            <w:tcW w:w="850" w:type="dxa"/>
            <w:vAlign w:val="center"/>
          </w:tcPr>
          <w:p w14:paraId="709400B2" w14:textId="78075EDA" w:rsidR="009344A8" w:rsidRPr="003F6681" w:rsidRDefault="00D711D4" w:rsidP="00E015E9">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E015E9">
            <w:pPr>
              <w:jc w:val="center"/>
              <w:rPr>
                <w:b w:val="0"/>
                <w:bCs w:val="0"/>
              </w:rPr>
            </w:pPr>
            <w:r>
              <w:rPr>
                <w:b w:val="0"/>
                <w:bCs w:val="0"/>
              </w:rPr>
              <w:t>Laptop 2</w:t>
            </w:r>
          </w:p>
        </w:tc>
        <w:tc>
          <w:tcPr>
            <w:tcW w:w="850" w:type="dxa"/>
            <w:vAlign w:val="center"/>
          </w:tcPr>
          <w:p w14:paraId="44E6F820" w14:textId="10E3DF84" w:rsidR="009344A8" w:rsidRPr="003F6681" w:rsidRDefault="00D711D4" w:rsidP="00E015E9">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E015E9">
            <w:pPr>
              <w:jc w:val="center"/>
              <w:rPr>
                <w:b w:val="0"/>
                <w:bCs w:val="0"/>
              </w:rPr>
            </w:pPr>
            <w:r>
              <w:rPr>
                <w:b w:val="0"/>
                <w:bCs w:val="0"/>
              </w:rPr>
              <w:lastRenderedPageBreak/>
              <w:t>Laptop 3</w:t>
            </w:r>
          </w:p>
        </w:tc>
        <w:tc>
          <w:tcPr>
            <w:tcW w:w="850" w:type="dxa"/>
            <w:vAlign w:val="center"/>
          </w:tcPr>
          <w:p w14:paraId="3C75ECCA" w14:textId="3993D919" w:rsidR="009344A8" w:rsidRPr="003F6681" w:rsidRDefault="00D711D4" w:rsidP="00E015E9">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E015E9">
            <w:pPr>
              <w:jc w:val="center"/>
              <w:rPr>
                <w:b w:val="0"/>
                <w:bCs w:val="0"/>
              </w:rPr>
            </w:pPr>
          </w:p>
        </w:tc>
        <w:tc>
          <w:tcPr>
            <w:tcW w:w="850" w:type="dxa"/>
            <w:vAlign w:val="center"/>
          </w:tcPr>
          <w:p w14:paraId="46A9BC63" w14:textId="77777777" w:rsidR="00D711D4" w:rsidRPr="003F6681" w:rsidRDefault="00D711D4" w:rsidP="00E015E9">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E015E9"/>
    <w:p w14:paraId="1DAD0CFB" w14:textId="77777777" w:rsidR="009344A8" w:rsidRPr="009344A8" w:rsidRDefault="009344A8" w:rsidP="00E015E9"/>
    <w:p w14:paraId="4F868217" w14:textId="77777777" w:rsidR="00505E9F" w:rsidRPr="002144F6" w:rsidRDefault="00505E9F" w:rsidP="00E015E9">
      <w:pPr>
        <w:pStyle w:val="Ttulo4"/>
      </w:pPr>
      <w:bookmarkStart w:id="123" w:name="_Toc53482517"/>
      <w:r w:rsidRPr="002144F6">
        <w:t>Distribución de planta</w:t>
      </w:r>
      <w:bookmarkEnd w:id="123"/>
    </w:p>
    <w:p w14:paraId="763985E4" w14:textId="544372BD" w:rsidR="00505E9F" w:rsidRDefault="00505E9F" w:rsidP="00E015E9">
      <w:pPr>
        <w:pStyle w:val="Ttulo3"/>
      </w:pPr>
      <w:bookmarkStart w:id="124" w:name="_Toc53482518"/>
      <w:r w:rsidRPr="002144F6">
        <w:t>Análisis Organizacional</w:t>
      </w:r>
      <w:bookmarkEnd w:id="124"/>
    </w:p>
    <w:p w14:paraId="3A95B05A" w14:textId="28AEDD76" w:rsidR="00131631" w:rsidRDefault="002C01E9" w:rsidP="00E015E9">
      <w:r>
        <w:t xml:space="preserve">Para que una empresa se desarrolle de forma </w:t>
      </w:r>
      <w:r w:rsidR="00635D6F">
        <w:t>óptima</w:t>
      </w:r>
      <w:r>
        <w:t xml:space="preserve"> es muy importante contar con una estructura organizacional que le permita llevar de manera más ordenadas todas las tareas que se realizan dentro de esta, logrando así el cumplimiento de los objetivos y metas propuestas.</w:t>
      </w:r>
    </w:p>
    <w:p w14:paraId="346A9633" w14:textId="09AF65C5" w:rsidR="001C5BEB" w:rsidRDefault="001C5BEB" w:rsidP="00E015E9">
      <w:pPr>
        <w:rPr>
          <w:b/>
          <w:bCs/>
        </w:rPr>
      </w:pPr>
      <w:r w:rsidRPr="001C5BEB">
        <w:rPr>
          <w:b/>
          <w:bCs/>
        </w:rPr>
        <w:t>Organigrama</w:t>
      </w:r>
      <w:r>
        <w:rPr>
          <w:b/>
          <w:bCs/>
        </w:rPr>
        <w:t>:</w:t>
      </w:r>
    </w:p>
    <w:p w14:paraId="28DFFDC0" w14:textId="346A10BA" w:rsidR="002C01E9" w:rsidRPr="002C01E9" w:rsidRDefault="002C01E9" w:rsidP="00E015E9">
      <w:pPr>
        <w:tabs>
          <w:tab w:val="left" w:pos="1390"/>
        </w:tabs>
      </w:pPr>
      <w:r>
        <w:t xml:space="preserve">En este estudio el tipo de organigrama a utilizar es el de tipo </w:t>
      </w:r>
      <w:r>
        <w:rPr>
          <w:b/>
        </w:rPr>
        <w:t>vertical</w:t>
      </w:r>
      <w:r>
        <w:t xml:space="preserve"> debido a la practicidad y facilidad de comprensión todos los elementos sujetos a la dirección de la empresa, para ello se propone la siguiente estructura:</w:t>
      </w:r>
    </w:p>
    <w:p w14:paraId="2A14DA8D" w14:textId="2B6D5249" w:rsidR="001C5BEB" w:rsidRDefault="002C01E9" w:rsidP="00E015E9">
      <w:pPr>
        <w:rPr>
          <w:b/>
          <w:bCs/>
        </w:rPr>
      </w:pPr>
      <w:r>
        <w:rPr>
          <w:b/>
          <w:bCs/>
        </w:rPr>
        <w:drawing>
          <wp:inline distT="0" distB="0" distL="0" distR="0" wp14:anchorId="471D755B" wp14:editId="502C0EC1">
            <wp:extent cx="5486400" cy="3200400"/>
            <wp:effectExtent l="0" t="0" r="0" b="571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1BFA7AA9" w14:textId="6DF6BF1D" w:rsidR="002C01E9" w:rsidRPr="005B016D" w:rsidRDefault="005B016D" w:rsidP="00E015E9">
      <w:r>
        <w:lastRenderedPageBreak/>
        <w:t>en el esquema anterior se puede observar los nombres de los puestos que ocuparan cada uno de los trabajadores de la empresa</w:t>
      </w:r>
    </w:p>
    <w:p w14:paraId="10A67461" w14:textId="5CCB7132" w:rsidR="001C5BEB" w:rsidRPr="001C5BEB" w:rsidRDefault="001C5BEB" w:rsidP="00E015E9">
      <w:pPr>
        <w:rPr>
          <w:b/>
          <w:bCs/>
        </w:rPr>
      </w:pPr>
      <w:r w:rsidRPr="001C5BEB">
        <w:rPr>
          <w:b/>
          <w:bCs/>
        </w:rPr>
        <w:t>Dirección</w:t>
      </w:r>
      <w:r>
        <w:rPr>
          <w:b/>
          <w:bCs/>
        </w:rPr>
        <w:t>:</w:t>
      </w:r>
      <w:r w:rsidRPr="001C5BEB">
        <w:rPr>
          <w:b/>
          <w:bCs/>
        </w:rPr>
        <w:t xml:space="preserve"> </w:t>
      </w:r>
    </w:p>
    <w:p w14:paraId="2A1F03C9" w14:textId="77777777" w:rsidR="001C5BEB" w:rsidRDefault="001C5BEB" w:rsidP="00E015E9">
      <w:r>
        <w:t xml:space="preserve">La junta directiva está conformada por 3 socios, los cuales son los responsables en igual porcentaje de participación y capitalización. Las funciones de la Junta directiva están contempladas en el acta de constitución (Ver Estudio Legal). </w:t>
      </w:r>
    </w:p>
    <w:p w14:paraId="308109DE" w14:textId="77777777" w:rsidR="001C5BEB" w:rsidRPr="001C5BEB" w:rsidRDefault="001C5BEB" w:rsidP="00E015E9">
      <w:pPr>
        <w:rPr>
          <w:b/>
          <w:bCs/>
        </w:rPr>
      </w:pPr>
      <w:r w:rsidRPr="001C5BEB">
        <w:rPr>
          <w:b/>
          <w:bCs/>
        </w:rPr>
        <w:t>Gerencia:</w:t>
      </w:r>
    </w:p>
    <w:p w14:paraId="451EB009" w14:textId="77777777" w:rsidR="001D7563" w:rsidRDefault="001C5BEB" w:rsidP="00E015E9">
      <w:r>
        <w:t>Se dirige y gestiona los asuntos de la empresa. En esta área se coordinan los recursos internos, se representa a la compañía frente a terceros y se controlan las metas y objetivos establecidos.</w:t>
      </w:r>
    </w:p>
    <w:p w14:paraId="0577BF6F" w14:textId="77777777" w:rsidR="001D7563" w:rsidRDefault="001C5BEB" w:rsidP="00E015E9">
      <w:r w:rsidRPr="001D7563">
        <w:rPr>
          <w:b/>
          <w:bCs/>
        </w:rPr>
        <w:t>Atención al cliente</w:t>
      </w:r>
      <w:r w:rsidR="001D7563" w:rsidRPr="001D7563">
        <w:rPr>
          <w:b/>
          <w:bCs/>
        </w:rPr>
        <w:t>:</w:t>
      </w:r>
      <w:r>
        <w:t xml:space="preserve"> </w:t>
      </w:r>
    </w:p>
    <w:p w14:paraId="11B63779" w14:textId="77777777" w:rsidR="001D7563" w:rsidRDefault="001C5BEB" w:rsidP="00E015E9">
      <w:r>
        <w:t xml:space="preserve">En esta área se establece la comunicación directa con los clientes para dar soporte, mantenimiento y solución a los problemas que los clientes tienen. Inicialmente el personal encargado de producción cumple también con las funciones del área de atención al cliente. </w:t>
      </w:r>
    </w:p>
    <w:p w14:paraId="03ABC0B2" w14:textId="3D488D20" w:rsidR="001D7563" w:rsidRPr="001D7563" w:rsidRDefault="001C5BEB" w:rsidP="00E015E9">
      <w:pPr>
        <w:rPr>
          <w:b/>
          <w:bCs/>
        </w:rPr>
      </w:pPr>
      <w:r w:rsidRPr="001D7563">
        <w:rPr>
          <w:b/>
          <w:bCs/>
        </w:rPr>
        <w:t>Producción</w:t>
      </w:r>
      <w:r w:rsidR="001D7563" w:rsidRPr="001D7563">
        <w:rPr>
          <w:b/>
          <w:bCs/>
        </w:rPr>
        <w:t>:</w:t>
      </w:r>
    </w:p>
    <w:p w14:paraId="28450EA1" w14:textId="1E47C1BE" w:rsidR="001D7563" w:rsidRDefault="001C5BEB" w:rsidP="00E015E9">
      <w:r>
        <w:t xml:space="preserve">Es la parte operativa de la empresa. Esta área está encargada del análisis, diseño y desarrollo </w:t>
      </w:r>
      <w:r w:rsidR="001D7563">
        <w:t>de los softwares.</w:t>
      </w:r>
    </w:p>
    <w:p w14:paraId="550E9E0F" w14:textId="22DFE641" w:rsidR="001D7563" w:rsidRPr="001D7563" w:rsidRDefault="001C5BEB" w:rsidP="00E015E9">
      <w:pPr>
        <w:rPr>
          <w:b/>
          <w:bCs/>
        </w:rPr>
      </w:pPr>
      <w:r w:rsidRPr="001D7563">
        <w:rPr>
          <w:b/>
          <w:bCs/>
        </w:rPr>
        <w:t>Mercadeo y ventas</w:t>
      </w:r>
      <w:r w:rsidR="001D7563" w:rsidRPr="001D7563">
        <w:rPr>
          <w:b/>
          <w:bCs/>
        </w:rPr>
        <w:t>:</w:t>
      </w:r>
    </w:p>
    <w:p w14:paraId="42C5313F" w14:textId="0291157F" w:rsidR="001C5BEB" w:rsidRDefault="001C5BEB" w:rsidP="00E015E9">
      <w:r>
        <w:t>En esta área se realiza todo lo relacionado con la publicidad y relación con los posibles clientes, para dar a conocer los productos/servicios que ofrece la empresa.</w:t>
      </w:r>
    </w:p>
    <w:p w14:paraId="12F2605D" w14:textId="719EBD0E" w:rsidR="001D7563" w:rsidRDefault="001D7563" w:rsidP="00E015E9">
      <w:pPr>
        <w:rPr>
          <w:b/>
          <w:bCs/>
        </w:rPr>
      </w:pPr>
      <w:r w:rsidRPr="001D7563">
        <w:rPr>
          <w:b/>
          <w:bCs/>
        </w:rPr>
        <w:t>Diagrama de cargos:</w:t>
      </w:r>
    </w:p>
    <w:p w14:paraId="71C7C8A8" w14:textId="53ADD73A" w:rsidR="001D7563" w:rsidRPr="001D7563" w:rsidRDefault="001D7563" w:rsidP="00E015E9">
      <w:pPr>
        <w:rPr>
          <w:b/>
          <w:bCs/>
        </w:rPr>
      </w:pPr>
    </w:p>
    <w:p w14:paraId="17D27E5B" w14:textId="77777777" w:rsidR="00505E9F" w:rsidRPr="002144F6" w:rsidRDefault="00505E9F" w:rsidP="00E015E9">
      <w:pPr>
        <w:pStyle w:val="Ttulo4"/>
      </w:pPr>
      <w:bookmarkStart w:id="125" w:name="_Toc53482519"/>
      <w:r w:rsidRPr="002144F6">
        <w:lastRenderedPageBreak/>
        <w:t>Estructura organizacional</w:t>
      </w:r>
      <w:bookmarkEnd w:id="125"/>
    </w:p>
    <w:p w14:paraId="01462CB9" w14:textId="77777777" w:rsidR="00505E9F" w:rsidRPr="002144F6" w:rsidRDefault="00505E9F" w:rsidP="00E015E9">
      <w:pPr>
        <w:pStyle w:val="Ttulo4"/>
      </w:pPr>
      <w:bookmarkStart w:id="126" w:name="_Toc53482520"/>
      <w:r w:rsidRPr="002144F6">
        <w:t>Políticas internas de la empresa</w:t>
      </w:r>
      <w:bookmarkEnd w:id="126"/>
    </w:p>
    <w:p w14:paraId="7C2E6981" w14:textId="39BD1643" w:rsidR="00505E9F" w:rsidRPr="002144F6" w:rsidRDefault="00505E9F" w:rsidP="00E015E9">
      <w:pPr>
        <w:pStyle w:val="Ttulo3"/>
      </w:pPr>
      <w:bookmarkStart w:id="127" w:name="_Toc53482521"/>
      <w:r w:rsidRPr="002144F6">
        <w:t>Marco legal</w:t>
      </w:r>
      <w:bookmarkEnd w:id="127"/>
      <w:r w:rsidRPr="002144F6">
        <w:t xml:space="preserve"> </w:t>
      </w:r>
    </w:p>
    <w:p w14:paraId="1B9271D4" w14:textId="362A190C" w:rsidR="00505E9F" w:rsidRPr="002144F6" w:rsidRDefault="00505E9F" w:rsidP="00E015E9">
      <w:pPr>
        <w:pStyle w:val="Ttulo4"/>
      </w:pPr>
      <w:bookmarkStart w:id="128" w:name="_Toc53482522"/>
      <w:r w:rsidRPr="002144F6">
        <w:t>Constitución de la empresa</w:t>
      </w:r>
      <w:bookmarkEnd w:id="128"/>
    </w:p>
    <w:p w14:paraId="5C2589B0" w14:textId="331CE31C" w:rsidR="00505E9F" w:rsidRPr="002144F6" w:rsidRDefault="00505E9F" w:rsidP="00E015E9">
      <w:pPr>
        <w:pStyle w:val="Ttulo4"/>
      </w:pPr>
      <w:bookmarkStart w:id="129" w:name="_Toc53482523"/>
      <w:r w:rsidRPr="002144F6">
        <w:t>Registro legal (Matricula de la alcaldía, Registro del DGI, Licencia de operación)</w:t>
      </w:r>
      <w:bookmarkEnd w:id="129"/>
      <w:r w:rsidRPr="002144F6">
        <w:t xml:space="preserve"> </w:t>
      </w:r>
    </w:p>
    <w:p w14:paraId="291A4D1B" w14:textId="0B83215C" w:rsidR="00505E9F" w:rsidRPr="00D2433F" w:rsidRDefault="00505E9F" w:rsidP="00E015E9">
      <w:pPr>
        <w:pStyle w:val="Ttulo2"/>
      </w:pPr>
      <w:bookmarkStart w:id="130" w:name="_Toc53482524"/>
      <w:r w:rsidRPr="002144F6">
        <w:t>Capitulo III. Estudio Económico Financiero</w:t>
      </w:r>
      <w:bookmarkEnd w:id="130"/>
    </w:p>
    <w:p w14:paraId="11418CAF" w14:textId="3ED9157E" w:rsidR="00505E9F" w:rsidRPr="002144F6" w:rsidRDefault="00505E9F" w:rsidP="00E015E9">
      <w:pPr>
        <w:pStyle w:val="Ttulo3"/>
      </w:pPr>
      <w:bookmarkStart w:id="131" w:name="_Toc53482525"/>
      <w:r w:rsidRPr="002144F6">
        <w:t>Estructura de costos</w:t>
      </w:r>
      <w:bookmarkEnd w:id="131"/>
    </w:p>
    <w:p w14:paraId="1ABED26B" w14:textId="4C1B57F6" w:rsidR="00505E9F" w:rsidRPr="002144F6" w:rsidRDefault="00505E9F" w:rsidP="00E015E9">
      <w:pPr>
        <w:pStyle w:val="Ttulo4"/>
      </w:pPr>
      <w:bookmarkStart w:id="132" w:name="_Toc53482526"/>
      <w:r w:rsidRPr="002144F6">
        <w:t>Costos Fijos</w:t>
      </w:r>
      <w:bookmarkEnd w:id="132"/>
    </w:p>
    <w:p w14:paraId="259B193B" w14:textId="4E261579" w:rsidR="00505E9F" w:rsidRPr="002144F6" w:rsidRDefault="00505E9F" w:rsidP="00E015E9">
      <w:pPr>
        <w:pStyle w:val="Ttulo4"/>
      </w:pPr>
      <w:bookmarkStart w:id="133" w:name="_Toc53482527"/>
      <w:r w:rsidRPr="002144F6">
        <w:t>Costos variables</w:t>
      </w:r>
      <w:bookmarkEnd w:id="133"/>
    </w:p>
    <w:p w14:paraId="4A23B56A" w14:textId="3A052420" w:rsidR="00505E9F" w:rsidRPr="002144F6" w:rsidRDefault="00505E9F" w:rsidP="00E015E9">
      <w:pPr>
        <w:pStyle w:val="Ttulo4"/>
      </w:pPr>
      <w:bookmarkStart w:id="134" w:name="_Toc53482528"/>
      <w:r w:rsidRPr="002144F6">
        <w:t>Gastos de admón.</w:t>
      </w:r>
      <w:bookmarkEnd w:id="134"/>
    </w:p>
    <w:p w14:paraId="56F37A33" w14:textId="073BCF76" w:rsidR="00505E9F" w:rsidRPr="002144F6" w:rsidRDefault="00505E9F" w:rsidP="00E015E9">
      <w:pPr>
        <w:pStyle w:val="Ttulo4"/>
      </w:pPr>
      <w:bookmarkStart w:id="135" w:name="_Toc53482529"/>
      <w:r w:rsidRPr="002144F6">
        <w:t>Gastos de ventas</w:t>
      </w:r>
      <w:bookmarkEnd w:id="135"/>
    </w:p>
    <w:p w14:paraId="55A3D66F" w14:textId="7D202BDB" w:rsidR="00505E9F" w:rsidRPr="002144F6" w:rsidRDefault="00505E9F" w:rsidP="00E015E9">
      <w:pPr>
        <w:pStyle w:val="Ttulo4"/>
      </w:pPr>
      <w:bookmarkStart w:id="136" w:name="_Toc53482530"/>
      <w:r w:rsidRPr="002144F6">
        <w:t>Gastos financieros</w:t>
      </w:r>
      <w:bookmarkEnd w:id="136"/>
    </w:p>
    <w:p w14:paraId="09664D59" w14:textId="00F700A4" w:rsidR="00505E9F" w:rsidRPr="002144F6" w:rsidRDefault="00505E9F" w:rsidP="00E015E9">
      <w:pPr>
        <w:pStyle w:val="Ttulo3"/>
      </w:pPr>
      <w:bookmarkStart w:id="137" w:name="_Toc53482531"/>
      <w:r w:rsidRPr="002144F6">
        <w:t>Estructura inversión inicial</w:t>
      </w:r>
      <w:bookmarkEnd w:id="137"/>
    </w:p>
    <w:p w14:paraId="34B20DD3" w14:textId="3ED8C95D" w:rsidR="00505E9F" w:rsidRPr="002144F6" w:rsidRDefault="00505E9F" w:rsidP="00E015E9">
      <w:pPr>
        <w:pStyle w:val="Ttulo3"/>
      </w:pPr>
      <w:bookmarkStart w:id="138" w:name="_Toc53482532"/>
      <w:r w:rsidRPr="002144F6">
        <w:t>Presupuesto de ingresos</w:t>
      </w:r>
      <w:bookmarkEnd w:id="138"/>
    </w:p>
    <w:p w14:paraId="2DC91DDD" w14:textId="00A2B8E4" w:rsidR="00505E9F" w:rsidRPr="002144F6" w:rsidRDefault="00505E9F" w:rsidP="00E015E9">
      <w:pPr>
        <w:pStyle w:val="Ttulo3"/>
      </w:pPr>
      <w:bookmarkStart w:id="139" w:name="_Toc53482533"/>
      <w:r w:rsidRPr="002144F6">
        <w:t>Estados financieros</w:t>
      </w:r>
      <w:bookmarkEnd w:id="139"/>
    </w:p>
    <w:p w14:paraId="178B6255" w14:textId="40CED238" w:rsidR="00505E9F" w:rsidRPr="002144F6" w:rsidRDefault="00505E9F" w:rsidP="00E015E9">
      <w:pPr>
        <w:pStyle w:val="Ttulo4"/>
      </w:pPr>
      <w:bookmarkStart w:id="140" w:name="_Toc53482534"/>
      <w:r w:rsidRPr="002144F6">
        <w:t>Estado de flujo de efectivo</w:t>
      </w:r>
      <w:bookmarkEnd w:id="140"/>
    </w:p>
    <w:p w14:paraId="59480F73" w14:textId="335D4925" w:rsidR="00505E9F" w:rsidRPr="002144F6" w:rsidRDefault="00505E9F" w:rsidP="00E015E9">
      <w:pPr>
        <w:pStyle w:val="Ttulo4"/>
      </w:pPr>
      <w:bookmarkStart w:id="141" w:name="_Toc53482535"/>
      <w:r w:rsidRPr="002144F6">
        <w:t>Estado de resultado</w:t>
      </w:r>
      <w:bookmarkEnd w:id="141"/>
    </w:p>
    <w:p w14:paraId="3C858DF0" w14:textId="7B9A65AA" w:rsidR="00505E9F" w:rsidRPr="002144F6" w:rsidRDefault="00505E9F" w:rsidP="00E015E9">
      <w:pPr>
        <w:pStyle w:val="Ttulo4"/>
      </w:pPr>
      <w:bookmarkStart w:id="142" w:name="_Toc53482536"/>
      <w:r w:rsidRPr="002144F6">
        <w:t>Balance general</w:t>
      </w:r>
      <w:bookmarkEnd w:id="142"/>
    </w:p>
    <w:p w14:paraId="6AA2FDE3" w14:textId="041A2768" w:rsidR="00505E9F" w:rsidRPr="002144F6" w:rsidRDefault="00505E9F" w:rsidP="00E015E9">
      <w:pPr>
        <w:pStyle w:val="Ttulo3"/>
      </w:pPr>
      <w:bookmarkStart w:id="143" w:name="_Toc53482537"/>
      <w:r w:rsidRPr="002144F6">
        <w:t>Indicadores financieros</w:t>
      </w:r>
      <w:bookmarkEnd w:id="143"/>
    </w:p>
    <w:p w14:paraId="2A778A07" w14:textId="59A5E5ED" w:rsidR="00505E9F" w:rsidRPr="00D2433F" w:rsidRDefault="00505E9F" w:rsidP="00E015E9">
      <w:pPr>
        <w:pStyle w:val="Ttulo2"/>
      </w:pPr>
      <w:r w:rsidRPr="002144F6">
        <w:lastRenderedPageBreak/>
        <w:t xml:space="preserve"> </w:t>
      </w:r>
      <w:bookmarkStart w:id="144" w:name="_Toc53482538"/>
      <w:r w:rsidRPr="002144F6">
        <w:t>Capitulo IV Impacto Ambiental</w:t>
      </w:r>
      <w:bookmarkEnd w:id="144"/>
      <w:r w:rsidRPr="002144F6">
        <w:t xml:space="preserve"> </w:t>
      </w:r>
    </w:p>
    <w:p w14:paraId="43E89515" w14:textId="688DFEDE" w:rsidR="00505E9F" w:rsidRPr="00505E9F" w:rsidRDefault="00505E9F" w:rsidP="00E015E9">
      <w:pPr>
        <w:pStyle w:val="Ttulo3"/>
      </w:pPr>
      <w:bookmarkStart w:id="145" w:name="_Toc53482539"/>
      <w:r w:rsidRPr="00505E9F">
        <w:t>Matriz de Leopold</w:t>
      </w:r>
      <w:bookmarkEnd w:id="145"/>
    </w:p>
    <w:p w14:paraId="4CAC24E3" w14:textId="7F5AC7E3" w:rsidR="00505E9F" w:rsidRPr="002144F6" w:rsidRDefault="00505E9F" w:rsidP="00E015E9">
      <w:pPr>
        <w:pStyle w:val="Ttulo3"/>
      </w:pPr>
      <w:bookmarkStart w:id="146" w:name="_Toc53482540"/>
      <w:r w:rsidRPr="002144F6">
        <w:t>Estrategias de mitigación de impacto</w:t>
      </w:r>
      <w:bookmarkEnd w:id="146"/>
    </w:p>
    <w:p w14:paraId="031005A4" w14:textId="77777777" w:rsidR="00505E9F" w:rsidRPr="00B211AC" w:rsidRDefault="00505E9F" w:rsidP="00E015E9"/>
    <w:p w14:paraId="18B50AA5" w14:textId="77777777" w:rsidR="00505E9F" w:rsidRDefault="00505E9F" w:rsidP="00E015E9">
      <w:pPr>
        <w:pStyle w:val="Ttulo1"/>
      </w:pPr>
      <w:bookmarkStart w:id="147" w:name="_Toc53482541"/>
      <w:r w:rsidRPr="00267754">
        <w:t>Conclusiones</w:t>
      </w:r>
      <w:bookmarkEnd w:id="147"/>
    </w:p>
    <w:p w14:paraId="746619E8" w14:textId="77777777" w:rsidR="00505E9F" w:rsidRDefault="00505E9F" w:rsidP="00E015E9">
      <w:pPr>
        <w:pStyle w:val="Ttulo1"/>
      </w:pPr>
      <w:bookmarkStart w:id="148" w:name="_Toc53482542"/>
      <w:r w:rsidRPr="00267754">
        <w:t>Bibliografía</w:t>
      </w:r>
      <w:bookmarkEnd w:id="148"/>
    </w:p>
    <w:p w14:paraId="0BFCD272" w14:textId="77777777" w:rsidR="00505E9F" w:rsidRPr="0027703A" w:rsidRDefault="00505E9F" w:rsidP="00E015E9">
      <w:pPr>
        <w:widowControl w:val="0"/>
        <w:autoSpaceDE w:val="0"/>
        <w:autoSpaceDN w:val="0"/>
        <w:adjustRightInd w:val="0"/>
        <w:ind w:left="480" w:hanging="480"/>
        <w:rPr>
          <w:lang w:val="en-US"/>
        </w:rPr>
      </w:pPr>
      <w:r>
        <w:fldChar w:fldCharType="begin" w:fldLock="1"/>
      </w:r>
      <w:r>
        <w:instrText xml:space="preserve">ADDIN Mendeley Bibliography CSL_BIBLIOGRAPHY </w:instrText>
      </w:r>
      <w:r>
        <w:fldChar w:fldCharType="separate"/>
      </w:r>
      <w:r w:rsidRPr="00C4004D">
        <w:t xml:space="preserve">Abarza, F. (2019). Ejemplos de estrategias de distribución de éxito. </w:t>
      </w:r>
      <w:r w:rsidRPr="0027703A">
        <w:rPr>
          <w:lang w:val="en-US"/>
        </w:rPr>
        <w:t>Retrieved September 17, 2020, from https://www.beetrack.com/es/blog/estrategias-de-distribucion-ejemplos</w:t>
      </w:r>
    </w:p>
    <w:p w14:paraId="7D2207F2" w14:textId="77777777" w:rsidR="00505E9F" w:rsidRPr="0027703A" w:rsidRDefault="00505E9F" w:rsidP="00E015E9">
      <w:pPr>
        <w:widowControl w:val="0"/>
        <w:autoSpaceDE w:val="0"/>
        <w:autoSpaceDN w:val="0"/>
        <w:adjustRightInd w:val="0"/>
        <w:ind w:left="480" w:hanging="480"/>
        <w:rPr>
          <w:lang w:val="en-US"/>
        </w:rPr>
      </w:pPr>
      <w:r w:rsidRPr="00C4004D">
        <w:t xml:space="preserve">Andía Valencia, W. (2014). La demanda insatisfecha en los proyectos de inversión pública. </w:t>
      </w:r>
      <w:r w:rsidRPr="0027703A">
        <w:rPr>
          <w:i/>
          <w:iCs/>
          <w:lang w:val="en-US"/>
        </w:rPr>
        <w:t>Industrial Data</w:t>
      </w:r>
      <w:r w:rsidRPr="0027703A">
        <w:rPr>
          <w:lang w:val="en-US"/>
        </w:rPr>
        <w:t xml:space="preserve">, </w:t>
      </w:r>
      <w:r w:rsidRPr="0027703A">
        <w:rPr>
          <w:i/>
          <w:iCs/>
          <w:lang w:val="en-US"/>
        </w:rPr>
        <w:t>14</w:t>
      </w:r>
      <w:r w:rsidRPr="0027703A">
        <w:rPr>
          <w:lang w:val="en-US"/>
        </w:rPr>
        <w:t>(2), 067. https://doi.org/10.15381/idata.v14i2.6226</w:t>
      </w:r>
    </w:p>
    <w:p w14:paraId="1D97D962" w14:textId="77777777" w:rsidR="00505E9F" w:rsidRPr="0027703A" w:rsidRDefault="00505E9F" w:rsidP="00E015E9">
      <w:pPr>
        <w:widowControl w:val="0"/>
        <w:autoSpaceDE w:val="0"/>
        <w:autoSpaceDN w:val="0"/>
        <w:adjustRightInd w:val="0"/>
        <w:ind w:left="480" w:hanging="480"/>
        <w:rPr>
          <w:lang w:val="en-US"/>
        </w:rPr>
      </w:pPr>
      <w:r w:rsidRPr="0027703A">
        <w:rPr>
          <w:lang w:val="en-US"/>
        </w:rPr>
        <w:t xml:space="preserve">Canive, T., &amp; Balet, R. (n.d.). </w:t>
      </w:r>
      <w:r w:rsidRPr="00C4004D">
        <w:t xml:space="preserve">Análisis de la demanda: ¿cómo detectarla? </w:t>
      </w:r>
      <w:r w:rsidRPr="0027703A">
        <w:rPr>
          <w:lang w:val="en-US"/>
        </w:rPr>
        <w:t>| Sinnaps. Retrieved September 17, 2020, from https://www.sinnaps.com/blog-gestion-proyectos/analisis-de-la-oferta-y-la-demanda</w:t>
      </w:r>
    </w:p>
    <w:p w14:paraId="657B51DA" w14:textId="77777777" w:rsidR="00505E9F" w:rsidRPr="00C4004D" w:rsidRDefault="00505E9F" w:rsidP="00E015E9">
      <w:pPr>
        <w:widowControl w:val="0"/>
        <w:autoSpaceDE w:val="0"/>
        <w:autoSpaceDN w:val="0"/>
        <w:adjustRightInd w:val="0"/>
        <w:ind w:left="480" w:hanging="480"/>
      </w:pPr>
      <w:r w:rsidRPr="00C4004D">
        <w:t xml:space="preserve">Dos Santos Alves, Rogério; Soares de Souza, A. E. A. (2014). Estudio de Mercado. </w:t>
      </w:r>
      <w:r w:rsidRPr="00C4004D">
        <w:rPr>
          <w:i/>
          <w:iCs/>
        </w:rPr>
        <w:t>Igarss 2014</w:t>
      </w:r>
      <w:r w:rsidRPr="00C4004D">
        <w:t>, (1), 1–5. https://doi.org/10.1007/s13398-014-0173-7.2</w:t>
      </w:r>
    </w:p>
    <w:p w14:paraId="46FFFC73" w14:textId="77777777" w:rsidR="00505E9F" w:rsidRPr="0027703A" w:rsidRDefault="00505E9F" w:rsidP="00E015E9">
      <w:pPr>
        <w:widowControl w:val="0"/>
        <w:autoSpaceDE w:val="0"/>
        <w:autoSpaceDN w:val="0"/>
        <w:adjustRightInd w:val="0"/>
        <w:ind w:left="480" w:hanging="480"/>
        <w:rPr>
          <w:lang w:val="en-US"/>
        </w:rPr>
      </w:pPr>
      <w:r w:rsidRPr="00C4004D">
        <w:t xml:space="preserve">ESAN. (2017). La importancia de contar con una estrategia de producto | Marketing | Apuntes empresariales | ESAN. </w:t>
      </w:r>
      <w:r w:rsidRPr="0027703A">
        <w:rPr>
          <w:lang w:val="en-US"/>
        </w:rPr>
        <w:t>Retrieved September 17, 2020, from https://www.esan.edu.pe/apuntes-empresariales/2017/03/la-importancia-de-contar-con-una-estrategia-de-producto/</w:t>
      </w:r>
    </w:p>
    <w:p w14:paraId="6584A2F7" w14:textId="77777777" w:rsidR="00505E9F" w:rsidRPr="0027703A" w:rsidRDefault="00505E9F" w:rsidP="00E015E9">
      <w:pPr>
        <w:widowControl w:val="0"/>
        <w:autoSpaceDE w:val="0"/>
        <w:autoSpaceDN w:val="0"/>
        <w:adjustRightInd w:val="0"/>
        <w:ind w:left="480" w:hanging="480"/>
        <w:rPr>
          <w:lang w:val="en-US"/>
        </w:rPr>
      </w:pPr>
      <w:r w:rsidRPr="0027703A">
        <w:rPr>
          <w:lang w:val="en-US"/>
        </w:rPr>
        <w:t>Espinosa, R. (2016). Marketing Mix: Las 4 Ps. Retrieved September 17, 2020, from 2016 website: https://robertoespinosa.es/2014/05/06/marketing-mix-las-4ps-2</w:t>
      </w:r>
    </w:p>
    <w:p w14:paraId="2C6CB9BE" w14:textId="77777777" w:rsidR="00505E9F" w:rsidRPr="00C4004D" w:rsidRDefault="00505E9F" w:rsidP="00E015E9">
      <w:pPr>
        <w:widowControl w:val="0"/>
        <w:autoSpaceDE w:val="0"/>
        <w:autoSpaceDN w:val="0"/>
        <w:adjustRightInd w:val="0"/>
        <w:ind w:left="480" w:hanging="480"/>
      </w:pPr>
      <w:r w:rsidRPr="00C4004D">
        <w:t xml:space="preserve">FADU. (2012). </w:t>
      </w:r>
      <w:r w:rsidRPr="00C4004D">
        <w:rPr>
          <w:i/>
          <w:iCs/>
        </w:rPr>
        <w:t>Capítulo 11 Estrategias de fijación de precios</w:t>
      </w:r>
      <w:r w:rsidRPr="00C4004D">
        <w:t>.</w:t>
      </w:r>
    </w:p>
    <w:p w14:paraId="621E89F5" w14:textId="77777777" w:rsidR="00505E9F" w:rsidRPr="00C4004D" w:rsidRDefault="00505E9F" w:rsidP="00E015E9">
      <w:pPr>
        <w:widowControl w:val="0"/>
        <w:autoSpaceDE w:val="0"/>
        <w:autoSpaceDN w:val="0"/>
        <w:adjustRightInd w:val="0"/>
        <w:ind w:left="480" w:hanging="480"/>
      </w:pPr>
      <w:r w:rsidRPr="00C4004D">
        <w:t xml:space="preserve">Guillen, M. (2012). </w:t>
      </w:r>
      <w:r w:rsidRPr="00C4004D">
        <w:rPr>
          <w:i/>
          <w:iCs/>
        </w:rPr>
        <w:t>El Entorno o Industria</w:t>
      </w:r>
      <w:r w:rsidRPr="00C4004D">
        <w:t>.</w:t>
      </w:r>
    </w:p>
    <w:p w14:paraId="489F7756" w14:textId="77777777" w:rsidR="00505E9F" w:rsidRDefault="00505E9F" w:rsidP="00E015E9">
      <w:pPr>
        <w:widowControl w:val="0"/>
        <w:autoSpaceDE w:val="0"/>
        <w:autoSpaceDN w:val="0"/>
        <w:adjustRightInd w:val="0"/>
        <w:ind w:left="480" w:hanging="480"/>
      </w:pPr>
      <w:r w:rsidRPr="00C4004D">
        <w:lastRenderedPageBreak/>
        <w:t xml:space="preserve">Rizo, M., Vuelta, D., Vargas, B., &amp; Leyva, E. (2019). Estrategia de comercialización para mejorar la gestión de ventas en la empresa porcino Santiago de Cuba. </w:t>
      </w:r>
      <w:r w:rsidRPr="00C4004D">
        <w:rPr>
          <w:i/>
          <w:iCs/>
        </w:rPr>
        <w:t>Ciencia En Su PC</w:t>
      </w:r>
      <w:r w:rsidRPr="00C4004D">
        <w:t xml:space="preserve">, </w:t>
      </w:r>
      <w:r w:rsidRPr="00C4004D">
        <w:rPr>
          <w:i/>
          <w:iCs/>
        </w:rPr>
        <w:t>1</w:t>
      </w:r>
      <w:r w:rsidRPr="00C4004D">
        <w:t>(1), 44–57. Retrieved from https://www.redalyc.org/jatsRepo/1813/181358738014/html/index.html</w:t>
      </w:r>
    </w:p>
    <w:p w14:paraId="28B1F755" w14:textId="77777777" w:rsidR="00505E9F" w:rsidRDefault="00505E9F" w:rsidP="00E015E9">
      <w:pPr>
        <w:widowControl w:val="0"/>
        <w:autoSpaceDE w:val="0"/>
        <w:autoSpaceDN w:val="0"/>
        <w:adjustRightInd w:val="0"/>
        <w:spacing w:after="0"/>
        <w:ind w:left="480" w:hanging="480"/>
      </w:pPr>
      <w:r>
        <w:fldChar w:fldCharType="begin" w:fldLock="1"/>
      </w:r>
      <w:r>
        <w:instrText xml:space="preserve">ADDIN Mendeley Bibliography CSL_BIBLIOGRAPHY </w:instrText>
      </w:r>
      <w:r>
        <w:fldChar w:fldCharType="separate"/>
      </w:r>
      <w:r>
        <w:t xml:space="preserve">Aguirre, A. (2016). </w:t>
      </w:r>
      <w:r>
        <w:rPr>
          <w:i/>
          <w:iCs/>
        </w:rPr>
        <w:t>predo meza</w:t>
      </w:r>
      <w:r>
        <w:t xml:space="preserve">. </w:t>
      </w:r>
      <w:r>
        <w:rPr>
          <w:i/>
          <w:iCs/>
        </w:rPr>
        <w:t>0</w:t>
      </w:r>
      <w:r>
        <w:t>(0), 34.</w:t>
      </w:r>
    </w:p>
    <w:p w14:paraId="4E6A5098" w14:textId="77777777" w:rsidR="00505E9F" w:rsidRDefault="00505E9F" w:rsidP="00E015E9">
      <w:pPr>
        <w:widowControl w:val="0"/>
        <w:autoSpaceDE w:val="0"/>
        <w:autoSpaceDN w:val="0"/>
        <w:adjustRightInd w:val="0"/>
        <w:spacing w:after="0"/>
        <w:ind w:left="480" w:hanging="480"/>
      </w:pPr>
      <w:r>
        <w:rPr>
          <w:lang w:val="en-US"/>
        </w:rPr>
        <w:t xml:space="preserve">Backer, M., Jacobsen, L., &amp; David, R. N. (n.d.). </w:t>
      </w:r>
      <w:r>
        <w:rPr>
          <w:i/>
          <w:iCs/>
        </w:rPr>
        <w:t>Contabilidad de costos: Un enfoque administrativo para la toma de decisiones.</w:t>
      </w:r>
    </w:p>
    <w:p w14:paraId="5FA2B374" w14:textId="77777777" w:rsidR="00505E9F" w:rsidRDefault="00505E9F" w:rsidP="00E015E9">
      <w:pPr>
        <w:widowControl w:val="0"/>
        <w:autoSpaceDE w:val="0"/>
        <w:autoSpaceDN w:val="0"/>
        <w:adjustRightInd w:val="0"/>
        <w:spacing w:after="0"/>
        <w:ind w:left="480" w:hanging="480"/>
      </w:pPr>
      <w:r>
        <w:t>Cabello, L., Rodríguez, J., Rangel, J., &amp; Yépez, T. (2008, March). Balance general.</w:t>
      </w:r>
    </w:p>
    <w:p w14:paraId="7FCB59FB" w14:textId="77777777" w:rsidR="00505E9F" w:rsidRDefault="00505E9F" w:rsidP="00E015E9">
      <w:pPr>
        <w:widowControl w:val="0"/>
        <w:autoSpaceDE w:val="0"/>
        <w:autoSpaceDN w:val="0"/>
        <w:adjustRightInd w:val="0"/>
        <w:spacing w:after="0"/>
        <w:ind w:left="480" w:hanging="480"/>
      </w:pPr>
      <w:r>
        <w:t xml:space="preserve">Castaño, Oscar J, M. (2009). </w:t>
      </w:r>
      <w:r>
        <w:rPr>
          <w:i/>
          <w:iCs/>
        </w:rPr>
        <w:t>MÓDULO CURSO: COSTOS Y PRESUPUESTOS UNIVERSIDAD NACIONAL ABIERTA Y A DISTANCIA</w:t>
      </w:r>
      <w:r>
        <w:t>.</w:t>
      </w:r>
    </w:p>
    <w:p w14:paraId="3747E127" w14:textId="77777777" w:rsidR="00505E9F" w:rsidRDefault="00505E9F" w:rsidP="00E015E9">
      <w:pPr>
        <w:widowControl w:val="0"/>
        <w:autoSpaceDE w:val="0"/>
        <w:autoSpaceDN w:val="0"/>
        <w:adjustRightInd w:val="0"/>
        <w:spacing w:after="0"/>
        <w:ind w:left="480" w:hanging="480"/>
      </w:pPr>
      <w:r>
        <w:t xml:space="preserve">Catacora, F. (2012). </w:t>
      </w:r>
      <w:r>
        <w:rPr>
          <w:i/>
          <w:iCs/>
        </w:rPr>
        <w:t>Contabilidad</w:t>
      </w:r>
      <w:r>
        <w:t>.</w:t>
      </w:r>
    </w:p>
    <w:p w14:paraId="5B956F75" w14:textId="77777777" w:rsidR="00505E9F" w:rsidRDefault="00505E9F" w:rsidP="00E015E9">
      <w:pPr>
        <w:widowControl w:val="0"/>
        <w:autoSpaceDE w:val="0"/>
        <w:autoSpaceDN w:val="0"/>
        <w:adjustRightInd w:val="0"/>
        <w:spacing w:after="0"/>
        <w:ind w:left="480" w:hanging="480"/>
      </w:pPr>
      <w:r>
        <w:t>Corvo, H. S. (n.d.). Inversión inicial en una empresa: estructura y ejemplo - Lifeder.</w:t>
      </w:r>
    </w:p>
    <w:p w14:paraId="0EE1B0A0" w14:textId="77777777" w:rsidR="00505E9F" w:rsidRDefault="00505E9F" w:rsidP="00E015E9">
      <w:pPr>
        <w:widowControl w:val="0"/>
        <w:autoSpaceDE w:val="0"/>
        <w:autoSpaceDN w:val="0"/>
        <w:adjustRightInd w:val="0"/>
        <w:spacing w:after="0"/>
        <w:ind w:left="480" w:hanging="480"/>
      </w:pPr>
      <w:r>
        <w:t xml:space="preserve">Elizalde, L. (2019). Los estados financieros y las políticas contables. </w:t>
      </w:r>
      <w:r>
        <w:rPr>
          <w:i/>
          <w:iCs/>
        </w:rPr>
        <w:t>593 Digital Publisher CEIT</w:t>
      </w:r>
      <w:r>
        <w:t xml:space="preserve">, </w:t>
      </w:r>
      <w:r>
        <w:rPr>
          <w:i/>
          <w:iCs/>
        </w:rPr>
        <w:t>5</w:t>
      </w:r>
      <w:r>
        <w:t>–</w:t>
      </w:r>
      <w:r>
        <w:rPr>
          <w:i/>
          <w:iCs/>
        </w:rPr>
        <w:t>1</w:t>
      </w:r>
      <w:r>
        <w:t>(4), 217–226. https://doi.org/10.33386/593dp.2019.5-1.159</w:t>
      </w:r>
    </w:p>
    <w:p w14:paraId="0341AACB" w14:textId="77777777" w:rsidR="00505E9F" w:rsidRDefault="00505E9F" w:rsidP="00E015E9">
      <w:pPr>
        <w:widowControl w:val="0"/>
        <w:autoSpaceDE w:val="0"/>
        <w:autoSpaceDN w:val="0"/>
        <w:adjustRightInd w:val="0"/>
        <w:spacing w:after="0"/>
        <w:ind w:left="480" w:hanging="480"/>
      </w:pPr>
      <w:r>
        <w:t xml:space="preserve">Enrique Guzman INEC, U. de P. I. (2015). </w:t>
      </w:r>
      <w:r>
        <w:rPr>
          <w:i/>
          <w:iCs/>
        </w:rPr>
        <w:t>DESCRIPCIÓN DE PROCESOS</w:t>
      </w:r>
      <w:r>
        <w:t>.</w:t>
      </w:r>
    </w:p>
    <w:p w14:paraId="0941D7DC" w14:textId="77777777" w:rsidR="00505E9F" w:rsidRDefault="00505E9F" w:rsidP="00E015E9">
      <w:pPr>
        <w:widowControl w:val="0"/>
        <w:autoSpaceDE w:val="0"/>
        <w:autoSpaceDN w:val="0"/>
        <w:adjustRightInd w:val="0"/>
        <w:spacing w:after="0"/>
        <w:ind w:left="480" w:hanging="480"/>
      </w:pPr>
      <w:r>
        <w:t>Fernández, E. (2014, August). Los gastos financieros: qué son y cómo se deducen | Blog de Anfix.</w:t>
      </w:r>
    </w:p>
    <w:p w14:paraId="3E02C98C" w14:textId="77777777" w:rsidR="00505E9F" w:rsidRDefault="00505E9F" w:rsidP="00E015E9">
      <w:pPr>
        <w:widowControl w:val="0"/>
        <w:autoSpaceDE w:val="0"/>
        <w:autoSpaceDN w:val="0"/>
        <w:adjustRightInd w:val="0"/>
        <w:spacing w:after="0"/>
        <w:ind w:left="480" w:hanging="480"/>
      </w:pPr>
      <w:r>
        <w:t xml:space="preserve">Garcia-Sabater, J. P. (2005). Distribución en planta: : Diseño de Sistemas Productivos y Logísticos. </w:t>
      </w:r>
      <w:r>
        <w:rPr>
          <w:i/>
          <w:iCs/>
        </w:rPr>
        <w:t>Mrio Venzuela</w:t>
      </w:r>
      <w:r>
        <w:t>, 120–150.</w:t>
      </w:r>
    </w:p>
    <w:p w14:paraId="0BFADA4B" w14:textId="77777777" w:rsidR="00505E9F" w:rsidRDefault="00505E9F" w:rsidP="00E015E9">
      <w:pPr>
        <w:widowControl w:val="0"/>
        <w:autoSpaceDE w:val="0"/>
        <w:autoSpaceDN w:val="0"/>
        <w:adjustRightInd w:val="0"/>
        <w:spacing w:after="0"/>
        <w:ind w:left="480" w:hanging="480"/>
      </w:pPr>
      <w:r>
        <w:t xml:space="preserve">García, G. D. . (1997). </w:t>
      </w:r>
      <w:r>
        <w:rPr>
          <w:i/>
          <w:iCs/>
        </w:rPr>
        <w:t>Políticas Internas Y Externas De Las Pequeñas Y</w:t>
      </w:r>
      <w:r>
        <w:t xml:space="preserve">. </w:t>
      </w:r>
      <w:r>
        <w:rPr>
          <w:i/>
          <w:iCs/>
        </w:rPr>
        <w:t>3</w:t>
      </w:r>
      <w:r>
        <w:t>, 13–24.</w:t>
      </w:r>
    </w:p>
    <w:p w14:paraId="31951CA7" w14:textId="77777777" w:rsidR="00505E9F" w:rsidRDefault="00505E9F" w:rsidP="00E015E9">
      <w:pPr>
        <w:widowControl w:val="0"/>
        <w:autoSpaceDE w:val="0"/>
        <w:autoSpaceDN w:val="0"/>
        <w:adjustRightInd w:val="0"/>
        <w:spacing w:after="0"/>
        <w:ind w:left="480" w:hanging="480"/>
      </w:pPr>
      <w:r>
        <w:t xml:space="preserve">Gomez, A. (2014). Ii. estudio técnico. </w:t>
      </w:r>
      <w:r>
        <w:rPr>
          <w:i/>
          <w:iCs/>
        </w:rPr>
        <w:t>Facultad De Economía Unam</w:t>
      </w:r>
      <w:r>
        <w:t xml:space="preserve">, </w:t>
      </w:r>
      <w:r>
        <w:rPr>
          <w:i/>
          <w:iCs/>
        </w:rPr>
        <w:t>54</w:t>
      </w:r>
      <w:r>
        <w:t>(Capítulo I), 53–93.</w:t>
      </w:r>
    </w:p>
    <w:p w14:paraId="40790F5B" w14:textId="77777777" w:rsidR="00505E9F" w:rsidRDefault="00505E9F" w:rsidP="00E015E9">
      <w:pPr>
        <w:widowControl w:val="0"/>
        <w:autoSpaceDE w:val="0"/>
        <w:autoSpaceDN w:val="0"/>
        <w:adjustRightInd w:val="0"/>
        <w:spacing w:after="0"/>
        <w:ind w:left="480" w:hanging="480"/>
      </w:pPr>
      <w:r>
        <w:t xml:space="preserve">Gomez, A. M. (2003). </w:t>
      </w:r>
      <w:r>
        <w:rPr>
          <w:i/>
          <w:iCs/>
        </w:rPr>
        <w:t>Estudio Económico-Financiero III. ESTUDIO ECONÓMICO-FINANCIERO</w:t>
      </w:r>
      <w:r>
        <w:t>. 94–119.</w:t>
      </w:r>
    </w:p>
    <w:p w14:paraId="7F4EE3FB" w14:textId="77777777" w:rsidR="00505E9F" w:rsidRDefault="00505E9F" w:rsidP="00E015E9">
      <w:pPr>
        <w:widowControl w:val="0"/>
        <w:autoSpaceDE w:val="0"/>
        <w:autoSpaceDN w:val="0"/>
        <w:adjustRightInd w:val="0"/>
        <w:spacing w:after="0"/>
        <w:ind w:left="480" w:hanging="480"/>
        <w:rPr>
          <w:lang w:val="en-US"/>
        </w:rPr>
      </w:pPr>
      <w:r>
        <w:t xml:space="preserve">Helmut Sy Corvo. (2018). Análisis de la Oferta: En Qué Consiste y Cómo Se Hace - Lifeder. </w:t>
      </w:r>
      <w:r>
        <w:rPr>
          <w:lang w:val="en-US"/>
        </w:rPr>
        <w:t>Retrieved August 30, 2020, from https://www.lifeder.com/analisis-oferta/</w:t>
      </w:r>
    </w:p>
    <w:p w14:paraId="108D10CB" w14:textId="77777777" w:rsidR="00505E9F" w:rsidRDefault="00505E9F" w:rsidP="00E015E9">
      <w:pPr>
        <w:widowControl w:val="0"/>
        <w:autoSpaceDE w:val="0"/>
        <w:autoSpaceDN w:val="0"/>
        <w:adjustRightInd w:val="0"/>
        <w:spacing w:after="0"/>
        <w:ind w:left="480" w:hanging="480"/>
        <w:rPr>
          <w:lang w:val="en-US"/>
        </w:rPr>
      </w:pPr>
      <w:r>
        <w:rPr>
          <w:lang w:val="en-US"/>
        </w:rPr>
        <w:t xml:space="preserve">Janosik, S. M. (2005a). universidad.un. </w:t>
      </w:r>
      <w:r>
        <w:rPr>
          <w:i/>
          <w:iCs/>
          <w:lang w:val="en-US"/>
        </w:rPr>
        <w:t>Universidad</w:t>
      </w:r>
      <w:r>
        <w:rPr>
          <w:lang w:val="en-US"/>
        </w:rPr>
        <w:t xml:space="preserve">, </w:t>
      </w:r>
      <w:r>
        <w:rPr>
          <w:i/>
          <w:iCs/>
          <w:lang w:val="en-US"/>
        </w:rPr>
        <w:t>42</w:t>
      </w:r>
      <w:r>
        <w:rPr>
          <w:lang w:val="en-US"/>
        </w:rPr>
        <w:t>(4), 1. https://doi.org/10.1017/CBO9781107415324.004</w:t>
      </w:r>
    </w:p>
    <w:p w14:paraId="0EC9F1EC" w14:textId="77777777" w:rsidR="00505E9F" w:rsidRDefault="00505E9F" w:rsidP="00E015E9">
      <w:pPr>
        <w:widowControl w:val="0"/>
        <w:autoSpaceDE w:val="0"/>
        <w:autoSpaceDN w:val="0"/>
        <w:adjustRightInd w:val="0"/>
        <w:spacing w:after="0"/>
        <w:ind w:left="480" w:hanging="480"/>
      </w:pPr>
      <w:r>
        <w:rPr>
          <w:lang w:val="en-US"/>
        </w:rPr>
        <w:t xml:space="preserve">Janosik, S. M. (2005b). </w:t>
      </w:r>
      <w:r>
        <w:rPr>
          <w:rFonts w:eastAsia="MS Gothic" w:hint="eastAsia"/>
          <w:lang w:val="en-US"/>
        </w:rPr>
        <w:t>済無</w:t>
      </w:r>
      <w:r>
        <w:rPr>
          <w:lang w:val="en-US"/>
        </w:rPr>
        <w:t xml:space="preserve">No Title No Title. </w:t>
      </w:r>
      <w:r>
        <w:rPr>
          <w:i/>
          <w:iCs/>
        </w:rPr>
        <w:t>Juan Aguirre</w:t>
      </w:r>
      <w:r>
        <w:t xml:space="preserve">, </w:t>
      </w:r>
      <w:r>
        <w:rPr>
          <w:i/>
          <w:iCs/>
        </w:rPr>
        <w:t>42</w:t>
      </w:r>
      <w:r>
        <w:t>(4), 1. https://doi.org/10.1017/CBO9781107415324.004</w:t>
      </w:r>
    </w:p>
    <w:p w14:paraId="7452AAB8" w14:textId="77777777" w:rsidR="00505E9F" w:rsidRDefault="00505E9F" w:rsidP="00E015E9">
      <w:pPr>
        <w:widowControl w:val="0"/>
        <w:autoSpaceDE w:val="0"/>
        <w:autoSpaceDN w:val="0"/>
        <w:adjustRightInd w:val="0"/>
        <w:spacing w:after="0"/>
        <w:ind w:left="480" w:hanging="480"/>
      </w:pPr>
      <w:r>
        <w:lastRenderedPageBreak/>
        <w:t xml:space="preserve">juan fernando. (1888). </w:t>
      </w:r>
      <w:r>
        <w:rPr>
          <w:i/>
          <w:iCs/>
        </w:rPr>
        <w:t>Registro de la propiedad inmueble -</w:t>
      </w:r>
      <w:r>
        <w:t>. (1909), 200.</w:t>
      </w:r>
    </w:p>
    <w:p w14:paraId="226C59B2" w14:textId="77777777" w:rsidR="00505E9F" w:rsidRDefault="00505E9F" w:rsidP="00E015E9">
      <w:pPr>
        <w:widowControl w:val="0"/>
        <w:autoSpaceDE w:val="0"/>
        <w:autoSpaceDN w:val="0"/>
        <w:adjustRightInd w:val="0"/>
        <w:spacing w:after="0"/>
        <w:ind w:left="480" w:hanging="480"/>
      </w:pPr>
      <w:r>
        <w:t xml:space="preserve">Kotler, P. (2013). </w:t>
      </w:r>
      <w:r>
        <w:rPr>
          <w:i/>
          <w:iCs/>
        </w:rPr>
        <w:t>Fundamentos de marketing</w:t>
      </w:r>
      <w:r>
        <w:t>.</w:t>
      </w:r>
    </w:p>
    <w:p w14:paraId="31B9B717" w14:textId="77777777" w:rsidR="00505E9F" w:rsidRDefault="00505E9F" w:rsidP="00E015E9">
      <w:pPr>
        <w:widowControl w:val="0"/>
        <w:autoSpaceDE w:val="0"/>
        <w:autoSpaceDN w:val="0"/>
        <w:adjustRightInd w:val="0"/>
        <w:spacing w:after="0"/>
        <w:ind w:left="480" w:hanging="480"/>
      </w:pPr>
      <w:r>
        <w:rPr>
          <w:lang w:val="en-US"/>
        </w:rPr>
        <w:t xml:space="preserve">Leopold, L. B., Clarke, F. E., Hanshaw, B. B., &amp; Balsley, J. R. (1971). </w:t>
      </w:r>
      <w:r>
        <w:rPr>
          <w:i/>
          <w:iCs/>
        </w:rPr>
        <w:t>A Procedure for Evaluating Environmental Impact</w:t>
      </w:r>
      <w:r>
        <w:t>.</w:t>
      </w:r>
    </w:p>
    <w:p w14:paraId="3CB1B463" w14:textId="77777777" w:rsidR="00505E9F" w:rsidRDefault="00505E9F" w:rsidP="00E015E9">
      <w:pPr>
        <w:widowControl w:val="0"/>
        <w:autoSpaceDE w:val="0"/>
        <w:autoSpaceDN w:val="0"/>
        <w:adjustRightInd w:val="0"/>
        <w:spacing w:after="0"/>
        <w:ind w:left="480" w:hanging="480"/>
        <w:rPr>
          <w:lang w:val="en-US"/>
        </w:rPr>
      </w:pPr>
      <w:r>
        <w:t xml:space="preserve">Mañéz, R. (2018). Segmentación de Mercado: Qué es, Tipos y Estrategias [Ejemplos]. </w:t>
      </w:r>
      <w:r>
        <w:rPr>
          <w:lang w:val="en-US"/>
        </w:rPr>
        <w:t>Retrieved August 30, 2020, from https://rubenmanez.com/segmentacion-de-mercado/</w:t>
      </w:r>
    </w:p>
    <w:p w14:paraId="08621B4D" w14:textId="77777777" w:rsidR="00505E9F" w:rsidRDefault="00505E9F" w:rsidP="00E015E9">
      <w:pPr>
        <w:widowControl w:val="0"/>
        <w:autoSpaceDE w:val="0"/>
        <w:autoSpaceDN w:val="0"/>
        <w:adjustRightInd w:val="0"/>
        <w:spacing w:after="0"/>
        <w:ind w:left="480" w:hanging="480"/>
      </w:pPr>
      <w:r>
        <w:rPr>
          <w:lang w:val="en-US"/>
        </w:rPr>
        <w:t xml:space="preserve">marco hernandez. </w:t>
      </w:r>
      <w:r>
        <w:t xml:space="preserve">(2017). Marco Legal Introducción Marco Legal - Formas o modalidades legales para operar. </w:t>
      </w:r>
      <w:r>
        <w:rPr>
          <w:i/>
          <w:iCs/>
        </w:rPr>
        <w:t>Univiversidad</w:t>
      </w:r>
      <w:r>
        <w:t xml:space="preserve">, </w:t>
      </w:r>
      <w:r>
        <w:rPr>
          <w:i/>
          <w:iCs/>
        </w:rPr>
        <w:t>0</w:t>
      </w:r>
      <w:r>
        <w:t>(0), 16.</w:t>
      </w:r>
    </w:p>
    <w:p w14:paraId="36BE0A93" w14:textId="77777777" w:rsidR="00505E9F" w:rsidRDefault="00505E9F" w:rsidP="00E015E9">
      <w:pPr>
        <w:widowControl w:val="0"/>
        <w:autoSpaceDE w:val="0"/>
        <w:autoSpaceDN w:val="0"/>
        <w:adjustRightInd w:val="0"/>
        <w:spacing w:after="0"/>
        <w:ind w:left="480" w:hanging="480"/>
      </w:pPr>
      <w: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E015E9">
      <w:pPr>
        <w:widowControl w:val="0"/>
        <w:autoSpaceDE w:val="0"/>
        <w:autoSpaceDN w:val="0"/>
        <w:adjustRightInd w:val="0"/>
        <w:spacing w:after="0"/>
        <w:ind w:left="480" w:hanging="480"/>
      </w:pPr>
      <w:r>
        <w:t xml:space="preserve">Melendez, C. (2015). estructura organizacional. </w:t>
      </w:r>
      <w:r>
        <w:rPr>
          <w:i/>
          <w:iCs/>
        </w:rPr>
        <w:t>Universidad</w:t>
      </w:r>
      <w:r>
        <w:t xml:space="preserve">, </w:t>
      </w:r>
      <w:r>
        <w:rPr>
          <w:i/>
          <w:iCs/>
        </w:rPr>
        <w:t>0</w:t>
      </w:r>
      <w:r>
        <w:t>(0), 15.</w:t>
      </w:r>
    </w:p>
    <w:p w14:paraId="6429E2E6" w14:textId="77777777" w:rsidR="00505E9F" w:rsidRDefault="00505E9F" w:rsidP="00E015E9">
      <w:pPr>
        <w:widowControl w:val="0"/>
        <w:autoSpaceDE w:val="0"/>
        <w:autoSpaceDN w:val="0"/>
        <w:adjustRightInd w:val="0"/>
        <w:spacing w:after="0"/>
        <w:ind w:left="480" w:hanging="480"/>
      </w:pPr>
      <w:r>
        <w:t xml:space="preserve">Navarro, N. G. (2010). Estudio tecnico. </w:t>
      </w:r>
      <w:r>
        <w:rPr>
          <w:i/>
          <w:iCs/>
        </w:rPr>
        <w:t>Evaluación de Proyectos 6ta Edición</w:t>
      </w:r>
      <w:r>
        <w:t>, 73–134.</w:t>
      </w:r>
    </w:p>
    <w:p w14:paraId="35F27CC7" w14:textId="77777777" w:rsidR="00505E9F" w:rsidRDefault="00505E9F" w:rsidP="00E015E9">
      <w:pPr>
        <w:widowControl w:val="0"/>
        <w:autoSpaceDE w:val="0"/>
        <w:autoSpaceDN w:val="0"/>
        <w:adjustRightInd w:val="0"/>
        <w:spacing w:after="0"/>
        <w:ind w:left="480" w:hanging="480"/>
      </w:pPr>
      <w:r>
        <w:rPr>
          <w:i/>
          <w:iCs/>
        </w:rPr>
        <w:t>Norma Internacional de Información Financiera para Pequeñas y Medianas Entidades (NIIF para las PYMES)</w:t>
      </w:r>
      <w:r>
        <w:t>. (2009).</w:t>
      </w:r>
    </w:p>
    <w:p w14:paraId="32A9B55C" w14:textId="77777777" w:rsidR="00505E9F" w:rsidRDefault="00505E9F" w:rsidP="00E015E9">
      <w:pPr>
        <w:widowControl w:val="0"/>
        <w:autoSpaceDE w:val="0"/>
        <w:autoSpaceDN w:val="0"/>
        <w:adjustRightInd w:val="0"/>
        <w:spacing w:after="0"/>
        <w:ind w:left="480" w:hanging="480"/>
        <w:rPr>
          <w:lang w:val="en-US"/>
        </w:rPr>
      </w:pPr>
      <w:r>
        <w:t xml:space="preserve">Patricia Nuño. (2017). ¿Que es un estudio de mercado? | Características del estudio de mercado. </w:t>
      </w:r>
      <w:r>
        <w:rPr>
          <w:lang w:val="en-US"/>
        </w:rPr>
        <w:t>Retrieved August 30, 2020, from julio 7, 2017 website: https://www.emprendepyme.net/que-es-un-estudio-de-mercado.html</w:t>
      </w:r>
    </w:p>
    <w:p w14:paraId="339F66CF" w14:textId="77777777" w:rsidR="00505E9F" w:rsidRDefault="00505E9F" w:rsidP="00E015E9">
      <w:pPr>
        <w:widowControl w:val="0"/>
        <w:autoSpaceDE w:val="0"/>
        <w:autoSpaceDN w:val="0"/>
        <w:adjustRightInd w:val="0"/>
        <w:spacing w:after="0"/>
        <w:ind w:left="480" w:hanging="480"/>
      </w:pPr>
      <w:r>
        <w:t>Pérez Porto Julián, &amp; Gardey Ana. (2013). Definición de presupuesto de ingresos.</w:t>
      </w:r>
    </w:p>
    <w:p w14:paraId="0537EB9E" w14:textId="77777777" w:rsidR="00505E9F" w:rsidRDefault="00505E9F" w:rsidP="00E015E9">
      <w:pPr>
        <w:widowControl w:val="0"/>
        <w:autoSpaceDE w:val="0"/>
        <w:autoSpaceDN w:val="0"/>
        <w:adjustRightInd w:val="0"/>
        <w:spacing w:after="0"/>
        <w:ind w:left="480" w:hanging="480"/>
        <w:rPr>
          <w:lang w:val="en-US"/>
        </w:rPr>
      </w:pPr>
      <w:r>
        <w:t xml:space="preserve">Pimentel, E. (2008). Formulación y evaluación de proyectos de inversión. </w:t>
      </w:r>
      <w:r>
        <w:rPr>
          <w:lang w:val="en-US"/>
        </w:rPr>
        <w:t>Retrieved August 30, 2020, from https://es.slideshare.net/wilincar/formulacin-y-evaluacin-de-proyectos-de-inversin-e-pimentel</w:t>
      </w:r>
    </w:p>
    <w:p w14:paraId="4D56CCC3" w14:textId="77777777" w:rsidR="00505E9F" w:rsidRDefault="00505E9F" w:rsidP="00E015E9">
      <w:pPr>
        <w:widowControl w:val="0"/>
        <w:autoSpaceDE w:val="0"/>
        <w:autoSpaceDN w:val="0"/>
        <w:adjustRightInd w:val="0"/>
        <w:spacing w:after="0"/>
        <w:ind w:left="480" w:hanging="480"/>
      </w:pPr>
      <w:r>
        <w:t xml:space="preserve">Ralph S, P. (n.d.). </w:t>
      </w:r>
      <w:r>
        <w:rPr>
          <w:i/>
          <w:iCs/>
        </w:rPr>
        <w:t>Contabilidad de costos: Conceptos y aplicaciones para la toma de deciciones gerenciales.</w:t>
      </w:r>
    </w:p>
    <w:p w14:paraId="15FA2FCE" w14:textId="77777777" w:rsidR="00505E9F" w:rsidRDefault="00505E9F" w:rsidP="00E015E9">
      <w:pPr>
        <w:widowControl w:val="0"/>
        <w:autoSpaceDE w:val="0"/>
        <w:autoSpaceDN w:val="0"/>
        <w:adjustRightInd w:val="0"/>
        <w:spacing w:after="0"/>
        <w:ind w:left="480" w:hanging="480"/>
      </w:pPr>
      <w:r>
        <w:t>Riquelme, M. (2019, July). ¿Qué son los Gastos Administrativos? - Web y Empresas.</w:t>
      </w:r>
    </w:p>
    <w:p w14:paraId="3A08B8F2" w14:textId="77777777" w:rsidR="00505E9F" w:rsidRDefault="00505E9F" w:rsidP="00E015E9">
      <w:pPr>
        <w:widowControl w:val="0"/>
        <w:autoSpaceDE w:val="0"/>
        <w:autoSpaceDN w:val="0"/>
        <w:adjustRightInd w:val="0"/>
        <w:spacing w:after="0"/>
        <w:ind w:left="480" w:hanging="480"/>
      </w:pPr>
      <w:r>
        <w:t xml:space="preserve">Ririn Wesliner. (2013). </w:t>
      </w:r>
      <w:r>
        <w:rPr>
          <w:i/>
          <w:iCs/>
        </w:rPr>
        <w:t>universidad</w:t>
      </w:r>
      <w:r>
        <w:t>. 192.</w:t>
      </w:r>
    </w:p>
    <w:p w14:paraId="7BABDDD9" w14:textId="77777777" w:rsidR="00505E9F" w:rsidRDefault="00505E9F" w:rsidP="00E015E9">
      <w:pPr>
        <w:widowControl w:val="0"/>
        <w:autoSpaceDE w:val="0"/>
        <w:autoSpaceDN w:val="0"/>
        <w:adjustRightInd w:val="0"/>
        <w:spacing w:after="0"/>
        <w:ind w:left="480" w:hanging="480"/>
      </w:pPr>
      <w:r>
        <w:t xml:space="preserve">Solís Santamaría, D., Robles Parra, J., Preciado Rodríguez, J., &amp; Hurtado Bringas, B. (2017). El papel del mercado en la construcción de organizaciones </w:t>
      </w:r>
      <w:r>
        <w:lastRenderedPageBreak/>
        <w:t xml:space="preserve">sustentables. </w:t>
      </w:r>
      <w:r>
        <w:rPr>
          <w:i/>
          <w:iCs/>
        </w:rPr>
        <w:t>Estudios Sociales: Revista de Investigación Científica</w:t>
      </w:r>
      <w:r>
        <w:t xml:space="preserve">, </w:t>
      </w:r>
      <w:r>
        <w:rPr>
          <w:i/>
          <w:iCs/>
        </w:rPr>
        <w:t>27</w:t>
      </w:r>
      <w:r>
        <w:t>(49), 273–294. Retrieved from http://www.scielo.org.mx/scielo.php?script=sci_arttext&amp;pid=S0188-45572017000100273</w:t>
      </w:r>
    </w:p>
    <w:p w14:paraId="0B6AC80B" w14:textId="77777777" w:rsidR="00505E9F" w:rsidRDefault="00505E9F" w:rsidP="00E015E9">
      <w:pPr>
        <w:widowControl w:val="0"/>
        <w:autoSpaceDE w:val="0"/>
        <w:autoSpaceDN w:val="0"/>
        <w:adjustRightInd w:val="0"/>
        <w:spacing w:after="0"/>
        <w:ind w:left="480" w:hanging="480"/>
      </w:pPr>
      <w:r>
        <w:t xml:space="preserve">Sotelo, M. L. (2016). </w:t>
      </w:r>
      <w:r>
        <w:rPr>
          <w:i/>
          <w:iCs/>
        </w:rPr>
        <w:t>VILLARREAL</w:t>
      </w:r>
      <w:r>
        <w:t xml:space="preserve">. </w:t>
      </w:r>
      <w:r>
        <w:rPr>
          <w:i/>
          <w:iCs/>
        </w:rPr>
        <w:t>0</w:t>
      </w:r>
      <w:r>
        <w:t>(0), 28.</w:t>
      </w:r>
    </w:p>
    <w:p w14:paraId="1A890B5D" w14:textId="77777777" w:rsidR="00505E9F" w:rsidRDefault="00505E9F" w:rsidP="00E015E9">
      <w:pPr>
        <w:widowControl w:val="0"/>
        <w:autoSpaceDE w:val="0"/>
        <w:autoSpaceDN w:val="0"/>
        <w:adjustRightInd w:val="0"/>
        <w:spacing w:after="0"/>
        <w:ind w:left="480" w:hanging="480"/>
      </w:pPr>
      <w:r>
        <w:t xml:space="preserve">Torrez, J. (2017). </w:t>
      </w:r>
      <w:r>
        <w:rPr>
          <w:i/>
          <w:iCs/>
        </w:rPr>
        <w:t>Evaluación de Proyectos de Inversión</w:t>
      </w:r>
      <w:r>
        <w:t>. (4).</w:t>
      </w:r>
    </w:p>
    <w:p w14:paraId="1685BF90" w14:textId="77777777" w:rsidR="00505E9F" w:rsidRDefault="00505E9F" w:rsidP="00E015E9">
      <w:pPr>
        <w:widowControl w:val="0"/>
        <w:autoSpaceDE w:val="0"/>
        <w:autoSpaceDN w:val="0"/>
        <w:adjustRightInd w:val="0"/>
        <w:spacing w:after="0"/>
        <w:ind w:left="480" w:hanging="480"/>
        <w:rPr>
          <w:szCs w:val="22"/>
        </w:rPr>
      </w:pPr>
      <w:r>
        <w:t>Zarantonello, A. (n.d.). Estrategias de mitigacion ambiental.</w:t>
      </w:r>
    </w:p>
    <w:p w14:paraId="2412A373" w14:textId="77777777" w:rsidR="00505E9F" w:rsidRPr="00C4004D" w:rsidRDefault="00505E9F" w:rsidP="00E015E9">
      <w:pPr>
        <w:widowControl w:val="0"/>
        <w:autoSpaceDE w:val="0"/>
        <w:autoSpaceDN w:val="0"/>
        <w:adjustRightInd w:val="0"/>
        <w:ind w:left="480" w:hanging="480"/>
      </w:pPr>
      <w:r>
        <w:fldChar w:fldCharType="end"/>
      </w:r>
    </w:p>
    <w:p w14:paraId="7A1525BA" w14:textId="77777777" w:rsidR="00505E9F" w:rsidRDefault="00505E9F" w:rsidP="00E015E9">
      <w:pPr>
        <w:pStyle w:val="Ttulo1"/>
        <w:rPr>
          <w:sz w:val="22"/>
          <w:szCs w:val="22"/>
        </w:rPr>
      </w:pPr>
      <w:r>
        <w:fldChar w:fldCharType="end"/>
      </w:r>
      <w:bookmarkStart w:id="149" w:name="_Toc53482543"/>
      <w:r>
        <w:t>anexos</w:t>
      </w:r>
      <w:bookmarkEnd w:id="149"/>
      <w:r>
        <w:br w:type="page"/>
      </w:r>
    </w:p>
    <w:p w14:paraId="18553E31" w14:textId="77777777" w:rsidR="00505E9F" w:rsidRPr="0027703A" w:rsidRDefault="00505E9F" w:rsidP="00E015E9">
      <w:pPr>
        <w:widowControl w:val="0"/>
        <w:autoSpaceDE w:val="0"/>
        <w:autoSpaceDN w:val="0"/>
        <w:adjustRightInd w:val="0"/>
        <w:spacing w:after="0"/>
        <w:ind w:left="480" w:hanging="480"/>
        <w:rPr>
          <w:lang w:val="en-US"/>
        </w:rPr>
      </w:pPr>
      <w:r>
        <w:lastRenderedPageBreak/>
        <w:fldChar w:fldCharType="begin" w:fldLock="1"/>
      </w:r>
      <w:r>
        <w:instrText xml:space="preserve">ADDIN Mendeley Bibliography CSL_BIBLIOGRAPHY </w:instrText>
      </w:r>
      <w:r>
        <w:fldChar w:fldCharType="separate"/>
      </w:r>
      <w:r w:rsidRPr="00C4004D">
        <w:t xml:space="preserve">Abarza, F. (2019). Ejemplos de estrategias de distribución de éxito. </w:t>
      </w:r>
      <w:r w:rsidRPr="0027703A">
        <w:rPr>
          <w:lang w:val="en-US"/>
        </w:rPr>
        <w:t>Retrieved September 17, 2020, from https://www.beetrack.com/es/blog/estrategias-de-distribucion-ejemplos</w:t>
      </w:r>
    </w:p>
    <w:p w14:paraId="193FADC1" w14:textId="77777777" w:rsidR="00505E9F" w:rsidRPr="0027703A" w:rsidRDefault="00505E9F" w:rsidP="00E015E9">
      <w:pPr>
        <w:widowControl w:val="0"/>
        <w:autoSpaceDE w:val="0"/>
        <w:autoSpaceDN w:val="0"/>
        <w:adjustRightInd w:val="0"/>
        <w:spacing w:after="0"/>
        <w:ind w:left="480" w:hanging="480"/>
        <w:rPr>
          <w:lang w:val="en-US"/>
        </w:rPr>
      </w:pPr>
      <w:r w:rsidRPr="00C4004D">
        <w:t xml:space="preserve">Andía Valencia, W. (2014). La demanda insatisfecha en los proyectos de inversión pública. </w:t>
      </w:r>
      <w:r w:rsidRPr="0027703A">
        <w:rPr>
          <w:i/>
          <w:iCs/>
          <w:lang w:val="en-US"/>
        </w:rPr>
        <w:t>Industrial Data</w:t>
      </w:r>
      <w:r w:rsidRPr="0027703A">
        <w:rPr>
          <w:lang w:val="en-US"/>
        </w:rPr>
        <w:t xml:space="preserve">, </w:t>
      </w:r>
      <w:r w:rsidRPr="0027703A">
        <w:rPr>
          <w:i/>
          <w:iCs/>
          <w:lang w:val="en-US"/>
        </w:rPr>
        <w:t>14</w:t>
      </w:r>
      <w:r w:rsidRPr="0027703A">
        <w:rPr>
          <w:lang w:val="en-US"/>
        </w:rPr>
        <w:t>(2), 067. https://doi.org/10.15381/idata.v14i2.6226</w:t>
      </w:r>
    </w:p>
    <w:p w14:paraId="3AF97152" w14:textId="77777777" w:rsidR="00505E9F" w:rsidRPr="0027703A" w:rsidRDefault="00505E9F" w:rsidP="00E015E9">
      <w:pPr>
        <w:widowControl w:val="0"/>
        <w:autoSpaceDE w:val="0"/>
        <w:autoSpaceDN w:val="0"/>
        <w:adjustRightInd w:val="0"/>
        <w:spacing w:after="0"/>
        <w:ind w:left="480" w:hanging="480"/>
        <w:rPr>
          <w:lang w:val="en-US"/>
        </w:rPr>
      </w:pPr>
      <w:r w:rsidRPr="0027703A">
        <w:rPr>
          <w:lang w:val="en-US"/>
        </w:rPr>
        <w:t xml:space="preserve">Canive, T., &amp; Balet, R. (n.d.). </w:t>
      </w:r>
      <w:r w:rsidRPr="00C4004D">
        <w:t xml:space="preserve">Análisis de la demanda: ¿cómo detectarla? </w:t>
      </w:r>
      <w:r w:rsidRPr="0027703A">
        <w:rPr>
          <w:lang w:val="en-US"/>
        </w:rPr>
        <w:t>| Sinnaps. Retrieved September 17, 2020, from https://www.sinnaps.com/blog-gestion-proyectos/analisis-de-la-oferta-y-la-demanda</w:t>
      </w:r>
    </w:p>
    <w:p w14:paraId="0E7D3713" w14:textId="77777777" w:rsidR="00505E9F" w:rsidRPr="00C4004D" w:rsidRDefault="00505E9F" w:rsidP="00E015E9">
      <w:pPr>
        <w:widowControl w:val="0"/>
        <w:autoSpaceDE w:val="0"/>
        <w:autoSpaceDN w:val="0"/>
        <w:adjustRightInd w:val="0"/>
        <w:spacing w:after="0"/>
        <w:ind w:left="480" w:hanging="480"/>
      </w:pPr>
      <w:r w:rsidRPr="00C4004D">
        <w:t xml:space="preserve">Dos Santos Alves, Rogério; Soares de Souza, A. E. A. (2014). Estudio de Mercado. </w:t>
      </w:r>
      <w:r w:rsidRPr="00C4004D">
        <w:rPr>
          <w:i/>
          <w:iCs/>
        </w:rPr>
        <w:t>Igarss 2014</w:t>
      </w:r>
      <w:r w:rsidRPr="00C4004D">
        <w:t>, (1), 1–5. https://doi.org/10.1007/s13398-014-0173-7.2</w:t>
      </w:r>
    </w:p>
    <w:p w14:paraId="74B69709" w14:textId="77777777" w:rsidR="00505E9F" w:rsidRPr="0027703A" w:rsidRDefault="00505E9F" w:rsidP="00E015E9">
      <w:pPr>
        <w:widowControl w:val="0"/>
        <w:autoSpaceDE w:val="0"/>
        <w:autoSpaceDN w:val="0"/>
        <w:adjustRightInd w:val="0"/>
        <w:spacing w:after="0"/>
        <w:ind w:left="480" w:hanging="480"/>
        <w:rPr>
          <w:lang w:val="en-US"/>
        </w:rPr>
      </w:pPr>
      <w:r w:rsidRPr="00C4004D">
        <w:t xml:space="preserve">ESAN. (2017). La importancia de contar con una estrategia de producto | Marketing | Apuntes empresariales | ESAN. </w:t>
      </w:r>
      <w:r w:rsidRPr="0027703A">
        <w:rPr>
          <w:lang w:val="en-US"/>
        </w:rPr>
        <w:t>Retrieved September 17, 2020, from https://www.esan.edu.pe/apuntes-empresariales/2017/03/la-importancia-de-contar-con-una-estrategia-de-producto/</w:t>
      </w:r>
    </w:p>
    <w:p w14:paraId="1BCD2AE2" w14:textId="77777777" w:rsidR="00505E9F" w:rsidRPr="0027703A" w:rsidRDefault="00505E9F" w:rsidP="00E015E9">
      <w:pPr>
        <w:widowControl w:val="0"/>
        <w:autoSpaceDE w:val="0"/>
        <w:autoSpaceDN w:val="0"/>
        <w:adjustRightInd w:val="0"/>
        <w:spacing w:after="0"/>
        <w:ind w:left="480" w:hanging="480"/>
        <w:rPr>
          <w:lang w:val="en-US"/>
        </w:rPr>
      </w:pPr>
      <w:r w:rsidRPr="0027703A">
        <w:rPr>
          <w:lang w:val="en-US"/>
        </w:rPr>
        <w:t>Espinosa, R. (2016). Marketing Mix: Las 4 Ps. Retrieved September 17, 2020, from 2016 website: https://robertoespinosa.es/2014/05/06/marketing-mix-las-4ps-2</w:t>
      </w:r>
    </w:p>
    <w:p w14:paraId="28F2E842" w14:textId="77777777" w:rsidR="00505E9F" w:rsidRPr="00C4004D" w:rsidRDefault="00505E9F" w:rsidP="00E015E9">
      <w:pPr>
        <w:widowControl w:val="0"/>
        <w:autoSpaceDE w:val="0"/>
        <w:autoSpaceDN w:val="0"/>
        <w:adjustRightInd w:val="0"/>
        <w:spacing w:after="0"/>
        <w:ind w:left="480" w:hanging="480"/>
      </w:pPr>
      <w:r w:rsidRPr="00C4004D">
        <w:t xml:space="preserve">FADU. (2012). </w:t>
      </w:r>
      <w:r w:rsidRPr="00C4004D">
        <w:rPr>
          <w:i/>
          <w:iCs/>
        </w:rPr>
        <w:t>Capítulo 11 Estrategias de fijación de precios</w:t>
      </w:r>
      <w:r w:rsidRPr="00C4004D">
        <w:t>.</w:t>
      </w:r>
    </w:p>
    <w:p w14:paraId="09C502BF" w14:textId="77777777" w:rsidR="00505E9F" w:rsidRPr="00C4004D" w:rsidRDefault="00505E9F" w:rsidP="00E015E9">
      <w:pPr>
        <w:widowControl w:val="0"/>
        <w:autoSpaceDE w:val="0"/>
        <w:autoSpaceDN w:val="0"/>
        <w:adjustRightInd w:val="0"/>
        <w:spacing w:after="0"/>
        <w:ind w:left="480" w:hanging="480"/>
      </w:pPr>
      <w:r w:rsidRPr="00C4004D">
        <w:t xml:space="preserve">Guillen, M. (2012). </w:t>
      </w:r>
      <w:r w:rsidRPr="00C4004D">
        <w:rPr>
          <w:i/>
          <w:iCs/>
        </w:rPr>
        <w:t>El Entorno o Industria</w:t>
      </w:r>
      <w:r w:rsidRPr="00C4004D">
        <w:t>.</w:t>
      </w:r>
    </w:p>
    <w:p w14:paraId="660719E6" w14:textId="77777777" w:rsidR="00505E9F" w:rsidRPr="00C4004D" w:rsidRDefault="00505E9F" w:rsidP="00E015E9">
      <w:pPr>
        <w:widowControl w:val="0"/>
        <w:autoSpaceDE w:val="0"/>
        <w:autoSpaceDN w:val="0"/>
        <w:adjustRightInd w:val="0"/>
        <w:spacing w:after="0"/>
        <w:ind w:left="480" w:hanging="480"/>
      </w:pPr>
      <w:r w:rsidRPr="00C4004D">
        <w:t xml:space="preserve">Rizo, M., Vuelta, D., Vargas, B., &amp; Leyva, E. (2019). Estrategia de comercialización para mejorar la gestión de ventas en la empresa porcino Santiago de Cuba. </w:t>
      </w:r>
      <w:r w:rsidRPr="00C4004D">
        <w:rPr>
          <w:i/>
          <w:iCs/>
        </w:rPr>
        <w:t>Ciencia En Su PC</w:t>
      </w:r>
      <w:r w:rsidRPr="00C4004D">
        <w:t xml:space="preserve">, </w:t>
      </w:r>
      <w:r w:rsidRPr="00C4004D">
        <w:rPr>
          <w:i/>
          <w:iCs/>
        </w:rPr>
        <w:t>1</w:t>
      </w:r>
      <w:r w:rsidRPr="00C4004D">
        <w:t>(1), 44–57. Retrieved from https://www.redalyc.org/jatsRepo/1813/181358738014/html/index.html</w:t>
      </w:r>
    </w:p>
    <w:p w14:paraId="39797574" w14:textId="77777777" w:rsidR="00505E9F" w:rsidRPr="00C4004D" w:rsidRDefault="00505E9F" w:rsidP="00E015E9">
      <w:pPr>
        <w:widowControl w:val="0"/>
        <w:spacing w:after="0"/>
      </w:pPr>
      <w:r>
        <w:fldChar w:fldCharType="end"/>
      </w:r>
    </w:p>
    <w:p w14:paraId="3C5C0CBA" w14:textId="25171A27" w:rsidR="005113E4" w:rsidRPr="00505E9F" w:rsidRDefault="005113E4" w:rsidP="00E015E9"/>
    <w:sectPr w:rsidR="005113E4" w:rsidRPr="00505E9F">
      <w:headerReference w:type="default" r:id="rId36"/>
      <w:footerReference w:type="default" r:id="rId37"/>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BA8626" w14:textId="77777777" w:rsidR="00E52A74" w:rsidRDefault="00E52A74" w:rsidP="00806EAD">
      <w:pPr>
        <w:spacing w:after="0" w:line="240" w:lineRule="auto"/>
      </w:pPr>
      <w:r>
        <w:separator/>
      </w:r>
    </w:p>
  </w:endnote>
  <w:endnote w:type="continuationSeparator" w:id="0">
    <w:p w14:paraId="791994C8" w14:textId="77777777" w:rsidR="00E52A74" w:rsidRDefault="00E52A74"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auto"/>
    <w:pitch w:val="variable"/>
    <w:sig w:usb0="00000203" w:usb1="00000000" w:usb2="00000000" w:usb3="00000000" w:csb0="00000005" w:csb1="00000000"/>
  </w:font>
  <w:font w:name="Lato">
    <w:panose1 w:val="020F0502020204030203"/>
    <w:charset w:val="00"/>
    <w:family w:val="swiss"/>
    <w:pitch w:val="variable"/>
    <w:sig w:usb0="A00000AF" w:usb1="5000604B" w:usb2="00000000" w:usb3="00000000" w:csb0="0000009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Content>
      <w:p w14:paraId="016A47E8" w14:textId="10EF352C" w:rsidR="00316A80" w:rsidRDefault="00316A80">
        <w:pPr>
          <w:pStyle w:val="Piedepgina"/>
          <w:jc w:val="center"/>
        </w:pPr>
        <w:r>
          <w:fldChar w:fldCharType="begin"/>
        </w:r>
        <w:r>
          <w:instrText>PAGE   \* MERGEFORMAT</w:instrText>
        </w:r>
        <w:r>
          <w:fldChar w:fldCharType="separate"/>
        </w:r>
        <w:r>
          <w:t>2</w:t>
        </w:r>
        <w:r>
          <w:fldChar w:fldCharType="end"/>
        </w:r>
      </w:p>
    </w:sdtContent>
  </w:sdt>
  <w:p w14:paraId="7311BA7B" w14:textId="77777777" w:rsidR="00316A80" w:rsidRDefault="00316A8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FB501" w14:textId="77777777" w:rsidR="00E52A74" w:rsidRDefault="00E52A74" w:rsidP="00806EAD">
      <w:pPr>
        <w:spacing w:after="0" w:line="240" w:lineRule="auto"/>
      </w:pPr>
      <w:r>
        <w:separator/>
      </w:r>
    </w:p>
  </w:footnote>
  <w:footnote w:type="continuationSeparator" w:id="0">
    <w:p w14:paraId="016F4DDB" w14:textId="77777777" w:rsidR="00E52A74" w:rsidRDefault="00E52A74"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316A80" w:rsidRDefault="00316A8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A"/>
    <w:multiLevelType w:val="multilevel"/>
    <w:tmpl w:val="0000000A"/>
    <w:name w:val="WW8Num10"/>
    <w:lvl w:ilvl="0">
      <w:numFmt w:val="bullet"/>
      <w:lvlText w:val="-"/>
      <w:lvlJc w:val="left"/>
      <w:pPr>
        <w:tabs>
          <w:tab w:val="num" w:pos="720"/>
        </w:tabs>
        <w:ind w:left="720" w:hanging="360"/>
      </w:pPr>
      <w:rPr>
        <w:rFonts w:ascii="Arial" w:hAnsi="Arial" w:cs="Aria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rPr>
    </w:lvl>
  </w:abstractNum>
  <w:abstractNum w:abstractNumId="1" w15:restartNumberingAfterBreak="0">
    <w:nsid w:val="19906847"/>
    <w:multiLevelType w:val="hybridMultilevel"/>
    <w:tmpl w:val="8E1C6B6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B3E5DD9"/>
    <w:multiLevelType w:val="hybridMultilevel"/>
    <w:tmpl w:val="5136FE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B46A7"/>
    <w:multiLevelType w:val="hybridMultilevel"/>
    <w:tmpl w:val="11B00D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5" w15:restartNumberingAfterBreak="0">
    <w:nsid w:val="24076282"/>
    <w:multiLevelType w:val="hybridMultilevel"/>
    <w:tmpl w:val="5A443F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34916575"/>
    <w:multiLevelType w:val="hybridMultilevel"/>
    <w:tmpl w:val="F064F1A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B12EB"/>
    <w:multiLevelType w:val="hybridMultilevel"/>
    <w:tmpl w:val="3058F6B0"/>
    <w:lvl w:ilvl="0" w:tplc="580A0001">
      <w:start w:val="1"/>
      <w:numFmt w:val="bullet"/>
      <w:lvlText w:val=""/>
      <w:lvlJc w:val="left"/>
      <w:pPr>
        <w:ind w:left="720" w:hanging="360"/>
      </w:pPr>
      <w:rPr>
        <w:rFonts w:ascii="Symbol" w:hAnsi="Symbol" w:hint="default"/>
      </w:rPr>
    </w:lvl>
    <w:lvl w:ilvl="1" w:tplc="4AE6E638">
      <w:numFmt w:val="bullet"/>
      <w:lvlText w:val="•"/>
      <w:lvlJc w:val="left"/>
      <w:pPr>
        <w:ind w:left="1440" w:hanging="360"/>
      </w:pPr>
      <w:rPr>
        <w:rFonts w:ascii="Arial" w:eastAsia="Arial" w:hAnsi="Arial" w:cs="Arial"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781B37"/>
    <w:multiLevelType w:val="hybridMultilevel"/>
    <w:tmpl w:val="1A4AEA14"/>
    <w:lvl w:ilvl="0" w:tplc="580A0001">
      <w:start w:val="1"/>
      <w:numFmt w:val="bullet"/>
      <w:lvlText w:val=""/>
      <w:lvlJc w:val="left"/>
      <w:pPr>
        <w:ind w:left="720" w:hanging="360"/>
      </w:pPr>
      <w:rPr>
        <w:rFonts w:ascii="Symbol" w:hAnsi="Symbol" w:hint="default"/>
      </w:rPr>
    </w:lvl>
    <w:lvl w:ilvl="1" w:tplc="580A0003">
      <w:start w:val="1"/>
      <w:numFmt w:val="bullet"/>
      <w:lvlText w:val="o"/>
      <w:lvlJc w:val="left"/>
      <w:pPr>
        <w:ind w:left="1440" w:hanging="360"/>
      </w:pPr>
      <w:rPr>
        <w:rFonts w:ascii="Courier New" w:hAnsi="Courier New" w:cs="Courier New" w:hint="default"/>
      </w:rPr>
    </w:lvl>
    <w:lvl w:ilvl="2" w:tplc="580A0005">
      <w:start w:val="1"/>
      <w:numFmt w:val="bullet"/>
      <w:lvlText w:val=""/>
      <w:lvlJc w:val="left"/>
      <w:pPr>
        <w:ind w:left="2160" w:hanging="360"/>
      </w:pPr>
      <w:rPr>
        <w:rFonts w:ascii="Wingdings" w:hAnsi="Wingdings" w:hint="default"/>
      </w:rPr>
    </w:lvl>
    <w:lvl w:ilvl="3" w:tplc="580A0001">
      <w:start w:val="1"/>
      <w:numFmt w:val="bullet"/>
      <w:lvlText w:val=""/>
      <w:lvlJc w:val="left"/>
      <w:pPr>
        <w:ind w:left="2880" w:hanging="360"/>
      </w:pPr>
      <w:rPr>
        <w:rFonts w:ascii="Symbol" w:hAnsi="Symbol" w:hint="default"/>
      </w:rPr>
    </w:lvl>
    <w:lvl w:ilvl="4" w:tplc="580A0003">
      <w:start w:val="1"/>
      <w:numFmt w:val="bullet"/>
      <w:lvlText w:val="o"/>
      <w:lvlJc w:val="left"/>
      <w:pPr>
        <w:ind w:left="3600" w:hanging="360"/>
      </w:pPr>
      <w:rPr>
        <w:rFonts w:ascii="Courier New" w:hAnsi="Courier New" w:cs="Courier New" w:hint="default"/>
      </w:rPr>
    </w:lvl>
    <w:lvl w:ilvl="5" w:tplc="580A0005">
      <w:start w:val="1"/>
      <w:numFmt w:val="bullet"/>
      <w:lvlText w:val=""/>
      <w:lvlJc w:val="left"/>
      <w:pPr>
        <w:ind w:left="4320" w:hanging="360"/>
      </w:pPr>
      <w:rPr>
        <w:rFonts w:ascii="Wingdings" w:hAnsi="Wingdings" w:hint="default"/>
      </w:rPr>
    </w:lvl>
    <w:lvl w:ilvl="6" w:tplc="580A0001">
      <w:start w:val="1"/>
      <w:numFmt w:val="bullet"/>
      <w:lvlText w:val=""/>
      <w:lvlJc w:val="left"/>
      <w:pPr>
        <w:ind w:left="5040" w:hanging="360"/>
      </w:pPr>
      <w:rPr>
        <w:rFonts w:ascii="Symbol" w:hAnsi="Symbol" w:hint="default"/>
      </w:rPr>
    </w:lvl>
    <w:lvl w:ilvl="7" w:tplc="580A0003">
      <w:start w:val="1"/>
      <w:numFmt w:val="bullet"/>
      <w:lvlText w:val="o"/>
      <w:lvlJc w:val="left"/>
      <w:pPr>
        <w:ind w:left="5760" w:hanging="360"/>
      </w:pPr>
      <w:rPr>
        <w:rFonts w:ascii="Courier New" w:hAnsi="Courier New" w:cs="Courier New" w:hint="default"/>
      </w:rPr>
    </w:lvl>
    <w:lvl w:ilvl="8" w:tplc="580A0005">
      <w:start w:val="1"/>
      <w:numFmt w:val="bullet"/>
      <w:lvlText w:val=""/>
      <w:lvlJc w:val="left"/>
      <w:pPr>
        <w:ind w:left="6480" w:hanging="360"/>
      </w:pPr>
      <w:rPr>
        <w:rFonts w:ascii="Wingdings" w:hAnsi="Wingdings" w:hint="default"/>
      </w:rPr>
    </w:lvl>
  </w:abstractNum>
  <w:abstractNum w:abstractNumId="9" w15:restartNumberingAfterBreak="0">
    <w:nsid w:val="39857190"/>
    <w:multiLevelType w:val="hybridMultilevel"/>
    <w:tmpl w:val="CB26E93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E73026E"/>
    <w:multiLevelType w:val="hybridMultilevel"/>
    <w:tmpl w:val="A55438F0"/>
    <w:lvl w:ilvl="0" w:tplc="580A0001">
      <w:start w:val="1"/>
      <w:numFmt w:val="bullet"/>
      <w:lvlText w:val=""/>
      <w:lvlJc w:val="left"/>
      <w:pPr>
        <w:ind w:left="720" w:hanging="360"/>
      </w:pPr>
      <w:rPr>
        <w:rFonts w:ascii="Symbol" w:hAnsi="Symbol" w:hint="default"/>
      </w:rPr>
    </w:lvl>
    <w:lvl w:ilvl="1" w:tplc="580A0003">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505212C2"/>
    <w:multiLevelType w:val="hybridMultilevel"/>
    <w:tmpl w:val="8C980D1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52CB702F"/>
    <w:multiLevelType w:val="hybridMultilevel"/>
    <w:tmpl w:val="FA401AE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C3529D6"/>
    <w:multiLevelType w:val="hybridMultilevel"/>
    <w:tmpl w:val="5E0A2C7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6ED36860"/>
    <w:multiLevelType w:val="hybridMultilevel"/>
    <w:tmpl w:val="0608C6E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7C935D9D"/>
    <w:multiLevelType w:val="hybridMultilevel"/>
    <w:tmpl w:val="1264DE5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2"/>
  </w:num>
  <w:num w:numId="2">
    <w:abstractNumId w:val="11"/>
  </w:num>
  <w:num w:numId="3">
    <w:abstractNumId w:val="13"/>
  </w:num>
  <w:num w:numId="4">
    <w:abstractNumId w:val="19"/>
  </w:num>
  <w:num w:numId="5">
    <w:abstractNumId w:val="19"/>
    <w:lvlOverride w:ilvl="0">
      <w:startOverride w:val="5"/>
    </w:lvlOverride>
    <w:lvlOverride w:ilvl="1">
      <w:startOverride w:val="1"/>
    </w:lvlOverride>
  </w:num>
  <w:num w:numId="6">
    <w:abstractNumId w:val="16"/>
  </w:num>
  <w:num w:numId="7">
    <w:abstractNumId w:val="14"/>
  </w:num>
  <w:num w:numId="8">
    <w:abstractNumId w:val="18"/>
  </w:num>
  <w:num w:numId="9">
    <w:abstractNumId w:val="5"/>
  </w:num>
  <w:num w:numId="10">
    <w:abstractNumId w:val="3"/>
  </w:num>
  <w:num w:numId="11">
    <w:abstractNumId w:val="15"/>
  </w:num>
  <w:num w:numId="12">
    <w:abstractNumId w:val="4"/>
  </w:num>
  <w:num w:numId="13">
    <w:abstractNumId w:val="12"/>
  </w:num>
  <w:num w:numId="14">
    <w:abstractNumId w:val="7"/>
  </w:num>
  <w:num w:numId="15">
    <w:abstractNumId w:val="17"/>
  </w:num>
  <w:num w:numId="16">
    <w:abstractNumId w:val="1"/>
  </w:num>
  <w:num w:numId="17">
    <w:abstractNumId w:val="10"/>
  </w:num>
  <w:num w:numId="18">
    <w:abstractNumId w:val="6"/>
  </w:num>
  <w:num w:numId="19">
    <w:abstractNumId w:val="9"/>
  </w:num>
  <w:num w:numId="20">
    <w:abstractNumId w:val="0"/>
    <w:lvlOverride w:ilvl="0"/>
    <w:lvlOverride w:ilvl="1"/>
    <w:lvlOverride w:ilvl="2"/>
    <w:lvlOverride w:ilvl="3"/>
    <w:lvlOverride w:ilvl="4"/>
    <w:lvlOverride w:ilvl="5"/>
    <w:lvlOverride w:ilvl="6"/>
    <w:lvlOverride w:ilvl="7"/>
    <w:lvlOverride w:ilvl="8"/>
  </w:num>
  <w:num w:numId="21">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07AD2"/>
    <w:rsid w:val="0001548F"/>
    <w:rsid w:val="000274E9"/>
    <w:rsid w:val="00045AE0"/>
    <w:rsid w:val="0006367B"/>
    <w:rsid w:val="0006432F"/>
    <w:rsid w:val="00073635"/>
    <w:rsid w:val="00075943"/>
    <w:rsid w:val="00086C42"/>
    <w:rsid w:val="00090801"/>
    <w:rsid w:val="000A77F4"/>
    <w:rsid w:val="000D528F"/>
    <w:rsid w:val="000E0354"/>
    <w:rsid w:val="000F4CDD"/>
    <w:rsid w:val="00112BB9"/>
    <w:rsid w:val="00122202"/>
    <w:rsid w:val="00131631"/>
    <w:rsid w:val="0014681A"/>
    <w:rsid w:val="00152AA8"/>
    <w:rsid w:val="0015544D"/>
    <w:rsid w:val="00166B46"/>
    <w:rsid w:val="001841AA"/>
    <w:rsid w:val="0018445D"/>
    <w:rsid w:val="001C5BEB"/>
    <w:rsid w:val="001D7563"/>
    <w:rsid w:val="00204071"/>
    <w:rsid w:val="00210EF4"/>
    <w:rsid w:val="002116DC"/>
    <w:rsid w:val="00213CBB"/>
    <w:rsid w:val="00267754"/>
    <w:rsid w:val="002755A1"/>
    <w:rsid w:val="0027703A"/>
    <w:rsid w:val="00295312"/>
    <w:rsid w:val="002A5581"/>
    <w:rsid w:val="002B3C97"/>
    <w:rsid w:val="002B6FDA"/>
    <w:rsid w:val="002C01E9"/>
    <w:rsid w:val="002D135A"/>
    <w:rsid w:val="002D67F8"/>
    <w:rsid w:val="002E7736"/>
    <w:rsid w:val="0030262F"/>
    <w:rsid w:val="00306206"/>
    <w:rsid w:val="00307859"/>
    <w:rsid w:val="00316A80"/>
    <w:rsid w:val="003279EF"/>
    <w:rsid w:val="003457A0"/>
    <w:rsid w:val="0035041E"/>
    <w:rsid w:val="003551CB"/>
    <w:rsid w:val="00393ACA"/>
    <w:rsid w:val="00396A41"/>
    <w:rsid w:val="003B1A5B"/>
    <w:rsid w:val="003C55F4"/>
    <w:rsid w:val="003D257F"/>
    <w:rsid w:val="003E7AFC"/>
    <w:rsid w:val="003F6681"/>
    <w:rsid w:val="003F6FBE"/>
    <w:rsid w:val="004245B4"/>
    <w:rsid w:val="00492B66"/>
    <w:rsid w:val="004A5A41"/>
    <w:rsid w:val="004C2F88"/>
    <w:rsid w:val="004D1753"/>
    <w:rsid w:val="00505E9F"/>
    <w:rsid w:val="005113E4"/>
    <w:rsid w:val="00513D01"/>
    <w:rsid w:val="00514153"/>
    <w:rsid w:val="0053002B"/>
    <w:rsid w:val="00546D5A"/>
    <w:rsid w:val="0056601B"/>
    <w:rsid w:val="00567388"/>
    <w:rsid w:val="0056749A"/>
    <w:rsid w:val="005719E4"/>
    <w:rsid w:val="005A2E46"/>
    <w:rsid w:val="005B016D"/>
    <w:rsid w:val="005B2630"/>
    <w:rsid w:val="005B386E"/>
    <w:rsid w:val="005F5F10"/>
    <w:rsid w:val="00635D6F"/>
    <w:rsid w:val="00636D6A"/>
    <w:rsid w:val="0064527F"/>
    <w:rsid w:val="006659AB"/>
    <w:rsid w:val="0068075D"/>
    <w:rsid w:val="006F1EAB"/>
    <w:rsid w:val="00717510"/>
    <w:rsid w:val="007370FA"/>
    <w:rsid w:val="0074447A"/>
    <w:rsid w:val="00752DAA"/>
    <w:rsid w:val="00786D43"/>
    <w:rsid w:val="007D507D"/>
    <w:rsid w:val="00806EAD"/>
    <w:rsid w:val="008255E0"/>
    <w:rsid w:val="00850452"/>
    <w:rsid w:val="00850EE1"/>
    <w:rsid w:val="00883138"/>
    <w:rsid w:val="00892963"/>
    <w:rsid w:val="008F0507"/>
    <w:rsid w:val="008F2C68"/>
    <w:rsid w:val="00912F02"/>
    <w:rsid w:val="009344A8"/>
    <w:rsid w:val="00935ABD"/>
    <w:rsid w:val="00947006"/>
    <w:rsid w:val="009A2C29"/>
    <w:rsid w:val="009C25A4"/>
    <w:rsid w:val="009C6618"/>
    <w:rsid w:val="009D09B1"/>
    <w:rsid w:val="009E278D"/>
    <w:rsid w:val="00A323FD"/>
    <w:rsid w:val="00A612C8"/>
    <w:rsid w:val="00A64E4D"/>
    <w:rsid w:val="00A660D7"/>
    <w:rsid w:val="00AA5900"/>
    <w:rsid w:val="00AB5741"/>
    <w:rsid w:val="00AF1356"/>
    <w:rsid w:val="00B007B2"/>
    <w:rsid w:val="00B211AC"/>
    <w:rsid w:val="00B31D79"/>
    <w:rsid w:val="00B40635"/>
    <w:rsid w:val="00B65E93"/>
    <w:rsid w:val="00B705E3"/>
    <w:rsid w:val="00B97D36"/>
    <w:rsid w:val="00BB6132"/>
    <w:rsid w:val="00BF75C2"/>
    <w:rsid w:val="00C063ED"/>
    <w:rsid w:val="00C156B5"/>
    <w:rsid w:val="00C4004D"/>
    <w:rsid w:val="00C47D65"/>
    <w:rsid w:val="00C52126"/>
    <w:rsid w:val="00C54E2F"/>
    <w:rsid w:val="00C6670A"/>
    <w:rsid w:val="00C71301"/>
    <w:rsid w:val="00CA4162"/>
    <w:rsid w:val="00CB0001"/>
    <w:rsid w:val="00CD1034"/>
    <w:rsid w:val="00CD34D1"/>
    <w:rsid w:val="00D10552"/>
    <w:rsid w:val="00D21A6A"/>
    <w:rsid w:val="00D2433F"/>
    <w:rsid w:val="00D711D4"/>
    <w:rsid w:val="00D7747E"/>
    <w:rsid w:val="00DB065C"/>
    <w:rsid w:val="00DE1235"/>
    <w:rsid w:val="00DF06C2"/>
    <w:rsid w:val="00DF52E5"/>
    <w:rsid w:val="00E015E9"/>
    <w:rsid w:val="00E0431D"/>
    <w:rsid w:val="00E42BB3"/>
    <w:rsid w:val="00E46482"/>
    <w:rsid w:val="00E52A74"/>
    <w:rsid w:val="00E52A76"/>
    <w:rsid w:val="00E52FB4"/>
    <w:rsid w:val="00E708E1"/>
    <w:rsid w:val="00E83C95"/>
    <w:rsid w:val="00E93FDD"/>
    <w:rsid w:val="00EA0D16"/>
    <w:rsid w:val="00EE17F8"/>
    <w:rsid w:val="00EE52AD"/>
    <w:rsid w:val="00F0148E"/>
    <w:rsid w:val="00F043B2"/>
    <w:rsid w:val="00F05510"/>
    <w:rsid w:val="00F35A30"/>
    <w:rsid w:val="00F50166"/>
    <w:rsid w:val="00F50B74"/>
    <w:rsid w:val="00F53C53"/>
    <w:rsid w:val="00F759CF"/>
    <w:rsid w:val="00FA4014"/>
    <w:rsid w:val="00FB7847"/>
    <w:rsid w:val="00FC1F6F"/>
    <w:rsid w:val="00FE5C41"/>
    <w:rsid w:val="00FE5E20"/>
    <w:rsid w:val="00FF2883"/>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5E9"/>
    <w:pPr>
      <w:spacing w:line="360" w:lineRule="auto"/>
      <w:jc w:val="both"/>
    </w:pPr>
    <w:rPr>
      <w:noProof/>
      <w:lang w:val="es-ES"/>
    </w:rPr>
  </w:style>
  <w:style w:type="paragraph" w:styleId="Ttulo1">
    <w:name w:val="heading 1"/>
    <w:basedOn w:val="Normal"/>
    <w:next w:val="Normal"/>
    <w:uiPriority w:val="9"/>
    <w:qFormat/>
    <w:rsid w:val="00806EAD"/>
    <w:pPr>
      <w:keepNext/>
      <w:keepLines/>
      <w:numPr>
        <w:numId w:val="1"/>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4"/>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ennegrita">
    <w:name w:val="Strong"/>
    <w:basedOn w:val="Fuentedeprrafopredeter"/>
    <w:uiPriority w:val="22"/>
    <w:qFormat/>
    <w:rsid w:val="00717510"/>
    <w:rPr>
      <w:b/>
      <w:bCs/>
    </w:rPr>
  </w:style>
  <w:style w:type="character" w:customStyle="1" w:styleId="textexposedshow">
    <w:name w:val="text_exposed_show"/>
    <w:basedOn w:val="Fuentedeprrafopredeter"/>
    <w:rsid w:val="0006367B"/>
  </w:style>
  <w:style w:type="paragraph" w:customStyle="1" w:styleId="font8">
    <w:name w:val="font_8"/>
    <w:basedOn w:val="Normal"/>
    <w:rsid w:val="0015544D"/>
    <w:pPr>
      <w:spacing w:before="100" w:beforeAutospacing="1" w:after="100" w:afterAutospacing="1" w:line="240" w:lineRule="auto"/>
      <w:jc w:val="left"/>
    </w:pPr>
    <w:rPr>
      <w:rFonts w:ascii="Times New Roman" w:eastAsia="Times New Roman" w:hAnsi="Times New Roman" w:cs="Times New Roman"/>
      <w:lang w:val="es-419" w:eastAsia="es-419"/>
    </w:rPr>
  </w:style>
  <w:style w:type="character" w:customStyle="1" w:styleId="wixguard">
    <w:name w:val="wixguard"/>
    <w:basedOn w:val="Fuentedeprrafopredeter"/>
    <w:rsid w:val="0015544D"/>
  </w:style>
  <w:style w:type="paragraph" w:customStyle="1" w:styleId="font7">
    <w:name w:val="font_7"/>
    <w:basedOn w:val="Normal"/>
    <w:rsid w:val="00075943"/>
    <w:pPr>
      <w:spacing w:before="100" w:beforeAutospacing="1" w:after="100" w:afterAutospacing="1" w:line="240" w:lineRule="auto"/>
      <w:jc w:val="left"/>
    </w:pPr>
    <w:rPr>
      <w:rFonts w:ascii="Times New Roman" w:eastAsia="Times New Roman" w:hAnsi="Times New Roman" w:cs="Times New Roman"/>
      <w:lang w:val="es-419" w:eastAsia="es-419"/>
    </w:rPr>
  </w:style>
  <w:style w:type="paragraph" w:styleId="Descripcin">
    <w:name w:val="caption"/>
    <w:basedOn w:val="Normal"/>
    <w:next w:val="Normal"/>
    <w:uiPriority w:val="35"/>
    <w:unhideWhenUsed/>
    <w:qFormat/>
    <w:rsid w:val="0064527F"/>
    <w:pPr>
      <w:spacing w:after="200" w:line="240" w:lineRule="auto"/>
    </w:pPr>
    <w:rPr>
      <w:i/>
      <w:iCs/>
      <w:color w:val="44546A" w:themeColor="text2"/>
      <w:sz w:val="18"/>
      <w:szCs w:val="18"/>
    </w:rPr>
  </w:style>
  <w:style w:type="paragraph" w:styleId="Textonotaalfinal">
    <w:name w:val="endnote text"/>
    <w:basedOn w:val="Normal"/>
    <w:link w:val="TextonotaalfinalCar"/>
    <w:uiPriority w:val="99"/>
    <w:semiHidden/>
    <w:unhideWhenUsed/>
    <w:rsid w:val="00007AD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07AD2"/>
    <w:rPr>
      <w:noProof/>
      <w:sz w:val="20"/>
      <w:szCs w:val="20"/>
      <w:lang w:val="es-ES"/>
    </w:rPr>
  </w:style>
  <w:style w:type="character" w:styleId="Refdenotaalfinal">
    <w:name w:val="endnote reference"/>
    <w:basedOn w:val="Fuentedeprrafopredeter"/>
    <w:uiPriority w:val="99"/>
    <w:semiHidden/>
    <w:unhideWhenUsed/>
    <w:rsid w:val="00007AD2"/>
    <w:rPr>
      <w:vertAlign w:val="superscript"/>
    </w:rPr>
  </w:style>
  <w:style w:type="paragraph" w:styleId="Textonotapie">
    <w:name w:val="footnote text"/>
    <w:basedOn w:val="Normal"/>
    <w:link w:val="TextonotapieCar"/>
    <w:uiPriority w:val="99"/>
    <w:semiHidden/>
    <w:unhideWhenUsed/>
    <w:rsid w:val="00007AD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07AD2"/>
    <w:rPr>
      <w:noProof/>
      <w:sz w:val="20"/>
      <w:szCs w:val="20"/>
      <w:lang w:val="es-ES"/>
    </w:rPr>
  </w:style>
  <w:style w:type="character" w:styleId="Refdenotaalpie">
    <w:name w:val="footnote reference"/>
    <w:basedOn w:val="Fuentedeprrafopredeter"/>
    <w:uiPriority w:val="99"/>
    <w:semiHidden/>
    <w:unhideWhenUsed/>
    <w:rsid w:val="00007AD2"/>
    <w:rPr>
      <w:vertAlign w:val="superscript"/>
    </w:rPr>
  </w:style>
  <w:style w:type="table" w:styleId="Tablaconcuadrcula6concolores">
    <w:name w:val="Grid Table 6 Colorful"/>
    <w:basedOn w:val="Tablanormal"/>
    <w:uiPriority w:val="51"/>
    <w:rsid w:val="00007AD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007AD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adeilustraciones">
    <w:name w:val="table of figures"/>
    <w:basedOn w:val="Normal"/>
    <w:next w:val="Normal"/>
    <w:uiPriority w:val="99"/>
    <w:unhideWhenUsed/>
    <w:rsid w:val="00316A8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3334">
      <w:bodyDiv w:val="1"/>
      <w:marLeft w:val="0"/>
      <w:marRight w:val="0"/>
      <w:marTop w:val="0"/>
      <w:marBottom w:val="0"/>
      <w:divBdr>
        <w:top w:val="none" w:sz="0" w:space="0" w:color="auto"/>
        <w:left w:val="none" w:sz="0" w:space="0" w:color="auto"/>
        <w:bottom w:val="none" w:sz="0" w:space="0" w:color="auto"/>
        <w:right w:val="none" w:sz="0" w:space="0" w:color="auto"/>
      </w:divBdr>
    </w:div>
    <w:div w:id="53897337">
      <w:bodyDiv w:val="1"/>
      <w:marLeft w:val="0"/>
      <w:marRight w:val="0"/>
      <w:marTop w:val="0"/>
      <w:marBottom w:val="0"/>
      <w:divBdr>
        <w:top w:val="none" w:sz="0" w:space="0" w:color="auto"/>
        <w:left w:val="none" w:sz="0" w:space="0" w:color="auto"/>
        <w:bottom w:val="none" w:sz="0" w:space="0" w:color="auto"/>
        <w:right w:val="none" w:sz="0" w:space="0" w:color="auto"/>
      </w:divBdr>
    </w:div>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183986344">
      <w:bodyDiv w:val="1"/>
      <w:marLeft w:val="0"/>
      <w:marRight w:val="0"/>
      <w:marTop w:val="0"/>
      <w:marBottom w:val="0"/>
      <w:divBdr>
        <w:top w:val="none" w:sz="0" w:space="0" w:color="auto"/>
        <w:left w:val="none" w:sz="0" w:space="0" w:color="auto"/>
        <w:bottom w:val="none" w:sz="0" w:space="0" w:color="auto"/>
        <w:right w:val="none" w:sz="0" w:space="0" w:color="auto"/>
      </w:divBdr>
    </w:div>
    <w:div w:id="440951085">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541137729">
      <w:bodyDiv w:val="1"/>
      <w:marLeft w:val="0"/>
      <w:marRight w:val="0"/>
      <w:marTop w:val="0"/>
      <w:marBottom w:val="0"/>
      <w:divBdr>
        <w:top w:val="none" w:sz="0" w:space="0" w:color="auto"/>
        <w:left w:val="none" w:sz="0" w:space="0" w:color="auto"/>
        <w:bottom w:val="none" w:sz="0" w:space="0" w:color="auto"/>
        <w:right w:val="none" w:sz="0" w:space="0" w:color="auto"/>
      </w:divBdr>
      <w:divsChild>
        <w:div w:id="956637961">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031801104">
      <w:bodyDiv w:val="1"/>
      <w:marLeft w:val="0"/>
      <w:marRight w:val="0"/>
      <w:marTop w:val="0"/>
      <w:marBottom w:val="0"/>
      <w:divBdr>
        <w:top w:val="none" w:sz="0" w:space="0" w:color="auto"/>
        <w:left w:val="none" w:sz="0" w:space="0" w:color="auto"/>
        <w:bottom w:val="none" w:sz="0" w:space="0" w:color="auto"/>
        <w:right w:val="none" w:sz="0" w:space="0" w:color="auto"/>
      </w:divBdr>
    </w:div>
    <w:div w:id="1146051530">
      <w:bodyDiv w:val="1"/>
      <w:marLeft w:val="0"/>
      <w:marRight w:val="0"/>
      <w:marTop w:val="0"/>
      <w:marBottom w:val="0"/>
      <w:divBdr>
        <w:top w:val="none" w:sz="0" w:space="0" w:color="auto"/>
        <w:left w:val="none" w:sz="0" w:space="0" w:color="auto"/>
        <w:bottom w:val="none" w:sz="0" w:space="0" w:color="auto"/>
        <w:right w:val="none" w:sz="0" w:space="0" w:color="auto"/>
      </w:divBdr>
      <w:divsChild>
        <w:div w:id="285428533">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196850769">
      <w:bodyDiv w:val="1"/>
      <w:marLeft w:val="0"/>
      <w:marRight w:val="0"/>
      <w:marTop w:val="0"/>
      <w:marBottom w:val="0"/>
      <w:divBdr>
        <w:top w:val="none" w:sz="0" w:space="0" w:color="auto"/>
        <w:left w:val="none" w:sz="0" w:space="0" w:color="auto"/>
        <w:bottom w:val="none" w:sz="0" w:space="0" w:color="auto"/>
        <w:right w:val="none" w:sz="0" w:space="0" w:color="auto"/>
      </w:divBdr>
    </w:div>
    <w:div w:id="1262954923">
      <w:bodyDiv w:val="1"/>
      <w:marLeft w:val="0"/>
      <w:marRight w:val="0"/>
      <w:marTop w:val="0"/>
      <w:marBottom w:val="0"/>
      <w:divBdr>
        <w:top w:val="none" w:sz="0" w:space="0" w:color="auto"/>
        <w:left w:val="none" w:sz="0" w:space="0" w:color="auto"/>
        <w:bottom w:val="none" w:sz="0" w:space="0" w:color="auto"/>
        <w:right w:val="none" w:sz="0" w:space="0" w:color="auto"/>
      </w:divBdr>
      <w:divsChild>
        <w:div w:id="741409831">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407262998">
      <w:bodyDiv w:val="1"/>
      <w:marLeft w:val="0"/>
      <w:marRight w:val="0"/>
      <w:marTop w:val="0"/>
      <w:marBottom w:val="0"/>
      <w:divBdr>
        <w:top w:val="none" w:sz="0" w:space="0" w:color="auto"/>
        <w:left w:val="none" w:sz="0" w:space="0" w:color="auto"/>
        <w:bottom w:val="none" w:sz="0" w:space="0" w:color="auto"/>
        <w:right w:val="none" w:sz="0" w:space="0" w:color="auto"/>
      </w:divBdr>
    </w:div>
    <w:div w:id="1443183751">
      <w:bodyDiv w:val="1"/>
      <w:marLeft w:val="0"/>
      <w:marRight w:val="0"/>
      <w:marTop w:val="0"/>
      <w:marBottom w:val="0"/>
      <w:divBdr>
        <w:top w:val="none" w:sz="0" w:space="0" w:color="auto"/>
        <w:left w:val="none" w:sz="0" w:space="0" w:color="auto"/>
        <w:bottom w:val="none" w:sz="0" w:space="0" w:color="auto"/>
        <w:right w:val="none" w:sz="0" w:space="0" w:color="auto"/>
      </w:divBdr>
    </w:div>
    <w:div w:id="1469936566">
      <w:bodyDiv w:val="1"/>
      <w:marLeft w:val="0"/>
      <w:marRight w:val="0"/>
      <w:marTop w:val="0"/>
      <w:marBottom w:val="0"/>
      <w:divBdr>
        <w:top w:val="none" w:sz="0" w:space="0" w:color="auto"/>
        <w:left w:val="none" w:sz="0" w:space="0" w:color="auto"/>
        <w:bottom w:val="none" w:sz="0" w:space="0" w:color="auto"/>
        <w:right w:val="none" w:sz="0" w:space="0" w:color="auto"/>
      </w:divBdr>
    </w:div>
    <w:div w:id="1506480781">
      <w:bodyDiv w:val="1"/>
      <w:marLeft w:val="0"/>
      <w:marRight w:val="0"/>
      <w:marTop w:val="0"/>
      <w:marBottom w:val="0"/>
      <w:divBdr>
        <w:top w:val="none" w:sz="0" w:space="0" w:color="auto"/>
        <w:left w:val="none" w:sz="0" w:space="0" w:color="auto"/>
        <w:bottom w:val="none" w:sz="0" w:space="0" w:color="auto"/>
        <w:right w:val="none" w:sz="0" w:space="0" w:color="auto"/>
      </w:divBdr>
    </w:div>
    <w:div w:id="1509520178">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28467630">
      <w:bodyDiv w:val="1"/>
      <w:marLeft w:val="0"/>
      <w:marRight w:val="0"/>
      <w:marTop w:val="0"/>
      <w:marBottom w:val="0"/>
      <w:divBdr>
        <w:top w:val="none" w:sz="0" w:space="0" w:color="auto"/>
        <w:left w:val="none" w:sz="0" w:space="0" w:color="auto"/>
        <w:bottom w:val="none" w:sz="0" w:space="0" w:color="auto"/>
        <w:right w:val="none" w:sz="0" w:space="0" w:color="auto"/>
      </w:divBdr>
      <w:divsChild>
        <w:div w:id="1200819944">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1739325651">
      <w:bodyDiv w:val="1"/>
      <w:marLeft w:val="0"/>
      <w:marRight w:val="0"/>
      <w:marTop w:val="0"/>
      <w:marBottom w:val="0"/>
      <w:divBdr>
        <w:top w:val="none" w:sz="0" w:space="0" w:color="auto"/>
        <w:left w:val="none" w:sz="0" w:space="0" w:color="auto"/>
        <w:bottom w:val="none" w:sz="0" w:space="0" w:color="auto"/>
        <w:right w:val="none" w:sz="0" w:space="0" w:color="auto"/>
      </w:divBdr>
    </w:div>
    <w:div w:id="1816725033">
      <w:bodyDiv w:val="1"/>
      <w:marLeft w:val="0"/>
      <w:marRight w:val="0"/>
      <w:marTop w:val="0"/>
      <w:marBottom w:val="0"/>
      <w:divBdr>
        <w:top w:val="none" w:sz="0" w:space="0" w:color="auto"/>
        <w:left w:val="none" w:sz="0" w:space="0" w:color="auto"/>
        <w:bottom w:val="none" w:sz="0" w:space="0" w:color="auto"/>
        <w:right w:val="none" w:sz="0" w:space="0" w:color="auto"/>
      </w:divBdr>
    </w:div>
    <w:div w:id="1822887983">
      <w:bodyDiv w:val="1"/>
      <w:marLeft w:val="0"/>
      <w:marRight w:val="0"/>
      <w:marTop w:val="0"/>
      <w:marBottom w:val="0"/>
      <w:divBdr>
        <w:top w:val="none" w:sz="0" w:space="0" w:color="auto"/>
        <w:left w:val="none" w:sz="0" w:space="0" w:color="auto"/>
        <w:bottom w:val="none" w:sz="0" w:space="0" w:color="auto"/>
        <w:right w:val="none" w:sz="0" w:space="0" w:color="auto"/>
      </w:divBdr>
    </w:div>
    <w:div w:id="1929076837">
      <w:bodyDiv w:val="1"/>
      <w:marLeft w:val="0"/>
      <w:marRight w:val="0"/>
      <w:marTop w:val="0"/>
      <w:marBottom w:val="0"/>
      <w:divBdr>
        <w:top w:val="none" w:sz="0" w:space="0" w:color="auto"/>
        <w:left w:val="none" w:sz="0" w:space="0" w:color="auto"/>
        <w:bottom w:val="none" w:sz="0" w:space="0" w:color="auto"/>
        <w:right w:val="none" w:sz="0" w:space="0" w:color="auto"/>
      </w:divBdr>
      <w:divsChild>
        <w:div w:id="1014844559">
          <w:marLeft w:val="180"/>
          <w:marRight w:val="180"/>
          <w:marTop w:val="180"/>
          <w:marBottom w:val="180"/>
          <w:divBdr>
            <w:top w:val="none" w:sz="0" w:space="0" w:color="auto"/>
            <w:left w:val="none" w:sz="0" w:space="0" w:color="auto"/>
            <w:bottom w:val="none" w:sz="0" w:space="0" w:color="auto"/>
            <w:right w:val="none" w:sz="0" w:space="0" w:color="auto"/>
          </w:divBdr>
          <w:divsChild>
            <w:div w:id="1118718509">
              <w:marLeft w:val="0"/>
              <w:marRight w:val="0"/>
              <w:marTop w:val="0"/>
              <w:marBottom w:val="0"/>
              <w:divBdr>
                <w:top w:val="none" w:sz="0" w:space="0" w:color="auto"/>
                <w:left w:val="none" w:sz="0" w:space="0" w:color="auto"/>
                <w:bottom w:val="none" w:sz="0" w:space="0" w:color="auto"/>
                <w:right w:val="none" w:sz="0" w:space="0" w:color="auto"/>
              </w:divBdr>
              <w:divsChild>
                <w:div w:id="190506792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834997367">
          <w:marLeft w:val="180"/>
          <w:marRight w:val="180"/>
          <w:marTop w:val="180"/>
          <w:marBottom w:val="180"/>
          <w:divBdr>
            <w:top w:val="none" w:sz="0" w:space="0" w:color="auto"/>
            <w:left w:val="none" w:sz="0" w:space="0" w:color="auto"/>
            <w:bottom w:val="none" w:sz="0" w:space="0" w:color="auto"/>
            <w:right w:val="none" w:sz="0" w:space="0" w:color="auto"/>
          </w:divBdr>
          <w:divsChild>
            <w:div w:id="566770222">
              <w:marLeft w:val="0"/>
              <w:marRight w:val="120"/>
              <w:marTop w:val="15"/>
              <w:marBottom w:val="0"/>
              <w:divBdr>
                <w:top w:val="none" w:sz="0" w:space="0" w:color="auto"/>
                <w:left w:val="none" w:sz="0" w:space="0" w:color="auto"/>
                <w:bottom w:val="none" w:sz="0" w:space="0" w:color="auto"/>
                <w:right w:val="none" w:sz="0" w:space="0" w:color="auto"/>
              </w:divBdr>
            </w:div>
            <w:div w:id="1828672295">
              <w:marLeft w:val="0"/>
              <w:marRight w:val="0"/>
              <w:marTop w:val="0"/>
              <w:marBottom w:val="0"/>
              <w:divBdr>
                <w:top w:val="none" w:sz="0" w:space="0" w:color="auto"/>
                <w:left w:val="none" w:sz="0" w:space="0" w:color="auto"/>
                <w:bottom w:val="none" w:sz="0" w:space="0" w:color="auto"/>
                <w:right w:val="none" w:sz="0" w:space="0" w:color="auto"/>
              </w:divBdr>
              <w:divsChild>
                <w:div w:id="1808084321">
                  <w:marLeft w:val="0"/>
                  <w:marRight w:val="0"/>
                  <w:marTop w:val="60"/>
                  <w:marBottom w:val="0"/>
                  <w:divBdr>
                    <w:top w:val="none" w:sz="0" w:space="0" w:color="auto"/>
                    <w:left w:val="none" w:sz="0" w:space="0" w:color="auto"/>
                    <w:bottom w:val="none" w:sz="0" w:space="0" w:color="auto"/>
                    <w:right w:val="none" w:sz="0" w:space="0" w:color="auto"/>
                  </w:divBdr>
                  <w:divsChild>
                    <w:div w:id="210248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54081">
      <w:bodyDiv w:val="1"/>
      <w:marLeft w:val="0"/>
      <w:marRight w:val="0"/>
      <w:marTop w:val="0"/>
      <w:marBottom w:val="0"/>
      <w:divBdr>
        <w:top w:val="none" w:sz="0" w:space="0" w:color="auto"/>
        <w:left w:val="none" w:sz="0" w:space="0" w:color="auto"/>
        <w:bottom w:val="none" w:sz="0" w:space="0" w:color="auto"/>
        <w:right w:val="none" w:sz="0" w:space="0" w:color="auto"/>
      </w:divBdr>
    </w:div>
    <w:div w:id="1980069730">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060275375">
      <w:bodyDiv w:val="1"/>
      <w:marLeft w:val="0"/>
      <w:marRight w:val="0"/>
      <w:marTop w:val="0"/>
      <w:marBottom w:val="0"/>
      <w:divBdr>
        <w:top w:val="none" w:sz="0" w:space="0" w:color="auto"/>
        <w:left w:val="none" w:sz="0" w:space="0" w:color="auto"/>
        <w:bottom w:val="none" w:sz="0" w:space="0" w:color="auto"/>
        <w:right w:val="none" w:sz="0" w:space="0" w:color="auto"/>
      </w:divBdr>
    </w:div>
    <w:div w:id="2108112647">
      <w:bodyDiv w:val="1"/>
      <w:marLeft w:val="0"/>
      <w:marRight w:val="0"/>
      <w:marTop w:val="0"/>
      <w:marBottom w:val="0"/>
      <w:divBdr>
        <w:top w:val="none" w:sz="0" w:space="0" w:color="auto"/>
        <w:left w:val="none" w:sz="0" w:space="0" w:color="auto"/>
        <w:bottom w:val="none" w:sz="0" w:space="0" w:color="auto"/>
        <w:right w:val="none" w:sz="0" w:space="0" w:color="auto"/>
      </w:divBdr>
    </w:div>
    <w:div w:id="2126456820">
      <w:bodyDiv w:val="1"/>
      <w:marLeft w:val="0"/>
      <w:marRight w:val="0"/>
      <w:marTop w:val="0"/>
      <w:marBottom w:val="0"/>
      <w:divBdr>
        <w:top w:val="none" w:sz="0" w:space="0" w:color="auto"/>
        <w:left w:val="none" w:sz="0" w:space="0" w:color="auto"/>
        <w:bottom w:val="none" w:sz="0" w:space="0" w:color="auto"/>
        <w:right w:val="none" w:sz="0" w:space="0" w:color="auto"/>
      </w:divBdr>
      <w:divsChild>
        <w:div w:id="1156536641">
          <w:marLeft w:val="0"/>
          <w:marRight w:val="0"/>
          <w:marTop w:val="0"/>
          <w:marBottom w:val="0"/>
          <w:divBdr>
            <w:top w:val="none" w:sz="0" w:space="0" w:color="auto"/>
            <w:left w:val="none" w:sz="0" w:space="0" w:color="auto"/>
            <w:bottom w:val="none" w:sz="0" w:space="0" w:color="auto"/>
            <w:right w:val="none" w:sz="0" w:space="0" w:color="auto"/>
          </w:divBdr>
        </w:div>
        <w:div w:id="809632073">
          <w:marLeft w:val="0"/>
          <w:marRight w:val="0"/>
          <w:marTop w:val="0"/>
          <w:marBottom w:val="0"/>
          <w:divBdr>
            <w:top w:val="none" w:sz="0" w:space="0" w:color="auto"/>
            <w:left w:val="none" w:sz="0" w:space="0" w:color="auto"/>
            <w:bottom w:val="none" w:sz="0" w:space="0" w:color="auto"/>
            <w:right w:val="none" w:sz="0" w:space="0" w:color="auto"/>
          </w:divBdr>
        </w:div>
        <w:div w:id="1243487247">
          <w:marLeft w:val="0"/>
          <w:marRight w:val="0"/>
          <w:marTop w:val="0"/>
          <w:marBottom w:val="0"/>
          <w:divBdr>
            <w:top w:val="none" w:sz="0" w:space="0" w:color="auto"/>
            <w:left w:val="none" w:sz="0" w:space="0" w:color="auto"/>
            <w:bottom w:val="none" w:sz="0" w:space="0" w:color="auto"/>
            <w:right w:val="none" w:sz="0" w:space="0" w:color="auto"/>
          </w:divBdr>
        </w:div>
      </w:divsChild>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log.infaimon.com/departamento-de-calidad/" TargetMode="External"/><Relationship Id="rId18" Type="http://schemas.openxmlformats.org/officeDocument/2006/relationships/chart" Target="charts/chart4.xml"/><Relationship Id="rId26" Type="http://schemas.openxmlformats.org/officeDocument/2006/relationships/hyperlink" Target="http://ing-sistemas.com/servicios/" TargetMode="External"/><Relationship Id="rId39" Type="http://schemas.openxmlformats.org/officeDocument/2006/relationships/theme" Target="theme/theme1.xml"/><Relationship Id="rId21" Type="http://schemas.openxmlformats.org/officeDocument/2006/relationships/chart" Target="charts/chart7.xml"/><Relationship Id="rId34" Type="http://schemas.openxmlformats.org/officeDocument/2006/relationships/diagramColors" Target="diagrams/colors1.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chart" Target="charts/chart3.xml"/><Relationship Id="rId25" Type="http://schemas.openxmlformats.org/officeDocument/2006/relationships/image" Target="media/image3.png"/><Relationship Id="rId33" Type="http://schemas.openxmlformats.org/officeDocument/2006/relationships/diagramQuickStyle" Target="diagrams/quickStyle1.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24" Type="http://schemas.openxmlformats.org/officeDocument/2006/relationships/chart" Target="charts/chart10.xml"/><Relationship Id="rId32" Type="http://schemas.openxmlformats.org/officeDocument/2006/relationships/diagramLayout" Target="diagrams/layout1.xm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image" Target="media/image5.png"/><Relationship Id="rId36" Type="http://schemas.openxmlformats.org/officeDocument/2006/relationships/header" Target="header1.xml"/><Relationship Id="rId10" Type="http://schemas.openxmlformats.org/officeDocument/2006/relationships/hyperlink" Target="http://www.scielo.org.mx/scielo.php?script=sci_arttext&amp;pid=S0188-45572017000100273" TargetMode="External"/><Relationship Id="rId19" Type="http://schemas.openxmlformats.org/officeDocument/2006/relationships/chart" Target="charts/chart5.xml"/><Relationship Id="rId31" Type="http://schemas.openxmlformats.org/officeDocument/2006/relationships/diagramData" Target="diagrams/data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chart" Target="charts/chart8.xml"/><Relationship Id="rId27" Type="http://schemas.openxmlformats.org/officeDocument/2006/relationships/image" Target="media/image4.png"/><Relationship Id="rId30" Type="http://schemas.openxmlformats.org/officeDocument/2006/relationships/hyperlink" Target="https://www.inide.gob.ni/docs/CensoEconomico/InformesDept/Ceu2010Esteli/informeEsteli.pdf" TargetMode="External"/><Relationship Id="rId35" Type="http://schemas.microsoft.com/office/2007/relationships/diagramDrawing" Target="diagrams/drawing1.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Tipo de empres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18-40E3-81E9-5ADB5A42897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18-40E3-81E9-5ADB5A42897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18-40E3-81E9-5ADB5A42897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E18-40E3-81E9-5ADB5A42897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5</c:f>
              <c:strCache>
                <c:ptCount val="4"/>
                <c:pt idx="0">
                  <c:v>Industrial</c:v>
                </c:pt>
                <c:pt idx="1">
                  <c:v>Comercial</c:v>
                </c:pt>
                <c:pt idx="2">
                  <c:v>Servicio</c:v>
                </c:pt>
                <c:pt idx="3">
                  <c:v>Estatal</c:v>
                </c:pt>
              </c:strCache>
            </c:strRef>
          </c:cat>
          <c:val>
            <c:numRef>
              <c:f>Hoja1!$B$2:$B$5</c:f>
              <c:numCache>
                <c:formatCode>0.00%</c:formatCode>
                <c:ptCount val="4"/>
                <c:pt idx="0">
                  <c:v>7.6999999999999999E-2</c:v>
                </c:pt>
                <c:pt idx="1">
                  <c:v>0.42299999999999999</c:v>
                </c:pt>
                <c:pt idx="2">
                  <c:v>0.38500000000000001</c:v>
                </c:pt>
                <c:pt idx="3">
                  <c:v>0.115</c:v>
                </c:pt>
              </c:numCache>
            </c:numRef>
          </c:val>
          <c:extLst>
            <c:ext xmlns:c16="http://schemas.microsoft.com/office/drawing/2014/chart" uri="{C3380CC4-5D6E-409C-BE32-E72D297353CC}">
              <c16:uniqueId val="{00000000-CB3E-412F-A6AC-60F95E7A1244}"/>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Medios</a:t>
            </a:r>
            <a:r>
              <a:rPr lang="es-419" baseline="0"/>
              <a:t> de publicidad</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bar"/>
        <c:grouping val="clustered"/>
        <c:varyColors val="0"/>
        <c:ser>
          <c:idx val="0"/>
          <c:order val="0"/>
          <c:tx>
            <c:strRef>
              <c:f>Hoja1!$B$1</c:f>
              <c:strCache>
                <c:ptCount val="1"/>
                <c:pt idx="0">
                  <c:v>¿En qué medios publicitarios le gustaría escuchar información sobre la empres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Televisión</c:v>
                </c:pt>
                <c:pt idx="1">
                  <c:v>Redes sociales</c:v>
                </c:pt>
                <c:pt idx="2">
                  <c:v>Radio</c:v>
                </c:pt>
                <c:pt idx="3">
                  <c:v>Perifoneo</c:v>
                </c:pt>
                <c:pt idx="4">
                  <c:v>Volantes</c:v>
                </c:pt>
                <c:pt idx="5">
                  <c:v>Página web de la empresa</c:v>
                </c:pt>
                <c:pt idx="6">
                  <c:v>Mantas o vallas publicitarias</c:v>
                </c:pt>
              </c:strCache>
            </c:strRef>
          </c:cat>
          <c:val>
            <c:numRef>
              <c:f>Hoja1!$B$2:$B$8</c:f>
              <c:numCache>
                <c:formatCode>General</c:formatCode>
                <c:ptCount val="7"/>
                <c:pt idx="0">
                  <c:v>2</c:v>
                </c:pt>
                <c:pt idx="1">
                  <c:v>12</c:v>
                </c:pt>
                <c:pt idx="2">
                  <c:v>1</c:v>
                </c:pt>
                <c:pt idx="3">
                  <c:v>0</c:v>
                </c:pt>
                <c:pt idx="4">
                  <c:v>0</c:v>
                </c:pt>
                <c:pt idx="5">
                  <c:v>9</c:v>
                </c:pt>
                <c:pt idx="6">
                  <c:v>2</c:v>
                </c:pt>
              </c:numCache>
            </c:numRef>
          </c:val>
          <c:extLst>
            <c:ext xmlns:c16="http://schemas.microsoft.com/office/drawing/2014/chart" uri="{C3380CC4-5D6E-409C-BE32-E72D297353CC}">
              <c16:uniqueId val="{00000000-C5AE-44CB-B875-745CFD3AF2CC}"/>
            </c:ext>
          </c:extLst>
        </c:ser>
        <c:dLbls>
          <c:showLegendKey val="0"/>
          <c:showVal val="1"/>
          <c:showCatName val="0"/>
          <c:showSerName val="0"/>
          <c:showPercent val="0"/>
          <c:showBubbleSize val="0"/>
        </c:dLbls>
        <c:gapWidth val="150"/>
        <c:overlap val="-25"/>
        <c:axId val="925803392"/>
        <c:axId val="1029500480"/>
      </c:barChart>
      <c:catAx>
        <c:axId val="925803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29500480"/>
        <c:crosses val="autoZero"/>
        <c:auto val="1"/>
        <c:lblAlgn val="ctr"/>
        <c:lblOffset val="100"/>
        <c:noMultiLvlLbl val="0"/>
      </c:catAx>
      <c:valAx>
        <c:axId val="1029500480"/>
        <c:scaling>
          <c:orientation val="minMax"/>
        </c:scaling>
        <c:delete val="1"/>
        <c:axPos val="b"/>
        <c:numFmt formatCode="General" sourceLinked="1"/>
        <c:majorTickMark val="none"/>
        <c:minorTickMark val="none"/>
        <c:tickLblPos val="nextTo"/>
        <c:crossAx val="925803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empo de funcionamiento</a:t>
            </a:r>
          </a:p>
          <a:p>
            <a:pPr>
              <a:defRPr/>
            </a:pPr>
            <a:r>
              <a:rPr lang="en-US"/>
              <a:t>(añ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Hoja1!$B$1</c:f>
              <c:strCache>
                <c:ptCount val="1"/>
                <c:pt idx="0">
                  <c:v>Tiempo de funcionamient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6</c:f>
              <c:strCache>
                <c:ptCount val="5"/>
                <c:pt idx="0">
                  <c:v>0</c:v>
                </c:pt>
                <c:pt idx="1">
                  <c:v>1 a 3</c:v>
                </c:pt>
                <c:pt idx="2">
                  <c:v>4 a 6</c:v>
                </c:pt>
                <c:pt idx="3">
                  <c:v>7 a 9</c:v>
                </c:pt>
                <c:pt idx="4">
                  <c:v>10 a 12</c:v>
                </c:pt>
              </c:strCache>
            </c:strRef>
          </c:cat>
          <c:val>
            <c:numRef>
              <c:f>Hoja1!$B$2:$B$6</c:f>
              <c:numCache>
                <c:formatCode>General</c:formatCode>
                <c:ptCount val="5"/>
                <c:pt idx="0">
                  <c:v>0</c:v>
                </c:pt>
                <c:pt idx="1">
                  <c:v>5</c:v>
                </c:pt>
                <c:pt idx="2">
                  <c:v>8</c:v>
                </c:pt>
                <c:pt idx="3">
                  <c:v>10</c:v>
                </c:pt>
                <c:pt idx="4">
                  <c:v>3</c:v>
                </c:pt>
              </c:numCache>
            </c:numRef>
          </c:val>
          <c:extLst>
            <c:ext xmlns:c16="http://schemas.microsoft.com/office/drawing/2014/chart" uri="{C3380CC4-5D6E-409C-BE32-E72D297353CC}">
              <c16:uniqueId val="{00000000-3D01-424D-9F3E-3F13475D44B5}"/>
            </c:ext>
          </c:extLst>
        </c:ser>
        <c:dLbls>
          <c:showLegendKey val="0"/>
          <c:showVal val="1"/>
          <c:showCatName val="0"/>
          <c:showSerName val="0"/>
          <c:showPercent val="0"/>
          <c:showBubbleSize val="0"/>
        </c:dLbls>
        <c:gapWidth val="150"/>
        <c:overlap val="-25"/>
        <c:axId val="1161826767"/>
        <c:axId val="1004605951"/>
      </c:barChart>
      <c:catAx>
        <c:axId val="11618267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04605951"/>
        <c:crosses val="autoZero"/>
        <c:auto val="1"/>
        <c:lblAlgn val="ctr"/>
        <c:lblOffset val="100"/>
        <c:noMultiLvlLbl val="0"/>
      </c:catAx>
      <c:valAx>
        <c:axId val="1004605951"/>
        <c:scaling>
          <c:orientation val="minMax"/>
          <c:max val="12"/>
        </c:scaling>
        <c:delete val="1"/>
        <c:axPos val="l"/>
        <c:numFmt formatCode="General" sourceLinked="1"/>
        <c:majorTickMark val="none"/>
        <c:minorTickMark val="none"/>
        <c:tickLblPos val="nextTo"/>
        <c:crossAx val="1161826767"/>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Tienen de contratos de desarrollo y mantenimient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D10-4254-9BA8-0C9B5C54759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D10-4254-9BA8-0C9B5C54759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Sí</c:v>
                </c:pt>
                <c:pt idx="1">
                  <c:v>No</c:v>
                </c:pt>
              </c:strCache>
            </c:strRef>
          </c:cat>
          <c:val>
            <c:numRef>
              <c:f>Hoja1!$B$2:$B$3</c:f>
              <c:numCache>
                <c:formatCode>0.00%</c:formatCode>
                <c:ptCount val="2"/>
                <c:pt idx="0">
                  <c:v>0.38500000000000001</c:v>
                </c:pt>
                <c:pt idx="1">
                  <c:v>0.61499999999999999</c:v>
                </c:pt>
              </c:numCache>
            </c:numRef>
          </c:val>
          <c:extLst>
            <c:ext xmlns:c16="http://schemas.microsoft.com/office/drawing/2014/chart" uri="{C3380CC4-5D6E-409C-BE32-E72D297353CC}">
              <c16:uniqueId val="{00000004-9D10-4254-9BA8-0C9B5C54759A}"/>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Origen del servic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Dónde adquiere este servici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402-42FF-AA1C-7E35E3B94C6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402-42FF-AA1C-7E35E3B94C6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Estelí</c:v>
                </c:pt>
                <c:pt idx="1">
                  <c:v>Otro municipio</c:v>
                </c:pt>
              </c:strCache>
            </c:strRef>
          </c:cat>
          <c:val>
            <c:numRef>
              <c:f>Hoja1!$B$2:$B$3</c:f>
              <c:numCache>
                <c:formatCode>General</c:formatCode>
                <c:ptCount val="2"/>
                <c:pt idx="0">
                  <c:v>82.4</c:v>
                </c:pt>
                <c:pt idx="1">
                  <c:v>17.600000000000001</c:v>
                </c:pt>
              </c:numCache>
            </c:numRef>
          </c:val>
          <c:extLst>
            <c:ext xmlns:c16="http://schemas.microsoft.com/office/drawing/2014/chart" uri="{C3380CC4-5D6E-409C-BE32-E72D297353CC}">
              <c16:uniqueId val="{00000000-641D-4B92-91CA-FF29311B9AC4}"/>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Proveedor</a:t>
            </a:r>
            <a:r>
              <a:rPr lang="es-419" baseline="0"/>
              <a:t> del servicio</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Hoja1!$B$1</c:f>
              <c:strCache>
                <c:ptCount val="1"/>
                <c:pt idx="0">
                  <c:v>¿Con qué empresa los adquie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7</c:f>
              <c:strCache>
                <c:ptCount val="5"/>
                <c:pt idx="0">
                  <c:v>IngSistemas</c:v>
                </c:pt>
                <c:pt idx="1">
                  <c:v>Master Solutions</c:v>
                </c:pt>
                <c:pt idx="2">
                  <c:v>SICOEM</c:v>
                </c:pt>
                <c:pt idx="3">
                  <c:v>DECOSYST</c:v>
                </c:pt>
                <c:pt idx="4">
                  <c:v>El Chatel</c:v>
                </c:pt>
              </c:strCache>
            </c:strRef>
          </c:cat>
          <c:val>
            <c:numRef>
              <c:f>Hoja1!$B$2:$B$7</c:f>
              <c:numCache>
                <c:formatCode>General</c:formatCode>
                <c:ptCount val="6"/>
                <c:pt idx="0">
                  <c:v>4</c:v>
                </c:pt>
                <c:pt idx="1">
                  <c:v>3</c:v>
                </c:pt>
                <c:pt idx="2">
                  <c:v>1</c:v>
                </c:pt>
                <c:pt idx="3">
                  <c:v>1</c:v>
                </c:pt>
                <c:pt idx="4">
                  <c:v>1</c:v>
                </c:pt>
              </c:numCache>
            </c:numRef>
          </c:val>
          <c:extLst>
            <c:ext xmlns:c16="http://schemas.microsoft.com/office/drawing/2014/chart" uri="{C3380CC4-5D6E-409C-BE32-E72D297353CC}">
              <c16:uniqueId val="{00000000-2189-48F3-8186-46A2A5E51730}"/>
            </c:ext>
          </c:extLst>
        </c:ser>
        <c:dLbls>
          <c:showLegendKey val="0"/>
          <c:showVal val="1"/>
          <c:showCatName val="0"/>
          <c:showSerName val="0"/>
          <c:showPercent val="0"/>
          <c:showBubbleSize val="0"/>
        </c:dLbls>
        <c:gapWidth val="150"/>
        <c:overlap val="-25"/>
        <c:axId val="1418247231"/>
        <c:axId val="1132368559"/>
      </c:barChart>
      <c:catAx>
        <c:axId val="1418247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132368559"/>
        <c:crosses val="autoZero"/>
        <c:auto val="1"/>
        <c:lblAlgn val="ctr"/>
        <c:lblOffset val="100"/>
        <c:noMultiLvlLbl val="0"/>
      </c:catAx>
      <c:valAx>
        <c:axId val="1132368559"/>
        <c:scaling>
          <c:orientation val="minMax"/>
          <c:max val="5"/>
        </c:scaling>
        <c:delete val="1"/>
        <c:axPos val="l"/>
        <c:numFmt formatCode="General" sourceLinked="1"/>
        <c:majorTickMark val="none"/>
        <c:minorTickMark val="none"/>
        <c:tickLblPos val="nextTo"/>
        <c:crossAx val="141824723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Desventajas de las demás empres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bar"/>
        <c:grouping val="clustered"/>
        <c:varyColors val="0"/>
        <c:ser>
          <c:idx val="0"/>
          <c:order val="0"/>
          <c:tx>
            <c:strRef>
              <c:f>Hoja1!$B$1</c:f>
              <c:strCache>
                <c:ptCount val="1"/>
                <c:pt idx="0">
                  <c:v>Si conoce alguna empresa de desarrollo de software, ¿Cuál cree que sean sus desventaj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Incumplimiento con el tiempo de entrega</c:v>
                </c:pt>
                <c:pt idx="1">
                  <c:v>Software de mala calidad</c:v>
                </c:pt>
                <c:pt idx="2">
                  <c:v>Sin asesoría profesional</c:v>
                </c:pt>
                <c:pt idx="3">
                  <c:v>Entrega de diseño no deseado</c:v>
                </c:pt>
              </c:strCache>
            </c:strRef>
          </c:cat>
          <c:val>
            <c:numRef>
              <c:f>Hoja1!$B$2:$B$5</c:f>
              <c:numCache>
                <c:formatCode>General</c:formatCode>
                <c:ptCount val="4"/>
                <c:pt idx="0">
                  <c:v>4</c:v>
                </c:pt>
                <c:pt idx="1">
                  <c:v>7</c:v>
                </c:pt>
                <c:pt idx="2">
                  <c:v>10</c:v>
                </c:pt>
                <c:pt idx="3">
                  <c:v>5</c:v>
                </c:pt>
              </c:numCache>
            </c:numRef>
          </c:val>
          <c:extLst>
            <c:ext xmlns:c16="http://schemas.microsoft.com/office/drawing/2014/chart" uri="{C3380CC4-5D6E-409C-BE32-E72D297353CC}">
              <c16:uniqueId val="{00000000-91B2-40D1-8FAB-A34E211B6B7A}"/>
            </c:ext>
          </c:extLst>
        </c:ser>
        <c:dLbls>
          <c:showLegendKey val="0"/>
          <c:showVal val="1"/>
          <c:showCatName val="0"/>
          <c:showSerName val="0"/>
          <c:showPercent val="0"/>
          <c:showBubbleSize val="0"/>
        </c:dLbls>
        <c:gapWidth val="150"/>
        <c:overlap val="-25"/>
        <c:axId val="1429940767"/>
        <c:axId val="1006008639"/>
      </c:barChart>
      <c:catAx>
        <c:axId val="14299407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06008639"/>
        <c:crosses val="autoZero"/>
        <c:auto val="1"/>
        <c:lblAlgn val="ctr"/>
        <c:lblOffset val="100"/>
        <c:noMultiLvlLbl val="0"/>
      </c:catAx>
      <c:valAx>
        <c:axId val="1006008639"/>
        <c:scaling>
          <c:orientation val="minMax"/>
        </c:scaling>
        <c:delete val="1"/>
        <c:axPos val="b"/>
        <c:numFmt formatCode="General" sourceLinked="1"/>
        <c:majorTickMark val="none"/>
        <c:minorTickMark val="none"/>
        <c:tickLblPos val="nextTo"/>
        <c:crossAx val="14299407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Entrega del softwa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Cómo le gustaría que fuera la entrega del softwar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3ED-44B6-A24E-885865CB592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3ED-44B6-A24E-885865CB592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3ED-44B6-A24E-885865CB592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3ED-44B6-A24E-885865CB592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5</c:f>
              <c:strCache>
                <c:ptCount val="4"/>
                <c:pt idx="0">
                  <c:v>Instalación presencial con asesoría incluida</c:v>
                </c:pt>
                <c:pt idx="1">
                  <c:v>Instalación presencial más manual de usuario</c:v>
                </c:pt>
                <c:pt idx="2">
                  <c:v>Instalación remota</c:v>
                </c:pt>
                <c:pt idx="3">
                  <c:v>Todas las anteriores</c:v>
                </c:pt>
              </c:strCache>
            </c:strRef>
          </c:cat>
          <c:val>
            <c:numRef>
              <c:f>Hoja1!$B$2:$B$5</c:f>
              <c:numCache>
                <c:formatCode>0%</c:formatCode>
                <c:ptCount val="4"/>
                <c:pt idx="0">
                  <c:v>0.36</c:v>
                </c:pt>
                <c:pt idx="1">
                  <c:v>0.14000000000000001</c:v>
                </c:pt>
                <c:pt idx="2">
                  <c:v>0.42</c:v>
                </c:pt>
                <c:pt idx="3">
                  <c:v>0.08</c:v>
                </c:pt>
              </c:numCache>
            </c:numRef>
          </c:val>
          <c:extLst>
            <c:ext xmlns:c16="http://schemas.microsoft.com/office/drawing/2014/chart" uri="{C3380CC4-5D6E-409C-BE32-E72D297353CC}">
              <c16:uniqueId val="{00000000-BD47-4CC3-A596-6C59A3814A2A}"/>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Solicitaría los</a:t>
            </a:r>
            <a:r>
              <a:rPr lang="es-419" baseline="0"/>
              <a:t> servicios de 3J Dev</a:t>
            </a:r>
            <a:r>
              <a:rPr lang="en-US" baseline="0"/>
              <a:t>'s</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Si la empresa de desarrollo de software estuviera en Estelí, ¿solicitaría sus servicio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F05-4520-9EB2-77E0C6FFDA4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F05-4520-9EB2-77E0C6FFDA4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Sí</c:v>
                </c:pt>
                <c:pt idx="1">
                  <c:v>No</c:v>
                </c:pt>
              </c:strCache>
            </c:strRef>
          </c:cat>
          <c:val>
            <c:numRef>
              <c:f>Hoja1!$B$2:$B$3</c:f>
              <c:numCache>
                <c:formatCode>0%</c:formatCode>
                <c:ptCount val="2"/>
                <c:pt idx="0">
                  <c:v>0.92</c:v>
                </c:pt>
                <c:pt idx="1">
                  <c:v>0.08</c:v>
                </c:pt>
              </c:numCache>
            </c:numRef>
          </c:val>
          <c:extLst>
            <c:ext xmlns:c16="http://schemas.microsoft.com/office/drawing/2014/chart" uri="{C3380CC4-5D6E-409C-BE32-E72D297353CC}">
              <c16:uniqueId val="{00000004-6F05-4520-9EB2-77E0C6FFDA42}"/>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Contacto con la empres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46-46E1-9735-346ED708DA5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346-46E1-9735-346ED708DA5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346-46E1-9735-346ED708DA5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Visita a su negocio</c:v>
                </c:pt>
                <c:pt idx="1">
                  <c:v>Usted visita la empresa</c:v>
                </c:pt>
                <c:pt idx="2">
                  <c:v>De forma remota (video llamada)</c:v>
                </c:pt>
              </c:strCache>
            </c:strRef>
          </c:cat>
          <c:val>
            <c:numRef>
              <c:f>Hoja1!$B$2:$B$4</c:f>
              <c:numCache>
                <c:formatCode>General</c:formatCode>
                <c:ptCount val="3"/>
                <c:pt idx="0">
                  <c:v>8</c:v>
                </c:pt>
                <c:pt idx="1">
                  <c:v>5</c:v>
                </c:pt>
                <c:pt idx="2">
                  <c:v>13</c:v>
                </c:pt>
              </c:numCache>
            </c:numRef>
          </c:val>
          <c:extLst>
            <c:ext xmlns:c16="http://schemas.microsoft.com/office/drawing/2014/chart" uri="{C3380CC4-5D6E-409C-BE32-E72D297353CC}">
              <c16:uniqueId val="{00000000-38DF-4F6A-A84F-3D203BA282F5}"/>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7E4B392B-E86E-4085-BB01-45D38D0624CA}">
      <dgm:prSet phldrT="[Texto]"/>
      <dgm:spPr/>
      <dgm:t>
        <a:bodyPr/>
        <a:lstStyle/>
        <a:p>
          <a:r>
            <a:rPr lang="es-419"/>
            <a:t>Dirección</a:t>
          </a:r>
        </a:p>
      </dgm:t>
    </dgm:pt>
    <dgm:pt modelId="{24F91EA8-165E-4233-859A-9E8B3DFD7056}" type="sibTrans" cxnId="{0D0D0DB2-5123-4D66-BD77-6AE13B652FB0}">
      <dgm:prSet/>
      <dgm:spPr/>
      <dgm:t>
        <a:bodyPr/>
        <a:lstStyle/>
        <a:p>
          <a:endParaRPr lang="es-419"/>
        </a:p>
      </dgm:t>
    </dgm:pt>
    <dgm:pt modelId="{DE5AC2E4-CB93-4534-9073-91F2E0B6920D}" type="parTrans" cxnId="{0D0D0DB2-5123-4D66-BD77-6AE13B652FB0}">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3399230"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23486" y="1839627"/>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40402"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577766" y="1839627"/>
          <a:ext cx="91440" cy="201118"/>
        </a:xfrm>
        <a:custGeom>
          <a:avLst/>
          <a:gdLst/>
          <a:ahLst/>
          <a:cxnLst/>
          <a:rect l="0" t="0" r="0" b="0"/>
          <a:pathLst>
            <a:path>
              <a:moveTo>
                <a:pt x="45720" y="0"/>
              </a:moveTo>
              <a:lnTo>
                <a:pt x="4572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464658" y="1839627"/>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44631" y="825"/>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Dirección</a:t>
          </a:r>
        </a:p>
      </dsp:txBody>
      <dsp:txXfrm>
        <a:off x="2144631" y="825"/>
        <a:ext cx="957708" cy="478854"/>
      </dsp:txXfrm>
    </dsp:sp>
    <dsp:sp modelId="{65FABEDE-42FC-49CA-8861-DA6F3A8115E8}">
      <dsp:nvSpPr>
        <dsp:cNvPr id="0" name=""/>
        <dsp:cNvSpPr/>
      </dsp:nvSpPr>
      <dsp:spPr>
        <a:xfrm>
          <a:off x="2144631" y="1360772"/>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Gerente</a:t>
          </a:r>
        </a:p>
      </dsp:txBody>
      <dsp:txXfrm>
        <a:off x="2144631" y="1360772"/>
        <a:ext cx="957708" cy="478854"/>
      </dsp:txXfrm>
    </dsp:sp>
    <dsp:sp modelId="{38B2490D-7D19-460D-93B3-C19340F19D6E}">
      <dsp:nvSpPr>
        <dsp:cNvPr id="0" name=""/>
        <dsp:cNvSpPr/>
      </dsp:nvSpPr>
      <dsp:spPr>
        <a:xfrm>
          <a:off x="985804"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atención al cliente</a:t>
          </a:r>
        </a:p>
      </dsp:txBody>
      <dsp:txXfrm>
        <a:off x="985804" y="2040746"/>
        <a:ext cx="957708" cy="478854"/>
      </dsp:txXfrm>
    </dsp:sp>
    <dsp:sp modelId="{E93547C0-1BEA-4220-A1F5-58259B612E94}">
      <dsp:nvSpPr>
        <dsp:cNvPr id="0" name=""/>
        <dsp:cNvSpPr/>
      </dsp:nvSpPr>
      <dsp:spPr>
        <a:xfrm>
          <a:off x="2144631"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producción</a:t>
          </a:r>
        </a:p>
      </dsp:txBody>
      <dsp:txXfrm>
        <a:off x="2144631" y="2040746"/>
        <a:ext cx="957708" cy="478854"/>
      </dsp:txXfrm>
    </dsp:sp>
    <dsp:sp modelId="{8D1DC654-EE2F-40A2-9458-694F16460DC9}">
      <dsp:nvSpPr>
        <dsp:cNvPr id="0" name=""/>
        <dsp:cNvSpPr/>
      </dsp:nvSpPr>
      <dsp:spPr>
        <a:xfrm>
          <a:off x="2384059"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Analista, diseñador y programador</a:t>
          </a:r>
        </a:p>
      </dsp:txBody>
      <dsp:txXfrm>
        <a:off x="2384059" y="2720719"/>
        <a:ext cx="957708" cy="478854"/>
      </dsp:txXfrm>
    </dsp:sp>
    <dsp:sp modelId="{D5E7C8F8-0195-40C4-A10A-04A85043C6F9}">
      <dsp:nvSpPr>
        <dsp:cNvPr id="0" name=""/>
        <dsp:cNvSpPr/>
      </dsp:nvSpPr>
      <dsp:spPr>
        <a:xfrm>
          <a:off x="3303459"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mercadeo y ventas</a:t>
          </a:r>
        </a:p>
      </dsp:txBody>
      <dsp:txXfrm>
        <a:off x="3303459" y="2040746"/>
        <a:ext cx="957708" cy="478854"/>
      </dsp:txXfrm>
    </dsp:sp>
    <dsp:sp modelId="{3385B9E4-0E2E-4AA2-A6B9-D7EB6BCE5737}">
      <dsp:nvSpPr>
        <dsp:cNvPr id="0" name=""/>
        <dsp:cNvSpPr/>
      </dsp:nvSpPr>
      <dsp:spPr>
        <a:xfrm>
          <a:off x="3542887"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Mercaderista</a:t>
          </a:r>
        </a:p>
      </dsp:txBody>
      <dsp:txXfrm>
        <a:off x="3542887" y="2720719"/>
        <a:ext cx="957708" cy="478854"/>
      </dsp:txXfrm>
    </dsp:sp>
    <dsp:sp modelId="{31277D5D-F4CD-4996-8DD4-05ECCF183A25}">
      <dsp:nvSpPr>
        <dsp:cNvPr id="0" name=""/>
        <dsp:cNvSpPr/>
      </dsp:nvSpPr>
      <dsp:spPr>
        <a:xfrm>
          <a:off x="1565217" y="68079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Contador</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3</TotalTime>
  <Pages>62</Pages>
  <Words>16201</Words>
  <Characters>89108</Characters>
  <Application>Microsoft Office Word</Application>
  <DocSecurity>0</DocSecurity>
  <Lines>742</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53</cp:revision>
  <dcterms:created xsi:type="dcterms:W3CDTF">2020-09-10T22:07:00Z</dcterms:created>
  <dcterms:modified xsi:type="dcterms:W3CDTF">2020-10-16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